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C189CC" w14:textId="127ACC2B" w:rsidR="00245C32" w:rsidRDefault="00DA789C" w:rsidP="00E62ADE">
      <w:pPr>
        <w:spacing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Comparative </w:t>
      </w:r>
      <w:r w:rsidR="00547F0B" w:rsidRPr="00547F0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analys</w:t>
      </w:r>
      <w:r w:rsidR="00BE3925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i</w:t>
      </w:r>
      <w:r w:rsidR="00547F0B" w:rsidRPr="00547F0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s of molecular </w:t>
      </w:r>
      <w:r w:rsidR="00193F39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basis</w:t>
      </w:r>
      <w:r w:rsidR="00547F0B" w:rsidRPr="00547F0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 underl</w:t>
      </w:r>
      <w:r w:rsidR="00F777AA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ying</w:t>
      </w:r>
      <w:r w:rsidR="00547F0B" w:rsidRPr="00547F0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 </w:t>
      </w:r>
      <w:r w:rsidR="00193F39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mammalian </w:t>
      </w:r>
      <w:r w:rsidR="00CF57A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lifespan</w:t>
      </w:r>
    </w:p>
    <w:p w14:paraId="1AC14E98" w14:textId="115A30EB" w:rsidR="00547F0B" w:rsidRDefault="00547F0B" w:rsidP="00706CE4">
      <w:pPr>
        <w:spacing w:line="332" w:lineRule="exact"/>
        <w:jc w:val="center"/>
        <w:outlineLvl w:val="2"/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  <w:vertAlign w:val="superscript"/>
        </w:rPr>
      </w:pPr>
      <w:proofErr w:type="spellStart"/>
      <w:r w:rsidRPr="00547F0B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>Dongming</w:t>
      </w:r>
      <w:proofErr w:type="spellEnd"/>
      <w:r w:rsidRPr="00547F0B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 xml:space="preserve"> Xu</w:t>
      </w:r>
      <w:r w:rsidR="00093222" w:rsidRPr="00093222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  <w:vertAlign w:val="superscript"/>
        </w:rPr>
        <w:t>1</w:t>
      </w:r>
      <w:r w:rsidRPr="00547F0B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 xml:space="preserve">, </w:t>
      </w:r>
      <w:proofErr w:type="spellStart"/>
      <w:r w:rsidRPr="00547F0B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>Shaogang</w:t>
      </w:r>
      <w:proofErr w:type="spellEnd"/>
      <w:r w:rsidRPr="00547F0B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 xml:space="preserve"> Qu</w:t>
      </w:r>
      <w:r w:rsidR="00093222" w:rsidRPr="00093222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  <w:vertAlign w:val="superscript"/>
        </w:rPr>
        <w:t>1</w:t>
      </w:r>
    </w:p>
    <w:p w14:paraId="4C1369D5" w14:textId="79840F90" w:rsidR="00093222" w:rsidRPr="00547F0B" w:rsidRDefault="00764E39" w:rsidP="00E62ADE">
      <w:pPr>
        <w:spacing w:line="332" w:lineRule="exact"/>
        <w:jc w:val="left"/>
        <w:outlineLvl w:val="2"/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333333"/>
          <w:kern w:val="0"/>
          <w:sz w:val="22"/>
          <w:shd w:val="clear" w:color="auto" w:fill="FFFFFF"/>
          <w:vertAlign w:val="superscript"/>
        </w:rPr>
        <w:t>1</w:t>
      </w:r>
      <w:r w:rsidRPr="00144961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 xml:space="preserve"> </w:t>
      </w:r>
      <w:r w:rsidR="00144961" w:rsidRPr="00144961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>Central Laboratory</w:t>
      </w:r>
      <w:r w:rsidR="00034893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 xml:space="preserve"> </w:t>
      </w:r>
      <w:r w:rsidR="00144961" w:rsidRPr="00144961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>and Department of Neurology, Shunde Hospital, Southern Medical University (The First People’s Hospital of Shunde Foshan), Foshan, Guangdong, China</w:t>
      </w:r>
    </w:p>
    <w:p w14:paraId="164088BF" w14:textId="7497F777" w:rsidR="00456C6E" w:rsidRDefault="00456C6E" w:rsidP="00E62ADE">
      <w:pPr>
        <w:spacing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</w:p>
    <w:p w14:paraId="04FD7E9B" w14:textId="21AF6380" w:rsidR="005F7704" w:rsidRDefault="005F7704" w:rsidP="00E62ADE">
      <w:pPr>
        <w:spacing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  <w:r w:rsidRPr="00785DCA">
        <w:rPr>
          <w:rFonts w:ascii="Times New Roman" w:hAnsi="Times New Roman" w:cs="Times New Roman"/>
          <w:b/>
          <w:bCs/>
          <w:color w:val="000000" w:themeColor="text1"/>
          <w:sz w:val="22"/>
          <w:vertAlign w:val="superscript"/>
        </w:rPr>
        <w:t>*</w:t>
      </w:r>
      <w:r w:rsidRPr="00785DCA">
        <w:rPr>
          <w:rFonts w:ascii="Times New Roman" w:eastAsia="宋体" w:hAnsi="Times New Roman" w:cs="Times New Roman"/>
          <w:b/>
          <w:bCs/>
          <w:color w:val="000000" w:themeColor="text1"/>
          <w:kern w:val="0"/>
          <w:sz w:val="22"/>
          <w:shd w:val="clear" w:color="auto" w:fill="FFFFFF"/>
        </w:rPr>
        <w:t>Corresponding author</w:t>
      </w:r>
      <w:r w:rsidR="00FD5B6E" w:rsidRPr="00785DCA">
        <w:rPr>
          <w:rFonts w:ascii="Times New Roman" w:eastAsia="宋体" w:hAnsi="Times New Roman" w:cs="Times New Roman"/>
          <w:b/>
          <w:bCs/>
          <w:color w:val="000000" w:themeColor="text1"/>
          <w:kern w:val="0"/>
          <w:sz w:val="22"/>
          <w:shd w:val="clear" w:color="auto" w:fill="FFFFFF"/>
        </w:rPr>
        <w:t>:</w:t>
      </w:r>
      <w:r>
        <w:rPr>
          <w:rFonts w:ascii="Times New Roman" w:eastAsia="宋体" w:hAnsi="Times New Roman" w:cs="Times New Roman"/>
          <w:color w:val="000000" w:themeColor="text1"/>
          <w:kern w:val="0"/>
          <w:sz w:val="22"/>
          <w:shd w:val="clear" w:color="auto" w:fill="FFFFFF"/>
        </w:rPr>
        <w:t xml:space="preserve"> </w:t>
      </w:r>
      <w:proofErr w:type="spellStart"/>
      <w:r>
        <w:rPr>
          <w:rFonts w:ascii="Times New Roman" w:eastAsia="宋体" w:hAnsi="Times New Roman" w:cs="Times New Roman"/>
          <w:color w:val="000000" w:themeColor="text1"/>
          <w:kern w:val="0"/>
          <w:sz w:val="22"/>
          <w:shd w:val="clear" w:color="auto" w:fill="FFFFFF"/>
        </w:rPr>
        <w:t>Shaoga</w:t>
      </w:r>
      <w:r w:rsidR="00197ED8">
        <w:rPr>
          <w:rFonts w:ascii="Times New Roman" w:eastAsia="宋体" w:hAnsi="Times New Roman" w:cs="Times New Roman"/>
          <w:color w:val="000000" w:themeColor="text1"/>
          <w:kern w:val="0"/>
          <w:sz w:val="22"/>
          <w:shd w:val="clear" w:color="auto" w:fill="FFFFFF"/>
        </w:rPr>
        <w:t>ng</w:t>
      </w:r>
      <w:proofErr w:type="spellEnd"/>
      <w:r>
        <w:rPr>
          <w:rFonts w:ascii="Times New Roman" w:eastAsia="宋体" w:hAnsi="Times New Roman" w:cs="Times New Roman"/>
          <w:color w:val="000000" w:themeColor="text1"/>
          <w:kern w:val="0"/>
          <w:sz w:val="22"/>
          <w:shd w:val="clear" w:color="auto" w:fill="FFFFFF"/>
        </w:rPr>
        <w:t xml:space="preserve"> Qu (shuifeng.paper@aliyun.com)</w:t>
      </w:r>
    </w:p>
    <w:p w14:paraId="5CEA54EB" w14:textId="77777777" w:rsidR="005F7704" w:rsidRDefault="005F7704" w:rsidP="00E62ADE">
      <w:pPr>
        <w:spacing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</w:p>
    <w:p w14:paraId="2DE47C3D" w14:textId="6EB0F8AA" w:rsidR="00245C32" w:rsidRDefault="00245C32" w:rsidP="00E62ADE">
      <w:pPr>
        <w:spacing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  <w:r>
        <w:rPr>
          <w:rFonts w:ascii="Times New Roman" w:eastAsia="宋体" w:hAnsi="Times New Roman" w:cs="Times New Roman" w:hint="eastAsia"/>
          <w:b/>
          <w:bCs/>
          <w:color w:val="333333"/>
          <w:kern w:val="0"/>
          <w:sz w:val="30"/>
          <w:szCs w:val="30"/>
          <w:shd w:val="clear" w:color="auto" w:fill="FFFFFF"/>
        </w:rPr>
        <w:t>A</w:t>
      </w:r>
      <w:r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bstract</w:t>
      </w:r>
    </w:p>
    <w:p w14:paraId="6CC18C72" w14:textId="5EF67184" w:rsidR="00245C32" w:rsidRPr="00515C1F" w:rsidRDefault="00937A24" w:rsidP="00516104">
      <w:pPr>
        <w:spacing w:line="332" w:lineRule="exact"/>
        <w:jc w:val="left"/>
        <w:outlineLvl w:val="2"/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</w:pPr>
      <w:r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The maximum lifespan</w:t>
      </w:r>
      <w:r w:rsidR="001705E9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CB4AE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var</w:t>
      </w:r>
      <w:r w:rsidR="00582ED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ies</w:t>
      </w:r>
      <w:r w:rsidR="00CB4AE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dramatically across mammals</w:t>
      </w:r>
      <w:r w:rsidR="0059690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.</w:t>
      </w:r>
      <w:r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59690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H</w:t>
      </w:r>
      <w:r w:rsidR="00427618" w:rsidRPr="00515C1F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owever, </w:t>
      </w:r>
      <w:r w:rsidR="002A1D1D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the</w:t>
      </w:r>
      <w:r w:rsidR="004721BE" w:rsidRPr="004721B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756D7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molecular</w:t>
      </w:r>
      <w:r w:rsidR="00B3571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mechanisms</w:t>
      </w:r>
      <w:r w:rsidR="004721BE" w:rsidRPr="004721B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656D6C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underl</w:t>
      </w:r>
      <w:r w:rsidR="009753B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y</w:t>
      </w:r>
      <w:r w:rsidR="00F777AA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ing such variation</w:t>
      </w:r>
      <w:r w:rsidR="004721BE" w:rsidRPr="004721B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B3571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are</w:t>
      </w:r>
      <w:r w:rsidR="004721BE" w:rsidRPr="004721B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poorly understood</w:t>
      </w:r>
      <w:r w:rsidR="0055483B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. Here, we </w:t>
      </w:r>
      <w:r w:rsidR="0049459C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genomic-wide </w:t>
      </w:r>
      <w:r w:rsidR="008176E5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explore</w:t>
      </w:r>
      <w:r w:rsidR="008C772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d</w:t>
      </w:r>
      <w:r w:rsidR="008176E5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the </w:t>
      </w:r>
      <w:r w:rsidR="002B223A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correlat</w:t>
      </w:r>
      <w:r w:rsidR="00B23BA0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ion</w:t>
      </w:r>
      <w:r w:rsidR="002B223A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between </w:t>
      </w:r>
      <w:r w:rsidR="00621FCD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protein evolutionary rate and lifespan</w:t>
      </w:r>
      <w:r w:rsidR="00222ACD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5B748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in</w:t>
      </w:r>
      <w:r w:rsidR="00222ACD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4A5818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13381 one-to-one orthologue genes </w:t>
      </w:r>
      <w:r w:rsidR="000B1C3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from</w:t>
      </w:r>
      <w:r w:rsidR="004A5818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74 mammals</w:t>
      </w:r>
      <w:r w:rsidR="00621FCD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.</w:t>
      </w:r>
      <w:r w:rsidR="004A5818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8C772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We </w:t>
      </w:r>
      <w:r w:rsidR="00186F2B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totally </w:t>
      </w:r>
      <w:r w:rsidR="008C772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identified 370 negative</w:t>
      </w:r>
      <w:r w:rsidR="007D777B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ly</w:t>
      </w:r>
      <w:r w:rsidR="008C772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correlat</w:t>
      </w:r>
      <w:r w:rsidR="007D777B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ed</w:t>
      </w:r>
      <w:r w:rsidR="008C772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genes and 300 positive</w:t>
      </w:r>
      <w:r w:rsidR="00250AFB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ly</w:t>
      </w:r>
      <w:r w:rsidR="008C772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correlat</w:t>
      </w:r>
      <w:r w:rsidR="007D777B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ed</w:t>
      </w:r>
      <w:r w:rsidR="008C772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genes. </w:t>
      </w:r>
      <w:r w:rsidR="00BF5CA1">
        <w:rPr>
          <w:rFonts w:ascii="Times New Roman" w:eastAsia="宋体" w:hAnsi="Times New Roman" w:cs="Times New Roman" w:hint="eastAsia"/>
          <w:color w:val="333333"/>
          <w:kern w:val="0"/>
          <w:szCs w:val="21"/>
          <w:shd w:val="clear" w:color="auto" w:fill="FFFFFF"/>
        </w:rPr>
        <w:t>E</w:t>
      </w:r>
      <w:r w:rsidR="00C0175C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volutionary analyses </w:t>
      </w:r>
      <w:r w:rsidR="002C71B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further </w:t>
      </w:r>
      <w:r w:rsidR="00C0175C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suggest</w:t>
      </w:r>
      <w:r w:rsidR="00C0175C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ed that most of </w:t>
      </w:r>
      <w:r w:rsidR="00BF5CA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the </w:t>
      </w:r>
      <w:r w:rsidR="00C0175C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positive</w:t>
      </w:r>
      <w:r w:rsidR="00C0175C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ly correlated</w:t>
      </w:r>
      <w:r w:rsidR="00C0175C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genes were driven by relaxed selection</w:t>
      </w:r>
      <w:r w:rsidR="00C0175C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in long-lived mammals</w:t>
      </w:r>
      <w:r w:rsidR="00C0175C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. </w:t>
      </w:r>
      <w:r w:rsidR="00B14378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Enrichment analyses showed</w:t>
      </w:r>
      <w:r w:rsidR="00333379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that</w:t>
      </w:r>
      <w:r w:rsidR="00B14378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495AC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the</w:t>
      </w:r>
      <w:r w:rsidR="00BD450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positive</w:t>
      </w:r>
      <w:r w:rsidR="00D84CDA">
        <w:rPr>
          <w:rFonts w:ascii="Times New Roman" w:eastAsia="宋体" w:hAnsi="Times New Roman" w:cs="Times New Roman" w:hint="eastAsia"/>
          <w:color w:val="333333"/>
          <w:kern w:val="0"/>
          <w:szCs w:val="21"/>
          <w:shd w:val="clear" w:color="auto" w:fill="FFFFFF"/>
        </w:rPr>
        <w:t>ly</w:t>
      </w:r>
      <w:r w:rsidR="00BD450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correlat</w:t>
      </w:r>
      <w:r w:rsidR="006F1CB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ed</w:t>
      </w:r>
      <w:r w:rsidR="00BD450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genes and </w:t>
      </w:r>
      <w:r w:rsidR="00495AC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the </w:t>
      </w:r>
      <w:r w:rsidR="00BD450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negative</w:t>
      </w:r>
      <w:r w:rsidR="00D84CDA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ly</w:t>
      </w:r>
      <w:r w:rsidR="00BD450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566F9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correlat</w:t>
      </w:r>
      <w:r w:rsidR="006F1CB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ed</w:t>
      </w:r>
      <w:r w:rsidR="00566F9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genes</w:t>
      </w:r>
      <w:r w:rsidR="004B269C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AA211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were </w:t>
      </w:r>
      <w:r w:rsidR="00867073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not only </w:t>
      </w:r>
      <w:r w:rsidR="006F1CB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uniquely</w:t>
      </w:r>
      <w:r w:rsidR="00CF15A5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566F9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enr</w:t>
      </w:r>
      <w:r w:rsidR="004B269C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iched in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many canonical pathways </w:t>
      </w:r>
      <w:r w:rsidR="003960B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that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regulat</w:t>
      </w:r>
      <w:r w:rsidR="00CF15A5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ion of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0D57C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lifespan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and aging</w:t>
      </w:r>
      <w:r w:rsidR="006F1CB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respectively</w:t>
      </w:r>
      <w:r w:rsidR="00867073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, 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but also </w:t>
      </w:r>
      <w:r w:rsidR="000D57C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were </w:t>
      </w:r>
      <w:r w:rsidR="00362E7D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overrepresented in</w:t>
      </w:r>
      <w:r w:rsidR="006C25C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D4719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several </w:t>
      </w:r>
      <w:r w:rsidR="00DC66B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groups of categories with </w:t>
      </w:r>
      <w:r w:rsidR="00D4719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adverse</w:t>
      </w:r>
      <w:r w:rsidR="000B52D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or closely </w:t>
      </w:r>
      <w:r w:rsidR="00DC66B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functions </w:t>
      </w:r>
      <w:r w:rsidR="00937AAA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simultaneously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, such as</w:t>
      </w:r>
      <w:r w:rsidR="005A3079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5A3079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oxygen utilization</w:t>
      </w:r>
      <w:r w:rsidR="00CE1DD5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,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purine </w:t>
      </w:r>
      <w:r w:rsidR="00116140" w:rsidRPr="00116140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nucleotide biosynthesis</w:t>
      </w:r>
      <w:r w:rsidR="00CE1DD5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and</w:t>
      </w:r>
      <w:r w:rsidR="005A3079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51610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purin</w:t>
      </w:r>
      <w:r w:rsidR="00516104" w:rsidRPr="0051610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ergic </w:t>
      </w:r>
      <w:r w:rsidR="007C52D0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n</w:t>
      </w:r>
      <w:r w:rsidR="00516104" w:rsidRPr="0051610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ucleotide</w:t>
      </w:r>
      <w:r w:rsidR="007C52D0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516104" w:rsidRPr="0051610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receptor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signaling pathway. </w:t>
      </w:r>
      <w:r w:rsidR="0050237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Finally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, </w:t>
      </w:r>
      <w:r w:rsidR="00123E2C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c</w:t>
      </w:r>
      <w:r w:rsidR="00440C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ombing the results of correlative and evolutionary driving forces </w:t>
      </w:r>
      <w:r w:rsidR="00440C37" w:rsidRPr="002B10E5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analyses</w:t>
      </w:r>
      <w:r w:rsidR="00440C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, our 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signed</w:t>
      </w:r>
      <w:r w:rsidR="00DF538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functional interactio</w:t>
      </w:r>
      <w:r w:rsidR="00ED2E9B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n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network analyses </w:t>
      </w:r>
      <w:r w:rsidR="00C776C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uncovered</w:t>
      </w:r>
      <w:r w:rsidR="0048501F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EC7113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several</w:t>
      </w:r>
      <w:r w:rsidR="00793A3B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modules</w:t>
      </w:r>
      <w:r w:rsidR="005F04E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C342E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with different patterns of evolutionary constraint</w:t>
      </w:r>
      <w:r w:rsidR="00C776C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s</w:t>
      </w:r>
      <w:r w:rsidR="00440C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and highlighted </w:t>
      </w:r>
      <w:r w:rsidR="000547E5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the</w:t>
      </w:r>
      <w:r w:rsidR="00440C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core genes that</w:t>
      </w:r>
      <w:r w:rsidR="00DB7EF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might</w:t>
      </w:r>
      <w:r w:rsidR="00440C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play central role in </w:t>
      </w:r>
      <w:r w:rsidR="00440C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regulatio</w:t>
      </w:r>
      <w:r w:rsidR="00440C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n</w:t>
      </w:r>
      <w:r w:rsidR="00440C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of mammalian </w:t>
      </w:r>
      <w:r w:rsidR="00440C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lifespan</w:t>
      </w:r>
      <w:r w:rsidR="00F77E30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. 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Our</w:t>
      </w:r>
      <w:r w:rsidR="00986F29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genomic-wide </w:t>
      </w:r>
      <w:r w:rsidR="00ED7780">
        <w:rPr>
          <w:rFonts w:ascii="Times New Roman" w:eastAsia="宋体" w:hAnsi="Times New Roman" w:cs="Times New Roman" w:hint="eastAsia"/>
          <w:color w:val="333333"/>
          <w:kern w:val="0"/>
          <w:szCs w:val="21"/>
          <w:shd w:val="clear" w:color="auto" w:fill="FFFFFF"/>
        </w:rPr>
        <w:t>ana</w:t>
      </w:r>
      <w:r w:rsidR="00ED7780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lyses </w:t>
      </w:r>
      <w:r w:rsidR="00986F29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uncovered the common molecular mechanism underlying lifespan determination, which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7B2265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may</w:t>
      </w:r>
      <w:r w:rsidR="0098596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3957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provide </w:t>
      </w:r>
      <w:r w:rsidR="00206AC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new routes</w:t>
      </w:r>
      <w:r w:rsidR="003957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for delay</w:t>
      </w:r>
      <w:r w:rsidR="005F7EA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ing </w:t>
      </w:r>
      <w:r w:rsidR="00662D5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human </w:t>
      </w:r>
      <w:r w:rsidR="000074DE" w:rsidRPr="000074D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aging </w:t>
      </w:r>
      <w:r w:rsidR="008325E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and </w:t>
      </w:r>
      <w:r w:rsidR="00451008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decrea</w:t>
      </w:r>
      <w:r w:rsidR="005F7EAE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sing</w:t>
      </w:r>
      <w:r w:rsidR="008325E6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aging-associated diseases</w:t>
      </w:r>
      <w:r w:rsidR="00234D3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.</w:t>
      </w:r>
    </w:p>
    <w:p w14:paraId="239AE4BD" w14:textId="77777777" w:rsidR="00245C32" w:rsidRPr="002D24B6" w:rsidRDefault="00245C32" w:rsidP="00E62ADE">
      <w:pPr>
        <w:spacing w:line="332" w:lineRule="exact"/>
        <w:jc w:val="left"/>
        <w:outlineLvl w:val="2"/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</w:pPr>
    </w:p>
    <w:p w14:paraId="7C804EDB" w14:textId="4C92F9FC" w:rsidR="00245C32" w:rsidRDefault="00D87EBE" w:rsidP="00E62ADE">
      <w:pPr>
        <w:spacing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  <w:r>
        <w:rPr>
          <w:rFonts w:ascii="Times New Roman" w:eastAsia="宋体" w:hAnsi="Times New Roman" w:cs="Times New Roman" w:hint="eastAsia"/>
          <w:b/>
          <w:bCs/>
          <w:color w:val="333333"/>
          <w:kern w:val="0"/>
          <w:sz w:val="30"/>
          <w:szCs w:val="30"/>
          <w:shd w:val="clear" w:color="auto" w:fill="FFFFFF"/>
        </w:rPr>
        <w:t>H</w:t>
      </w:r>
      <w:r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ighlight</w:t>
      </w:r>
      <w:r w:rsidR="00653EF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s</w:t>
      </w:r>
    </w:p>
    <w:p w14:paraId="68B8497C" w14:textId="33F4C305" w:rsidR="009E0693" w:rsidRDefault="00A31811" w:rsidP="00DB7E60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Largest genomic data</w:t>
      </w:r>
      <w:r w:rsidR="00E0732E">
        <w:rPr>
          <w:rFonts w:ascii="Times New Roman" w:hAnsi="Times New Roman" w:cs="Times New Roman"/>
          <w:b/>
          <w:bCs/>
        </w:rPr>
        <w:t xml:space="preserve"> ever</w:t>
      </w:r>
      <w:r>
        <w:rPr>
          <w:rFonts w:ascii="Times New Roman" w:hAnsi="Times New Roman" w:cs="Times New Roman"/>
          <w:b/>
          <w:bCs/>
        </w:rPr>
        <w:t xml:space="preserve"> used to</w:t>
      </w:r>
      <w:r w:rsidR="00AC5F5A">
        <w:rPr>
          <w:rFonts w:ascii="Times New Roman" w:hAnsi="Times New Roman" w:cs="Times New Roman"/>
          <w:b/>
          <w:bCs/>
        </w:rPr>
        <w:t xml:space="preserve"> uncover </w:t>
      </w:r>
      <w:r w:rsidR="00D84E20">
        <w:rPr>
          <w:rFonts w:ascii="Times New Roman" w:hAnsi="Times New Roman" w:cs="Times New Roman"/>
          <w:b/>
          <w:bCs/>
        </w:rPr>
        <w:t xml:space="preserve">the </w:t>
      </w:r>
      <w:r w:rsidR="00A13130">
        <w:rPr>
          <w:rFonts w:ascii="Times New Roman" w:hAnsi="Times New Roman" w:cs="Times New Roman"/>
          <w:b/>
          <w:bCs/>
        </w:rPr>
        <w:t>protein-coding genes</w:t>
      </w:r>
      <w:r w:rsidR="00AC5F5A">
        <w:rPr>
          <w:rFonts w:ascii="Times New Roman" w:hAnsi="Times New Roman" w:cs="Times New Roman"/>
          <w:b/>
          <w:bCs/>
        </w:rPr>
        <w:t xml:space="preserve"> underlying</w:t>
      </w:r>
      <w:r>
        <w:rPr>
          <w:rFonts w:ascii="Times New Roman" w:hAnsi="Times New Roman" w:cs="Times New Roman"/>
          <w:b/>
          <w:bCs/>
        </w:rPr>
        <w:t xml:space="preserve"> </w:t>
      </w:r>
      <w:r w:rsidR="00AC5F5A">
        <w:rPr>
          <w:rFonts w:ascii="Times New Roman" w:hAnsi="Times New Roman" w:cs="Times New Roman"/>
          <w:b/>
          <w:bCs/>
        </w:rPr>
        <w:t xml:space="preserve">regulation of </w:t>
      </w:r>
      <w:r w:rsidR="00423EBC">
        <w:rPr>
          <w:rFonts w:ascii="Times New Roman" w:hAnsi="Times New Roman" w:cs="Times New Roman"/>
          <w:b/>
          <w:bCs/>
        </w:rPr>
        <w:t>mammalian l</w:t>
      </w:r>
      <w:r w:rsidR="006D356B">
        <w:rPr>
          <w:rFonts w:ascii="Times New Roman" w:hAnsi="Times New Roman" w:cs="Times New Roman"/>
          <w:b/>
          <w:bCs/>
        </w:rPr>
        <w:t>ifespan</w:t>
      </w:r>
      <w:r w:rsidR="009911CD">
        <w:rPr>
          <w:rFonts w:ascii="Times New Roman" w:hAnsi="Times New Roman" w:cs="Times New Roman"/>
          <w:b/>
          <w:bCs/>
        </w:rPr>
        <w:t>, including 13381 one-to-one orthologous genes across 74 mammals.</w:t>
      </w:r>
    </w:p>
    <w:p w14:paraId="1DB8364E" w14:textId="4F659807" w:rsidR="00E5332B" w:rsidRDefault="00E5332B" w:rsidP="00DB7E60">
      <w:pPr>
        <w:rPr>
          <w:rFonts w:ascii="Times New Roman" w:hAnsi="Times New Roman" w:cs="Times New Roman"/>
          <w:b/>
          <w:bCs/>
        </w:rPr>
      </w:pPr>
    </w:p>
    <w:p w14:paraId="3F8A844D" w14:textId="77777777" w:rsidR="00C0175C" w:rsidRDefault="00C0175C" w:rsidP="00C0175C">
      <w:pPr>
        <w:rPr>
          <w:rFonts w:ascii="Times New Roman" w:hAnsi="Times New Roman" w:cs="Times New Roman"/>
          <w:b/>
          <w:bCs/>
        </w:rPr>
      </w:pPr>
      <w:r w:rsidRPr="00E5332B">
        <w:rPr>
          <w:rFonts w:ascii="Times New Roman" w:hAnsi="Times New Roman" w:cs="Times New Roman"/>
          <w:b/>
          <w:bCs/>
        </w:rPr>
        <w:t>Most positively correlat</w:t>
      </w:r>
      <w:r>
        <w:rPr>
          <w:rFonts w:ascii="Times New Roman" w:hAnsi="Times New Roman" w:cs="Times New Roman"/>
          <w:b/>
          <w:bCs/>
        </w:rPr>
        <w:t>ed</w:t>
      </w:r>
      <w:r w:rsidRPr="00E5332B">
        <w:rPr>
          <w:rFonts w:ascii="Times New Roman" w:hAnsi="Times New Roman" w:cs="Times New Roman"/>
          <w:b/>
          <w:bCs/>
        </w:rPr>
        <w:t xml:space="preserve"> genes were driven by relaxed selection</w:t>
      </w:r>
      <w:r>
        <w:rPr>
          <w:rFonts w:ascii="Times New Roman" w:hAnsi="Times New Roman" w:cs="Times New Roman"/>
          <w:b/>
          <w:bCs/>
        </w:rPr>
        <w:t xml:space="preserve"> in long-lived mammals.</w:t>
      </w:r>
    </w:p>
    <w:p w14:paraId="0786201C" w14:textId="77777777" w:rsidR="00C0175C" w:rsidRPr="00C0175C" w:rsidRDefault="00C0175C" w:rsidP="00DB7E60">
      <w:pPr>
        <w:rPr>
          <w:rFonts w:ascii="Times New Roman" w:hAnsi="Times New Roman" w:cs="Times New Roman"/>
          <w:b/>
          <w:bCs/>
        </w:rPr>
      </w:pPr>
    </w:p>
    <w:p w14:paraId="35359E27" w14:textId="0B65CEEE" w:rsidR="008904D9" w:rsidRDefault="004322B4" w:rsidP="00DB7E60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Positively correlat</w:t>
      </w:r>
      <w:r w:rsidR="007D777B">
        <w:rPr>
          <w:rFonts w:ascii="Times New Roman" w:hAnsi="Times New Roman" w:cs="Times New Roman"/>
          <w:b/>
          <w:bCs/>
        </w:rPr>
        <w:t>ed</w:t>
      </w:r>
      <w:r>
        <w:rPr>
          <w:rFonts w:ascii="Times New Roman" w:hAnsi="Times New Roman" w:cs="Times New Roman"/>
          <w:b/>
          <w:bCs/>
        </w:rPr>
        <w:t xml:space="preserve"> genes and negatively correlat</w:t>
      </w:r>
      <w:r w:rsidR="007D777B">
        <w:rPr>
          <w:rFonts w:ascii="Times New Roman" w:hAnsi="Times New Roman" w:cs="Times New Roman"/>
          <w:b/>
          <w:bCs/>
        </w:rPr>
        <w:t>ed</w:t>
      </w:r>
      <w:r>
        <w:rPr>
          <w:rFonts w:ascii="Times New Roman" w:hAnsi="Times New Roman" w:cs="Times New Roman"/>
          <w:b/>
          <w:bCs/>
        </w:rPr>
        <w:t xml:space="preserve"> genes </w:t>
      </w:r>
      <w:r w:rsidR="009273E8">
        <w:rPr>
          <w:rFonts w:ascii="Times New Roman" w:hAnsi="Times New Roman" w:cs="Times New Roman"/>
          <w:b/>
          <w:bCs/>
        </w:rPr>
        <w:t>enrich</w:t>
      </w:r>
      <w:r w:rsidR="00B8390C">
        <w:rPr>
          <w:rFonts w:ascii="Times New Roman" w:hAnsi="Times New Roman" w:cs="Times New Roman"/>
          <w:b/>
          <w:bCs/>
        </w:rPr>
        <w:t xml:space="preserve">ed </w:t>
      </w:r>
      <w:r w:rsidR="00D74752" w:rsidRPr="00D74752">
        <w:rPr>
          <w:rFonts w:ascii="Times New Roman" w:hAnsi="Times New Roman" w:cs="Times New Roman"/>
          <w:b/>
          <w:bCs/>
        </w:rPr>
        <w:t>in several</w:t>
      </w:r>
      <w:r w:rsidR="00D506C3">
        <w:rPr>
          <w:rFonts w:ascii="Times New Roman" w:hAnsi="Times New Roman" w:cs="Times New Roman"/>
          <w:b/>
          <w:bCs/>
        </w:rPr>
        <w:t xml:space="preserve"> </w:t>
      </w:r>
      <w:r w:rsidR="00AA2126">
        <w:rPr>
          <w:rFonts w:ascii="Times New Roman" w:hAnsi="Times New Roman" w:cs="Times New Roman"/>
          <w:b/>
          <w:bCs/>
        </w:rPr>
        <w:t xml:space="preserve">groups of </w:t>
      </w:r>
      <w:r w:rsidR="00D506C3">
        <w:rPr>
          <w:rFonts w:ascii="Times New Roman" w:hAnsi="Times New Roman" w:cs="Times New Roman"/>
          <w:b/>
          <w:bCs/>
        </w:rPr>
        <w:t>categories with</w:t>
      </w:r>
      <w:r w:rsidR="00D74752" w:rsidRPr="00D74752">
        <w:rPr>
          <w:rFonts w:ascii="Times New Roman" w:hAnsi="Times New Roman" w:cs="Times New Roman"/>
          <w:b/>
          <w:bCs/>
        </w:rPr>
        <w:t xml:space="preserve"> adverse or closely relative </w:t>
      </w:r>
      <w:r w:rsidR="00D506C3">
        <w:rPr>
          <w:rFonts w:ascii="Times New Roman" w:hAnsi="Times New Roman" w:cs="Times New Roman"/>
          <w:b/>
          <w:bCs/>
        </w:rPr>
        <w:t>functions</w:t>
      </w:r>
      <w:r w:rsidR="00D74752" w:rsidRPr="00D74752">
        <w:rPr>
          <w:rFonts w:ascii="Times New Roman" w:hAnsi="Times New Roman" w:cs="Times New Roman"/>
          <w:b/>
          <w:bCs/>
        </w:rPr>
        <w:t xml:space="preserve"> simultaneously, such as oxygen utilization, purine nucleotide biosynthesis and purinergic nucleotide receptor signaling pathway.</w:t>
      </w:r>
    </w:p>
    <w:p w14:paraId="21C67F84" w14:textId="77777777" w:rsidR="00E5332B" w:rsidRPr="00E5332B" w:rsidRDefault="00E5332B" w:rsidP="00DB7E60">
      <w:pPr>
        <w:rPr>
          <w:rFonts w:ascii="Times New Roman" w:hAnsi="Times New Roman" w:cs="Times New Roman"/>
          <w:b/>
          <w:bCs/>
        </w:rPr>
      </w:pPr>
    </w:p>
    <w:p w14:paraId="65443ACC" w14:textId="275B1B53" w:rsidR="00380E32" w:rsidRPr="00E5332B" w:rsidRDefault="00705F7D" w:rsidP="00DB7E60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Comprehensive</w:t>
      </w:r>
      <w:r w:rsidR="00EA7EB2" w:rsidRPr="00E5332B">
        <w:rPr>
          <w:rFonts w:ascii="Times New Roman" w:hAnsi="Times New Roman" w:cs="Times New Roman"/>
          <w:b/>
          <w:bCs/>
        </w:rPr>
        <w:t xml:space="preserve"> network analyses </w:t>
      </w:r>
      <w:r w:rsidR="009F3F52">
        <w:rPr>
          <w:rFonts w:ascii="Times New Roman" w:hAnsi="Times New Roman" w:cs="Times New Roman"/>
          <w:b/>
          <w:bCs/>
        </w:rPr>
        <w:t>uncovered</w:t>
      </w:r>
      <w:r w:rsidR="00D91976">
        <w:rPr>
          <w:rFonts w:ascii="Times New Roman" w:hAnsi="Times New Roman" w:cs="Times New Roman"/>
          <w:b/>
          <w:bCs/>
        </w:rPr>
        <w:t xml:space="preserve"> </w:t>
      </w:r>
      <w:r w:rsidR="000274C0">
        <w:rPr>
          <w:rFonts w:ascii="Times New Roman" w:hAnsi="Times New Roman" w:cs="Times New Roman"/>
          <w:b/>
          <w:bCs/>
        </w:rPr>
        <w:t xml:space="preserve">several </w:t>
      </w:r>
      <w:r w:rsidR="00D91976">
        <w:rPr>
          <w:rFonts w:ascii="Times New Roman" w:hAnsi="Times New Roman" w:cs="Times New Roman"/>
          <w:b/>
          <w:bCs/>
        </w:rPr>
        <w:t>modules</w:t>
      </w:r>
      <w:r w:rsidR="00D74752">
        <w:rPr>
          <w:rFonts w:ascii="Times New Roman" w:hAnsi="Times New Roman" w:cs="Times New Roman"/>
          <w:b/>
          <w:bCs/>
        </w:rPr>
        <w:t xml:space="preserve"> with different </w:t>
      </w:r>
      <w:r w:rsidR="000274C0">
        <w:rPr>
          <w:rFonts w:ascii="Times New Roman" w:hAnsi="Times New Roman" w:cs="Times New Roman"/>
          <w:b/>
          <w:bCs/>
        </w:rPr>
        <w:t xml:space="preserve">patterns of </w:t>
      </w:r>
      <w:r w:rsidR="00D74752">
        <w:rPr>
          <w:rFonts w:ascii="Times New Roman" w:hAnsi="Times New Roman" w:cs="Times New Roman"/>
          <w:b/>
          <w:bCs/>
        </w:rPr>
        <w:t>evolutionary constraints</w:t>
      </w:r>
      <w:r w:rsidR="00D91976">
        <w:rPr>
          <w:rFonts w:ascii="Times New Roman" w:hAnsi="Times New Roman" w:cs="Times New Roman"/>
          <w:b/>
          <w:bCs/>
        </w:rPr>
        <w:t xml:space="preserve"> and </w:t>
      </w:r>
      <w:r w:rsidR="00D74752">
        <w:rPr>
          <w:rFonts w:ascii="Times New Roman" w:hAnsi="Times New Roman" w:cs="Times New Roman"/>
          <w:b/>
          <w:bCs/>
        </w:rPr>
        <w:t xml:space="preserve">highlighted the </w:t>
      </w:r>
      <w:r w:rsidR="004E4FD9">
        <w:rPr>
          <w:rFonts w:ascii="Times New Roman" w:hAnsi="Times New Roman" w:cs="Times New Roman"/>
          <w:b/>
          <w:bCs/>
        </w:rPr>
        <w:t>core</w:t>
      </w:r>
      <w:r w:rsidR="00735C11" w:rsidRPr="00E5332B">
        <w:rPr>
          <w:rFonts w:ascii="Times New Roman" w:hAnsi="Times New Roman" w:cs="Times New Roman"/>
          <w:b/>
          <w:bCs/>
        </w:rPr>
        <w:t xml:space="preserve"> genes that might play central role in regulation </w:t>
      </w:r>
      <w:r w:rsidR="009E0693" w:rsidRPr="00E5332B">
        <w:rPr>
          <w:rFonts w:ascii="Times New Roman" w:hAnsi="Times New Roman" w:cs="Times New Roman"/>
          <w:b/>
          <w:bCs/>
        </w:rPr>
        <w:t>of mammalian l</w:t>
      </w:r>
      <w:r w:rsidR="00102C2C">
        <w:rPr>
          <w:rFonts w:ascii="Times New Roman" w:hAnsi="Times New Roman" w:cs="Times New Roman"/>
          <w:b/>
          <w:bCs/>
        </w:rPr>
        <w:t>ifespa</w:t>
      </w:r>
      <w:r w:rsidR="00EF34CC">
        <w:rPr>
          <w:rFonts w:ascii="Times New Roman" w:hAnsi="Times New Roman" w:cs="Times New Roman"/>
          <w:b/>
          <w:bCs/>
        </w:rPr>
        <w:t>n</w:t>
      </w:r>
      <w:r w:rsidR="009E0693" w:rsidRPr="00E5332B">
        <w:rPr>
          <w:rFonts w:ascii="Times New Roman" w:hAnsi="Times New Roman" w:cs="Times New Roman"/>
          <w:b/>
          <w:bCs/>
        </w:rPr>
        <w:t>.</w:t>
      </w:r>
    </w:p>
    <w:p w14:paraId="0C34FC72" w14:textId="77777777" w:rsidR="00D87EBE" w:rsidRPr="00E5332B" w:rsidRDefault="00D87EBE" w:rsidP="00DB7E60">
      <w:pPr>
        <w:rPr>
          <w:rFonts w:ascii="Times New Roman" w:hAnsi="Times New Roman" w:cs="Times New Roman"/>
          <w:b/>
          <w:bCs/>
        </w:rPr>
      </w:pPr>
    </w:p>
    <w:p w14:paraId="35F288C6" w14:textId="0845E574" w:rsidR="00ED0508" w:rsidRPr="00D17E62" w:rsidRDefault="00F916D6" w:rsidP="00E62ADE">
      <w:pPr>
        <w:spacing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Introduction</w:t>
      </w:r>
    </w:p>
    <w:p w14:paraId="7725B44D" w14:textId="34DA7484" w:rsidR="00BE051A" w:rsidRPr="00D17E62" w:rsidRDefault="00376802" w:rsidP="00E62ADE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Ag</w:t>
      </w:r>
      <w:r w:rsidR="00290FE0" w:rsidRPr="00D17E62">
        <w:rPr>
          <w:rFonts w:ascii="Times New Roman" w:hAnsi="Times New Roman" w:cs="Times New Roman"/>
        </w:rPr>
        <w:t>ing</w:t>
      </w:r>
      <w:r w:rsidRPr="00D17E62">
        <w:rPr>
          <w:rFonts w:ascii="Times New Roman" w:hAnsi="Times New Roman" w:cs="Times New Roman"/>
        </w:rPr>
        <w:t xml:space="preserve"> and </w:t>
      </w:r>
      <w:r w:rsidR="004E2B0E">
        <w:rPr>
          <w:rFonts w:ascii="Times New Roman" w:hAnsi="Times New Roman" w:cs="Times New Roman"/>
        </w:rPr>
        <w:t>aging-associated</w:t>
      </w:r>
      <w:r w:rsidRPr="00D17E62">
        <w:rPr>
          <w:rFonts w:ascii="Times New Roman" w:hAnsi="Times New Roman" w:cs="Times New Roman"/>
        </w:rPr>
        <w:t xml:space="preserve"> disease</w:t>
      </w:r>
      <w:r w:rsidR="00137391" w:rsidRPr="00D17E62">
        <w:rPr>
          <w:rFonts w:ascii="Times New Roman" w:hAnsi="Times New Roman" w:cs="Times New Roman"/>
        </w:rPr>
        <w:t>s</w:t>
      </w:r>
      <w:r w:rsidR="001E5866" w:rsidRPr="00D17E62">
        <w:rPr>
          <w:rFonts w:ascii="Times New Roman" w:hAnsi="Times New Roman" w:cs="Times New Roman"/>
        </w:rPr>
        <w:t xml:space="preserve"> </w:t>
      </w:r>
      <w:r w:rsidR="008B37B4">
        <w:rPr>
          <w:rFonts w:ascii="Times New Roman" w:hAnsi="Times New Roman" w:cs="Times New Roman"/>
        </w:rPr>
        <w:t>present a</w:t>
      </w:r>
      <w:r w:rsidRPr="00D17E62">
        <w:rPr>
          <w:rFonts w:ascii="Times New Roman" w:hAnsi="Times New Roman" w:cs="Times New Roman"/>
        </w:rPr>
        <w:t xml:space="preserve"> m</w:t>
      </w:r>
      <w:r w:rsidR="004434FB" w:rsidRPr="00D17E62">
        <w:rPr>
          <w:rFonts w:ascii="Times New Roman" w:hAnsi="Times New Roman" w:cs="Times New Roman"/>
        </w:rPr>
        <w:t>ajor</w:t>
      </w:r>
      <w:r w:rsidRPr="00D17E62">
        <w:rPr>
          <w:rFonts w:ascii="Times New Roman" w:hAnsi="Times New Roman" w:cs="Times New Roman"/>
        </w:rPr>
        <w:t xml:space="preserve"> </w:t>
      </w:r>
      <w:r w:rsidR="000764C3" w:rsidRPr="00D17E62">
        <w:rPr>
          <w:rFonts w:ascii="Times New Roman" w:hAnsi="Times New Roman" w:cs="Times New Roman"/>
        </w:rPr>
        <w:t xml:space="preserve">threat </w:t>
      </w:r>
      <w:r w:rsidR="008B6D80">
        <w:rPr>
          <w:rFonts w:ascii="Times New Roman" w:hAnsi="Times New Roman" w:cs="Times New Roman"/>
        </w:rPr>
        <w:t>to</w:t>
      </w:r>
      <w:r w:rsidR="000764C3" w:rsidRPr="00D17E62">
        <w:rPr>
          <w:rFonts w:ascii="Times New Roman" w:hAnsi="Times New Roman" w:cs="Times New Roman"/>
        </w:rPr>
        <w:t xml:space="preserve"> human health </w:t>
      </w:r>
      <w:r w:rsidR="00EC49FA" w:rsidRPr="00D17E62">
        <w:rPr>
          <w:rFonts w:ascii="Times New Roman" w:hAnsi="Times New Roman" w:cs="Times New Roman"/>
        </w:rPr>
        <w:t>and</w:t>
      </w:r>
      <w:r w:rsidR="00641080" w:rsidRPr="00D17E62">
        <w:rPr>
          <w:rFonts w:ascii="Times New Roman" w:hAnsi="Times New Roman" w:cs="Times New Roman"/>
        </w:rPr>
        <w:t xml:space="preserve"> </w:t>
      </w:r>
      <w:r w:rsidR="00CB198C">
        <w:rPr>
          <w:rFonts w:ascii="Times New Roman" w:hAnsi="Times New Roman" w:cs="Times New Roman"/>
        </w:rPr>
        <w:t xml:space="preserve">are </w:t>
      </w:r>
      <w:r w:rsidR="00641080" w:rsidRPr="00D17E62">
        <w:rPr>
          <w:rFonts w:ascii="Times New Roman" w:hAnsi="Times New Roman" w:cs="Times New Roman"/>
        </w:rPr>
        <w:t>affected by</w:t>
      </w:r>
      <w:r w:rsidR="00037C78" w:rsidRPr="00D17E62">
        <w:rPr>
          <w:rFonts w:ascii="Times New Roman" w:hAnsi="Times New Roman" w:cs="Times New Roman"/>
        </w:rPr>
        <w:t xml:space="preserve"> </w:t>
      </w:r>
      <w:r w:rsidR="00314666" w:rsidRPr="00D17E62">
        <w:rPr>
          <w:rFonts w:ascii="Times New Roman" w:hAnsi="Times New Roman" w:cs="Times New Roman"/>
        </w:rPr>
        <w:t>inheren</w:t>
      </w:r>
      <w:r w:rsidR="00127A38" w:rsidRPr="00D17E62">
        <w:rPr>
          <w:rFonts w:ascii="Times New Roman" w:hAnsi="Times New Roman" w:cs="Times New Roman"/>
        </w:rPr>
        <w:t xml:space="preserve">tly complex </w:t>
      </w:r>
      <w:r w:rsidR="00FB0653" w:rsidRPr="00D17E62">
        <w:rPr>
          <w:rFonts w:ascii="Times New Roman" w:hAnsi="Times New Roman" w:cs="Times New Roman"/>
        </w:rPr>
        <w:t>process</w:t>
      </w:r>
      <w:r w:rsidR="00F51104" w:rsidRPr="00D17E62">
        <w:rPr>
          <w:rFonts w:ascii="Times New Roman" w:hAnsi="Times New Roman" w:cs="Times New Roman"/>
        </w:rPr>
        <w:fldChar w:fldCharType="begin">
          <w:fldData xml:space="preserve">PEVuZE5vdGU+PENpdGU+PEF1dGhvcj5KaW48L0F1dGhvcj48WWVhcj4yMDE1PC9ZZWFyPjxSZWNO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KaW48L0F1dGhvcj48WWVhcj4yMDE1PC9ZZWFyPjxSZWNO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F51104" w:rsidRPr="00D17E62">
        <w:rPr>
          <w:rFonts w:ascii="Times New Roman" w:hAnsi="Times New Roman" w:cs="Times New Roman"/>
        </w:rPr>
      </w:r>
      <w:r w:rsidR="00F51104" w:rsidRPr="00D17E62">
        <w:rPr>
          <w:rFonts w:ascii="Times New Roman" w:hAnsi="Times New Roman" w:cs="Times New Roman"/>
        </w:rPr>
        <w:fldChar w:fldCharType="separate"/>
      </w:r>
      <w:r w:rsidR="00A11453" w:rsidRPr="00D17E62">
        <w:rPr>
          <w:rFonts w:ascii="Times New Roman" w:hAnsi="Times New Roman" w:cs="Times New Roman"/>
          <w:noProof/>
          <w:vertAlign w:val="superscript"/>
        </w:rPr>
        <w:t>1, 2</w:t>
      </w:r>
      <w:r w:rsidR="00F51104" w:rsidRPr="00D17E62">
        <w:rPr>
          <w:rFonts w:ascii="Times New Roman" w:hAnsi="Times New Roman" w:cs="Times New Roman"/>
        </w:rPr>
        <w:fldChar w:fldCharType="end"/>
      </w:r>
      <w:r w:rsidR="008072E7" w:rsidRPr="00D17E62">
        <w:rPr>
          <w:rFonts w:ascii="Times New Roman" w:hAnsi="Times New Roman" w:cs="Times New Roman"/>
        </w:rPr>
        <w:t>.</w:t>
      </w:r>
      <w:r w:rsidR="000E212E" w:rsidRPr="00D17E62">
        <w:rPr>
          <w:rFonts w:ascii="Times New Roman" w:hAnsi="Times New Roman" w:cs="Times New Roman"/>
        </w:rPr>
        <w:t xml:space="preserve"> </w:t>
      </w:r>
      <w:r w:rsidR="008072E7" w:rsidRPr="00D17E62">
        <w:rPr>
          <w:rFonts w:ascii="Times New Roman" w:hAnsi="Times New Roman" w:cs="Times New Roman"/>
        </w:rPr>
        <w:t>H</w:t>
      </w:r>
      <w:r w:rsidR="000E212E" w:rsidRPr="00D17E62">
        <w:rPr>
          <w:rFonts w:ascii="Times New Roman" w:hAnsi="Times New Roman" w:cs="Times New Roman"/>
        </w:rPr>
        <w:t xml:space="preserve">owever, </w:t>
      </w:r>
      <w:r w:rsidR="00BA31D3" w:rsidRPr="00D17E62">
        <w:rPr>
          <w:rFonts w:ascii="Times New Roman" w:hAnsi="Times New Roman" w:cs="Times New Roman"/>
        </w:rPr>
        <w:t xml:space="preserve">the </w:t>
      </w:r>
      <w:r w:rsidR="00127A38" w:rsidRPr="00D17E62">
        <w:rPr>
          <w:rFonts w:ascii="Times New Roman" w:hAnsi="Times New Roman" w:cs="Times New Roman"/>
        </w:rPr>
        <w:t>genetic</w:t>
      </w:r>
      <w:r w:rsidR="000E26C2" w:rsidRPr="00D17E62">
        <w:rPr>
          <w:rFonts w:ascii="Times New Roman" w:hAnsi="Times New Roman" w:cs="Times New Roman"/>
        </w:rPr>
        <w:t xml:space="preserve"> mechanisms</w:t>
      </w:r>
      <w:r w:rsidR="00BA31D3" w:rsidRPr="00D17E62">
        <w:rPr>
          <w:rFonts w:ascii="Times New Roman" w:hAnsi="Times New Roman" w:cs="Times New Roman"/>
        </w:rPr>
        <w:t xml:space="preserve"> </w:t>
      </w:r>
      <w:r w:rsidR="000E26C2" w:rsidRPr="00D17E62">
        <w:rPr>
          <w:rFonts w:ascii="Times New Roman" w:hAnsi="Times New Roman" w:cs="Times New Roman"/>
        </w:rPr>
        <w:t xml:space="preserve">of </w:t>
      </w:r>
      <w:r w:rsidR="008B6D80">
        <w:rPr>
          <w:rFonts w:ascii="Times New Roman" w:hAnsi="Times New Roman" w:cs="Times New Roman"/>
        </w:rPr>
        <w:t xml:space="preserve">human </w:t>
      </w:r>
      <w:r w:rsidR="000E26C2" w:rsidRPr="00D17E62">
        <w:rPr>
          <w:rFonts w:ascii="Times New Roman" w:hAnsi="Times New Roman" w:cs="Times New Roman"/>
        </w:rPr>
        <w:t>aging</w:t>
      </w:r>
      <w:r w:rsidR="001E50F6" w:rsidRPr="00D17E62">
        <w:rPr>
          <w:rFonts w:ascii="Times New Roman" w:hAnsi="Times New Roman" w:cs="Times New Roman"/>
        </w:rPr>
        <w:t xml:space="preserve"> </w:t>
      </w:r>
      <w:r w:rsidR="00EF4135" w:rsidRPr="00D17E62">
        <w:rPr>
          <w:rFonts w:ascii="Times New Roman" w:hAnsi="Times New Roman" w:cs="Times New Roman"/>
        </w:rPr>
        <w:t>dete</w:t>
      </w:r>
      <w:r w:rsidR="0076188B" w:rsidRPr="00D17E62">
        <w:rPr>
          <w:rFonts w:ascii="Times New Roman" w:hAnsi="Times New Roman" w:cs="Times New Roman"/>
        </w:rPr>
        <w:t xml:space="preserve">rmination </w:t>
      </w:r>
      <w:r w:rsidR="001A3662" w:rsidRPr="00D17E62">
        <w:rPr>
          <w:rFonts w:ascii="Times New Roman" w:hAnsi="Times New Roman" w:cs="Times New Roman"/>
        </w:rPr>
        <w:t>are</w:t>
      </w:r>
      <w:r w:rsidR="001E50F6" w:rsidRPr="00D17E62">
        <w:rPr>
          <w:rFonts w:ascii="Times New Roman" w:hAnsi="Times New Roman" w:cs="Times New Roman"/>
        </w:rPr>
        <w:t xml:space="preserve"> </w:t>
      </w:r>
      <w:r w:rsidR="001E50F6" w:rsidRPr="00D17E62">
        <w:rPr>
          <w:rFonts w:ascii="Times New Roman" w:hAnsi="Times New Roman" w:cs="Times New Roman"/>
        </w:rPr>
        <w:lastRenderedPageBreak/>
        <w:t>still poorly underst</w:t>
      </w:r>
      <w:r w:rsidR="00EF4135" w:rsidRPr="00D17E62">
        <w:rPr>
          <w:rFonts w:ascii="Times New Roman" w:hAnsi="Times New Roman" w:cs="Times New Roman"/>
        </w:rPr>
        <w:t>ood</w:t>
      </w:r>
      <w:r w:rsidR="0027386E" w:rsidRPr="00D17E62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PHN0eWxlIGZhY2U9InN1cGVyc2NyaXB0Ij4z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PHN0eWxlIGZhY2U9InN1cGVyc2NyaXB0Ij4z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27386E" w:rsidRPr="00D17E62">
        <w:rPr>
          <w:rFonts w:ascii="Times New Roman" w:hAnsi="Times New Roman" w:cs="Times New Roman"/>
        </w:rPr>
      </w:r>
      <w:r w:rsidR="0027386E" w:rsidRPr="00D17E62">
        <w:rPr>
          <w:rFonts w:ascii="Times New Roman" w:hAnsi="Times New Roman" w:cs="Times New Roman"/>
        </w:rPr>
        <w:fldChar w:fldCharType="separate"/>
      </w:r>
      <w:r w:rsidR="0027386E" w:rsidRPr="00D17E62">
        <w:rPr>
          <w:rFonts w:ascii="Times New Roman" w:hAnsi="Times New Roman" w:cs="Times New Roman"/>
          <w:noProof/>
          <w:vertAlign w:val="superscript"/>
        </w:rPr>
        <w:t>3</w:t>
      </w:r>
      <w:r w:rsidR="0027386E" w:rsidRPr="00D17E62">
        <w:rPr>
          <w:rFonts w:ascii="Times New Roman" w:hAnsi="Times New Roman" w:cs="Times New Roman"/>
        </w:rPr>
        <w:fldChar w:fldCharType="end"/>
      </w:r>
      <w:r w:rsidR="00976CF1" w:rsidRPr="00D17E62">
        <w:rPr>
          <w:rFonts w:ascii="Times New Roman" w:hAnsi="Times New Roman" w:cs="Times New Roman"/>
        </w:rPr>
        <w:t>.</w:t>
      </w:r>
      <w:r w:rsidR="007C6165" w:rsidRPr="00D17E62">
        <w:rPr>
          <w:rFonts w:ascii="Times New Roman" w:hAnsi="Times New Roman" w:cs="Times New Roman"/>
        </w:rPr>
        <w:t xml:space="preserve"> </w:t>
      </w:r>
      <w:r w:rsidR="0086139A" w:rsidRPr="00D17E62">
        <w:rPr>
          <w:rFonts w:ascii="Times New Roman" w:hAnsi="Times New Roman" w:cs="Times New Roman"/>
        </w:rPr>
        <w:t>M</w:t>
      </w:r>
      <w:r w:rsidR="00FB0653" w:rsidRPr="00D17E62">
        <w:rPr>
          <w:rFonts w:ascii="Times New Roman" w:hAnsi="Times New Roman" w:cs="Times New Roman"/>
        </w:rPr>
        <w:t xml:space="preserve">ost of </w:t>
      </w:r>
      <w:r w:rsidR="00013E9B" w:rsidRPr="00D17E62">
        <w:rPr>
          <w:rFonts w:ascii="Times New Roman" w:hAnsi="Times New Roman" w:cs="Times New Roman"/>
        </w:rPr>
        <w:t xml:space="preserve">our </w:t>
      </w:r>
      <w:r w:rsidR="00264616" w:rsidRPr="00D17E62">
        <w:rPr>
          <w:rFonts w:ascii="Times New Roman" w:hAnsi="Times New Roman" w:cs="Times New Roman"/>
        </w:rPr>
        <w:t>knowledge</w:t>
      </w:r>
      <w:r w:rsidR="00FB0653" w:rsidRPr="00D17E62">
        <w:rPr>
          <w:rFonts w:ascii="Times New Roman" w:hAnsi="Times New Roman" w:cs="Times New Roman"/>
        </w:rPr>
        <w:t xml:space="preserve"> about the genetic mechanisms that govern aging were obtained by studying </w:t>
      </w:r>
      <w:r w:rsidR="008C5DA6" w:rsidRPr="00D17E62">
        <w:rPr>
          <w:rFonts w:ascii="Times New Roman" w:hAnsi="Times New Roman" w:cs="Times New Roman"/>
        </w:rPr>
        <w:t>genetic</w:t>
      </w:r>
      <w:r w:rsidR="00FB0653" w:rsidRPr="00D17E62">
        <w:rPr>
          <w:rFonts w:ascii="Times New Roman" w:hAnsi="Times New Roman" w:cs="Times New Roman"/>
        </w:rPr>
        <w:t xml:space="preserve"> </w:t>
      </w:r>
      <w:r w:rsidR="008C5DA6" w:rsidRPr="00D17E62">
        <w:rPr>
          <w:rFonts w:ascii="Times New Roman" w:hAnsi="Times New Roman" w:cs="Times New Roman"/>
        </w:rPr>
        <w:t>manipulation</w:t>
      </w:r>
      <w:r w:rsidR="00FB0653" w:rsidRPr="00D17E62">
        <w:rPr>
          <w:rFonts w:ascii="Times New Roman" w:hAnsi="Times New Roman" w:cs="Times New Roman"/>
        </w:rPr>
        <w:t xml:space="preserve">s </w:t>
      </w:r>
      <w:r w:rsidR="008B6D80">
        <w:rPr>
          <w:rFonts w:ascii="Times New Roman" w:hAnsi="Times New Roman" w:cs="Times New Roman"/>
        </w:rPr>
        <w:t>of</w:t>
      </w:r>
      <w:r w:rsidR="00A62514" w:rsidRPr="00D17E62">
        <w:rPr>
          <w:rFonts w:ascii="Times New Roman" w:hAnsi="Times New Roman" w:cs="Times New Roman"/>
        </w:rPr>
        <w:t xml:space="preserve"> </w:t>
      </w:r>
      <w:r w:rsidR="00FC78E9" w:rsidRPr="00D17E62">
        <w:rPr>
          <w:rFonts w:ascii="Times New Roman" w:hAnsi="Times New Roman" w:cs="Times New Roman"/>
        </w:rPr>
        <w:t xml:space="preserve">short-lived </w:t>
      </w:r>
      <w:r w:rsidR="00A62514" w:rsidRPr="00D17E62">
        <w:rPr>
          <w:rFonts w:ascii="Times New Roman" w:hAnsi="Times New Roman" w:cs="Times New Roman"/>
        </w:rPr>
        <w:t>laboratory animal</w:t>
      </w:r>
      <w:r w:rsidR="00FB0653" w:rsidRPr="00D17E62">
        <w:rPr>
          <w:rFonts w:ascii="Times New Roman" w:hAnsi="Times New Roman" w:cs="Times New Roman"/>
        </w:rPr>
        <w:t xml:space="preserve"> </w:t>
      </w:r>
      <w:r w:rsidR="009306D6" w:rsidRPr="00D17E62">
        <w:rPr>
          <w:rFonts w:ascii="Times New Roman" w:hAnsi="Times New Roman" w:cs="Times New Roman"/>
        </w:rPr>
        <w:t>mo</w:t>
      </w:r>
      <w:r w:rsidR="00C12EA1" w:rsidRPr="00D17E62">
        <w:rPr>
          <w:rFonts w:ascii="Times New Roman" w:hAnsi="Times New Roman" w:cs="Times New Roman"/>
        </w:rPr>
        <w:t>de</w:t>
      </w:r>
      <w:r w:rsidR="00C93B8C" w:rsidRPr="00D17E62">
        <w:rPr>
          <w:rFonts w:ascii="Times New Roman" w:hAnsi="Times New Roman" w:cs="Times New Roman"/>
        </w:rPr>
        <w:t>ls</w:t>
      </w:r>
      <w:r w:rsidR="006661DF" w:rsidRPr="00D17E62">
        <w:rPr>
          <w:rFonts w:ascii="Times New Roman" w:hAnsi="Times New Roman" w:cs="Times New Roman"/>
        </w:rPr>
        <w:fldChar w:fldCharType="begin">
          <w:fldData xml:space="preserve">PEVuZE5vdGU+PENpdGU+PEF1dGhvcj5UaWFuPC9BdXRob3I+PFllYXI+MjAxNzwvWWVhcj48UmVj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UaWFuPC9BdXRob3I+PFllYXI+MjAxNzwvWWVhcj48UmVj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6661DF" w:rsidRPr="00D17E62">
        <w:rPr>
          <w:rFonts w:ascii="Times New Roman" w:hAnsi="Times New Roman" w:cs="Times New Roman"/>
        </w:rPr>
      </w:r>
      <w:r w:rsidR="006661DF" w:rsidRPr="00D17E62">
        <w:rPr>
          <w:rFonts w:ascii="Times New Roman" w:hAnsi="Times New Roman" w:cs="Times New Roman"/>
        </w:rPr>
        <w:fldChar w:fldCharType="separate"/>
      </w:r>
      <w:r w:rsidR="0027386E" w:rsidRPr="00D17E62">
        <w:rPr>
          <w:rFonts w:ascii="Times New Roman" w:hAnsi="Times New Roman" w:cs="Times New Roman"/>
          <w:noProof/>
          <w:vertAlign w:val="superscript"/>
        </w:rPr>
        <w:t>2, 4</w:t>
      </w:r>
      <w:r w:rsidR="006661DF" w:rsidRPr="00D17E62">
        <w:rPr>
          <w:rFonts w:ascii="Times New Roman" w:hAnsi="Times New Roman" w:cs="Times New Roman"/>
        </w:rPr>
        <w:fldChar w:fldCharType="end"/>
      </w:r>
      <w:r w:rsidR="00A32BC8" w:rsidRPr="00D17E62">
        <w:rPr>
          <w:rFonts w:ascii="Times New Roman" w:hAnsi="Times New Roman" w:cs="Times New Roman"/>
        </w:rPr>
        <w:t>.</w:t>
      </w:r>
      <w:r w:rsidR="00FC78E9" w:rsidRPr="00D17E62">
        <w:rPr>
          <w:rFonts w:ascii="Times New Roman" w:hAnsi="Times New Roman" w:cs="Times New Roman"/>
        </w:rPr>
        <w:t xml:space="preserve"> </w:t>
      </w:r>
      <w:r w:rsidR="00A32BC8" w:rsidRPr="00D17E62">
        <w:rPr>
          <w:rFonts w:ascii="Times New Roman" w:hAnsi="Times New Roman" w:cs="Times New Roman"/>
        </w:rPr>
        <w:t>I</w:t>
      </w:r>
      <w:r w:rsidR="00501D49" w:rsidRPr="00D17E62">
        <w:rPr>
          <w:rFonts w:ascii="Times New Roman" w:hAnsi="Times New Roman" w:cs="Times New Roman"/>
        </w:rPr>
        <w:t>t is unclear if insights</w:t>
      </w:r>
      <w:r w:rsidR="008B6D80">
        <w:rPr>
          <w:rFonts w:ascii="Times New Roman" w:hAnsi="Times New Roman" w:cs="Times New Roman"/>
        </w:rPr>
        <w:t xml:space="preserve"> from such studies</w:t>
      </w:r>
      <w:r w:rsidR="00501D49" w:rsidRPr="00D17E62">
        <w:rPr>
          <w:rFonts w:ascii="Times New Roman" w:hAnsi="Times New Roman" w:cs="Times New Roman"/>
        </w:rPr>
        <w:t xml:space="preserve"> can be transferred to long-lived mammals like humans</w:t>
      </w:r>
      <w:r w:rsidR="008B6D80">
        <w:rPr>
          <w:rFonts w:ascii="Times New Roman" w:hAnsi="Times New Roman" w:cs="Times New Roman"/>
        </w:rPr>
        <w:t>. Moreover, insights from lab studies of model animals may not represent the</w:t>
      </w:r>
      <w:r w:rsidR="00AA1876" w:rsidRPr="00D17E62">
        <w:rPr>
          <w:rFonts w:ascii="Times New Roman" w:hAnsi="Times New Roman" w:cs="Times New Roman"/>
        </w:rPr>
        <w:t xml:space="preserve"> universal mechanisms of </w:t>
      </w:r>
      <w:r w:rsidR="001066A7" w:rsidRPr="00D17E62">
        <w:rPr>
          <w:rFonts w:ascii="Times New Roman" w:hAnsi="Times New Roman" w:cs="Times New Roman"/>
        </w:rPr>
        <w:t>longevity</w:t>
      </w:r>
      <w:r w:rsidR="00AA1876" w:rsidRPr="00D17E62">
        <w:rPr>
          <w:rFonts w:ascii="Times New Roman" w:hAnsi="Times New Roman" w:cs="Times New Roman"/>
        </w:rPr>
        <w:t xml:space="preserve"> regulation</w:t>
      </w:r>
      <w:r w:rsidR="008B6D80">
        <w:rPr>
          <w:rFonts w:ascii="Times New Roman" w:hAnsi="Times New Roman" w:cs="Times New Roman"/>
        </w:rPr>
        <w:t xml:space="preserve">, instead, it could be due to </w:t>
      </w:r>
      <w:r w:rsidR="00AA1876" w:rsidRPr="00D17E62">
        <w:rPr>
          <w:rFonts w:ascii="Times New Roman" w:hAnsi="Times New Roman" w:cs="Times New Roman"/>
        </w:rPr>
        <w:t>species-specific adaptation or coincidental neutral changes</w:t>
      </w:r>
      <w:r w:rsidR="005B68BF" w:rsidRPr="00D17E62">
        <w:rPr>
          <w:rFonts w:ascii="Times New Roman" w:hAnsi="Times New Roman" w:cs="Times New Roman"/>
        </w:rPr>
        <w:fldChar w:fldCharType="begin">
          <w:fldData xml:space="preserve">PEVuZE5vdGU+PENpdGU+PEF1dGhvcj5BdXN0YWQ8L0F1dGhvcj48WWVhcj4yMDA5PC9ZZWFyPjxS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==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BdXN0YWQ8L0F1dGhvcj48WWVhcj4yMDA5PC9ZZWFyPjxS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==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5B68BF" w:rsidRPr="00D17E62">
        <w:rPr>
          <w:rFonts w:ascii="Times New Roman" w:hAnsi="Times New Roman" w:cs="Times New Roman"/>
        </w:rPr>
      </w:r>
      <w:r w:rsidR="005B68BF" w:rsidRPr="00D17E62">
        <w:rPr>
          <w:rFonts w:ascii="Times New Roman" w:hAnsi="Times New Roman" w:cs="Times New Roman"/>
        </w:rPr>
        <w:fldChar w:fldCharType="separate"/>
      </w:r>
      <w:r w:rsidR="00CB2BCD" w:rsidRPr="00D17E62">
        <w:rPr>
          <w:rFonts w:ascii="Times New Roman" w:hAnsi="Times New Roman" w:cs="Times New Roman"/>
          <w:noProof/>
          <w:vertAlign w:val="superscript"/>
        </w:rPr>
        <w:t>5-7</w:t>
      </w:r>
      <w:r w:rsidR="005B68BF" w:rsidRPr="00D17E62">
        <w:rPr>
          <w:rFonts w:ascii="Times New Roman" w:hAnsi="Times New Roman" w:cs="Times New Roman"/>
        </w:rPr>
        <w:fldChar w:fldCharType="end"/>
      </w:r>
      <w:r w:rsidR="00AA1876" w:rsidRPr="00D17E62">
        <w:rPr>
          <w:rFonts w:ascii="Times New Roman" w:hAnsi="Times New Roman" w:cs="Times New Roman"/>
        </w:rPr>
        <w:t>.</w:t>
      </w:r>
      <w:r w:rsidR="00004348" w:rsidRPr="00D17E62">
        <w:rPr>
          <w:rFonts w:ascii="Times New Roman" w:hAnsi="Times New Roman" w:cs="Times New Roman"/>
        </w:rPr>
        <w:t xml:space="preserve"> </w:t>
      </w:r>
    </w:p>
    <w:p w14:paraId="41FB93EE" w14:textId="77777777" w:rsidR="00BE051A" w:rsidRPr="00D17E62" w:rsidRDefault="00BE051A" w:rsidP="00E62ADE">
      <w:pPr>
        <w:spacing w:line="332" w:lineRule="exact"/>
        <w:ind w:firstLine="420"/>
        <w:rPr>
          <w:rFonts w:ascii="Times New Roman" w:hAnsi="Times New Roman" w:cs="Times New Roman"/>
        </w:rPr>
      </w:pPr>
    </w:p>
    <w:p w14:paraId="167860E0" w14:textId="1B3E4538" w:rsidR="009171D1" w:rsidRPr="00D17E62" w:rsidRDefault="00F949EC" w:rsidP="00646FF8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Fortunatel</w:t>
      </w:r>
      <w:r w:rsidR="00331D45" w:rsidRPr="00D17E62">
        <w:rPr>
          <w:rFonts w:ascii="Times New Roman" w:hAnsi="Times New Roman" w:cs="Times New Roman"/>
        </w:rPr>
        <w:t>y,</w:t>
      </w:r>
      <w:r w:rsidR="00053287" w:rsidRPr="00D17E62">
        <w:rPr>
          <w:rFonts w:ascii="Times New Roman" w:hAnsi="Times New Roman" w:cs="Times New Roman"/>
        </w:rPr>
        <w:t xml:space="preserve"> the rate of aging var</w:t>
      </w:r>
      <w:r w:rsidR="0045247B" w:rsidRPr="00D17E62">
        <w:rPr>
          <w:rFonts w:ascii="Times New Roman" w:hAnsi="Times New Roman" w:cs="Times New Roman"/>
        </w:rPr>
        <w:t>ies</w:t>
      </w:r>
      <w:r w:rsidR="008660CF" w:rsidRPr="00D17E62">
        <w:rPr>
          <w:rFonts w:ascii="Times New Roman" w:hAnsi="Times New Roman" w:cs="Times New Roman"/>
        </w:rPr>
        <w:t xml:space="preserve"> dramatically across</w:t>
      </w:r>
      <w:r w:rsidR="000F0C6C" w:rsidRPr="00D17E62">
        <w:rPr>
          <w:rFonts w:ascii="Times New Roman" w:hAnsi="Times New Roman" w:cs="Times New Roman"/>
        </w:rPr>
        <w:t xml:space="preserve"> wild</w:t>
      </w:r>
      <w:r w:rsidR="008660CF" w:rsidRPr="00D17E62">
        <w:rPr>
          <w:rFonts w:ascii="Times New Roman" w:hAnsi="Times New Roman" w:cs="Times New Roman"/>
        </w:rPr>
        <w:t xml:space="preserve"> mammals</w:t>
      </w:r>
      <w:r w:rsidR="00804CE8" w:rsidRPr="00D17E62">
        <w:rPr>
          <w:rFonts w:ascii="Times New Roman" w:hAnsi="Times New Roman" w:cs="Times New Roman"/>
        </w:rPr>
        <w:fldChar w:fldCharType="begin"/>
      </w:r>
      <w:r w:rsidR="00C11769">
        <w:rPr>
          <w:rFonts w:ascii="Times New Roman" w:hAnsi="Times New Roman" w:cs="Times New Roman"/>
        </w:rPr>
        <w:instrText xml:space="preserve"> ADDIN EN.CITE &lt;EndNote&gt;&lt;Cite&gt;&lt;Author&gt;Austad&lt;/Author&gt;&lt;Year&gt;2001&lt;/Year&gt;&lt;RecNum&gt;4593&lt;/RecNum&gt;&lt;DisplayText&gt;&lt;style face="superscript"&gt;8&lt;/style&gt;&lt;/DisplayText&gt;&lt;record&gt;&lt;rec-number&gt;4593&lt;/rec-number&gt;&lt;foreign-keys&gt;&lt;key app="EN" db-id="tv9vrfdemz0pstew0aex95v6axa2v9ftwfvr" timestamp="1619587916" guid="d0cebfc9-ce60-4a95-8354-987f0767c485"&gt;4593&lt;/key&gt;&lt;/foreign-keys&gt;&lt;ref-type name="Journal Article"&gt;17&lt;/ref-type&gt;&lt;contributors&gt;&lt;authors&gt;&lt;author&gt;Austad, S. N.&lt;/author&gt;&lt;/authors&gt;&lt;/contributors&gt;&lt;auth-address&gt;Department of Biological Sciences, University of Idaho, P.O. Box 44-3051, Moscow, ID 83844-3051, USA. austad@uidaho.edu&lt;/auth-address&gt;&lt;titles&gt;&lt;title&gt;An experimental paradigm for the study of slowly aging organisms&lt;/title&gt;&lt;secondary-title&gt;Exp Gerontol&lt;/secondary-title&gt;&lt;/titles&gt;&lt;periodical&gt;&lt;full-title&gt;Exp Gerontol&lt;/full-title&gt;&lt;/periodical&gt;&lt;pages&gt;599-605&lt;/pages&gt;&lt;volume&gt;36&lt;/volume&gt;&lt;number&gt;4-6&lt;/number&gt;&lt;edition&gt;2001/04/11&lt;/edition&gt;&lt;keywords&gt;&lt;keyword&gt;Aging/*genetics&lt;/keyword&gt;&lt;keyword&gt;Animals&lt;/keyword&gt;&lt;keyword&gt;Cell Culture Techniques&lt;/keyword&gt;&lt;keyword&gt;Gene Expression Profiling&lt;/keyword&gt;&lt;keyword&gt;Humans&lt;/keyword&gt;&lt;keyword&gt;Longevity&lt;/keyword&gt;&lt;keyword&gt;Research&lt;/keyword&gt;&lt;keyword&gt;Stress, Physiological/*genetics&lt;/keyword&gt;&lt;/keywords&gt;&lt;dates&gt;&lt;year&gt;2001&lt;/year&gt;&lt;pub-dates&gt;&lt;date&gt;Apr&lt;/date&gt;&lt;/pub-dates&gt;&lt;/dates&gt;&lt;isbn&gt;0531-5565 (Print)&amp;#xD;0531-5565 (Linking)&lt;/isbn&gt;&lt;accession-num&gt;11295502&lt;/accession-num&gt;&lt;urls&gt;&lt;related-urls&gt;&lt;url&gt;https://www.ncbi.nlm.nih.gov/pubmed/11295502&lt;/url&gt;&lt;/related-urls&gt;&lt;/urls&gt;&lt;electronic-resource-num&gt;10.1016/s0531-5565(00)00229-1&lt;/electronic-resource-num&gt;&lt;/record&gt;&lt;/Cite&gt;&lt;/EndNote&gt;</w:instrText>
      </w:r>
      <w:r w:rsidR="00804CE8" w:rsidRPr="00D17E62">
        <w:rPr>
          <w:rFonts w:ascii="Times New Roman" w:hAnsi="Times New Roman" w:cs="Times New Roman"/>
        </w:rPr>
        <w:fldChar w:fldCharType="separate"/>
      </w:r>
      <w:r w:rsidR="00CB2BCD" w:rsidRPr="00D17E62">
        <w:rPr>
          <w:rFonts w:ascii="Times New Roman" w:hAnsi="Times New Roman" w:cs="Times New Roman"/>
          <w:noProof/>
          <w:vertAlign w:val="superscript"/>
        </w:rPr>
        <w:t>8</w:t>
      </w:r>
      <w:r w:rsidR="00804CE8" w:rsidRPr="00D17E62">
        <w:rPr>
          <w:rFonts w:ascii="Times New Roman" w:hAnsi="Times New Roman" w:cs="Times New Roman"/>
        </w:rPr>
        <w:fldChar w:fldCharType="end"/>
      </w:r>
      <w:r w:rsidR="008660CF" w:rsidRPr="00D17E62">
        <w:rPr>
          <w:rFonts w:ascii="Times New Roman" w:hAnsi="Times New Roman" w:cs="Times New Roman"/>
        </w:rPr>
        <w:t>.</w:t>
      </w:r>
      <w:r w:rsidR="00331D45" w:rsidRPr="00D17E62">
        <w:rPr>
          <w:rFonts w:ascii="Times New Roman" w:hAnsi="Times New Roman" w:cs="Times New Roman"/>
        </w:rPr>
        <w:t xml:space="preserve"> </w:t>
      </w:r>
      <w:r w:rsidR="00E94A7E" w:rsidRPr="00D17E62">
        <w:rPr>
          <w:rFonts w:ascii="Times New Roman" w:hAnsi="Times New Roman" w:cs="Times New Roman"/>
        </w:rPr>
        <w:t>M</w:t>
      </w:r>
      <w:r w:rsidR="00620BBA" w:rsidRPr="00D17E62">
        <w:rPr>
          <w:rFonts w:ascii="Times New Roman" w:hAnsi="Times New Roman" w:cs="Times New Roman"/>
        </w:rPr>
        <w:t>aximum lifespan</w:t>
      </w:r>
      <w:r w:rsidR="00663540" w:rsidRPr="00D17E62">
        <w:rPr>
          <w:rFonts w:ascii="Times New Roman" w:hAnsi="Times New Roman" w:cs="Times New Roman"/>
        </w:rPr>
        <w:t xml:space="preserve"> (</w:t>
      </w:r>
      <w:r w:rsidR="00003C82" w:rsidRPr="00D17E62">
        <w:rPr>
          <w:rFonts w:ascii="Times New Roman" w:hAnsi="Times New Roman" w:cs="Times New Roman"/>
        </w:rPr>
        <w:t>MLS</w:t>
      </w:r>
      <w:r w:rsidR="00663540" w:rsidRPr="00D17E62">
        <w:rPr>
          <w:rFonts w:ascii="Times New Roman" w:hAnsi="Times New Roman" w:cs="Times New Roman"/>
        </w:rPr>
        <w:t>)</w:t>
      </w:r>
      <w:r w:rsidR="00694BD9" w:rsidRPr="00D17E62">
        <w:rPr>
          <w:rFonts w:ascii="Times New Roman" w:hAnsi="Times New Roman" w:cs="Times New Roman"/>
        </w:rPr>
        <w:t>, which can reflect the inherent longevity and “rate of aging” in organisms</w:t>
      </w:r>
      <w:r w:rsidR="00C11769">
        <w:rPr>
          <w:rFonts w:ascii="Times New Roman" w:hAnsi="Times New Roman" w:cs="Times New Roman"/>
        </w:rPr>
        <w:fldChar w:fldCharType="begin"/>
      </w:r>
      <w:r w:rsidR="00D70D4D">
        <w:rPr>
          <w:rFonts w:ascii="Times New Roman" w:hAnsi="Times New Roman" w:cs="Times New Roman"/>
        </w:rPr>
        <w:instrText xml:space="preserve"> ADDIN EN.CITE &lt;EndNote&gt;&lt;Cite&gt;&lt;Author&gt;JE&lt;/Author&gt;&lt;Year&gt;25 August 2008&lt;/Year&gt;&lt;RecNum&gt;4643&lt;/RecNum&gt;&lt;DisplayText&gt;&lt;style face="superscript"&gt;9&lt;/style&gt;&lt;/DisplayText&gt;&lt;record&gt;&lt;rec-number&gt;4643&lt;/rec-number&gt;&lt;foreign-keys&gt;&lt;key app="EN" db-id="tv9vrfdemz0pstew0aex95v6axa2v9ftwfvr" timestamp="1624934642" guid="5ee5fd04-cd57-402b-8d36-7a2876468263"&gt;4643&lt;/key&gt;&lt;/foreign-keys&gt;&lt;ref-type name="Magazine Article"&gt;19&lt;/ref-type&gt;&lt;contributors&gt;&lt;authors&gt;&lt;author&gt;Brody JE&lt;/author&gt;&lt;/authors&gt;&lt;/contributors&gt;&lt;titles&gt;&lt;title&gt;Living Longer, in Good Health to the End&lt;/title&gt;&lt;/titles&gt;&lt;pages&gt;p. D7&lt;/pages&gt;&lt;dates&gt;&lt;year&gt;25 August 2008&lt;/year&gt;&lt;/dates&gt;&lt;pub-location&gt;The New York Times&lt;/pub-location&gt;&lt;urls&gt;&lt;/urls&gt;&lt;/record&gt;&lt;/Cite&gt;&lt;/EndNote&gt;</w:instrText>
      </w:r>
      <w:r w:rsidR="00C11769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9</w:t>
      </w:r>
      <w:r w:rsidR="00C11769">
        <w:rPr>
          <w:rFonts w:ascii="Times New Roman" w:hAnsi="Times New Roman" w:cs="Times New Roman"/>
        </w:rPr>
        <w:fldChar w:fldCharType="end"/>
      </w:r>
      <w:r w:rsidR="00694BD9" w:rsidRPr="00D17E62">
        <w:rPr>
          <w:rFonts w:ascii="Times New Roman" w:hAnsi="Times New Roman" w:cs="Times New Roman"/>
        </w:rPr>
        <w:t>,</w:t>
      </w:r>
      <w:r w:rsidR="005860FD" w:rsidRPr="00D17E62">
        <w:rPr>
          <w:rFonts w:ascii="Times New Roman" w:hAnsi="Times New Roman" w:cs="Times New Roman"/>
        </w:rPr>
        <w:t xml:space="preserve"> is</w:t>
      </w:r>
      <w:r w:rsidR="008A5A75" w:rsidRPr="00D17E62">
        <w:rPr>
          <w:rFonts w:ascii="Times New Roman" w:hAnsi="Times New Roman" w:cs="Times New Roman"/>
        </w:rPr>
        <w:t xml:space="preserve"> </w:t>
      </w:r>
      <w:r w:rsidR="00400468" w:rsidRPr="00D17E62">
        <w:rPr>
          <w:rFonts w:ascii="Times New Roman" w:hAnsi="Times New Roman" w:cs="Times New Roman"/>
        </w:rPr>
        <w:t>positive</w:t>
      </w:r>
      <w:r w:rsidR="001C1450" w:rsidRPr="00D17E62">
        <w:rPr>
          <w:rFonts w:ascii="Times New Roman" w:hAnsi="Times New Roman" w:cs="Times New Roman"/>
        </w:rPr>
        <w:t>ly</w:t>
      </w:r>
      <w:r w:rsidR="0056749C">
        <w:rPr>
          <w:rFonts w:ascii="Times New Roman" w:hAnsi="Times New Roman" w:cs="Times New Roman"/>
        </w:rPr>
        <w:t xml:space="preserve"> </w:t>
      </w:r>
      <w:r w:rsidR="0056749C" w:rsidRPr="00D17E62">
        <w:rPr>
          <w:rFonts w:ascii="Times New Roman" w:hAnsi="Times New Roman" w:cs="Times New Roman"/>
        </w:rPr>
        <w:t>correlat</w:t>
      </w:r>
      <w:r w:rsidR="0078578A">
        <w:rPr>
          <w:rFonts w:ascii="Times New Roman" w:hAnsi="Times New Roman" w:cs="Times New Roman"/>
        </w:rPr>
        <w:t>ed</w:t>
      </w:r>
      <w:r w:rsidR="00400468" w:rsidRPr="00D17E62">
        <w:rPr>
          <w:rFonts w:ascii="Times New Roman" w:hAnsi="Times New Roman" w:cs="Times New Roman"/>
        </w:rPr>
        <w:t xml:space="preserve"> with </w:t>
      </w:r>
      <w:r w:rsidR="00802D98" w:rsidRPr="00D17E62">
        <w:rPr>
          <w:rFonts w:ascii="Times New Roman" w:hAnsi="Times New Roman" w:cs="Times New Roman"/>
        </w:rPr>
        <w:t xml:space="preserve">their </w:t>
      </w:r>
      <w:r w:rsidR="001C1450" w:rsidRPr="00D17E62">
        <w:rPr>
          <w:rFonts w:ascii="Times New Roman" w:hAnsi="Times New Roman" w:cs="Times New Roman"/>
        </w:rPr>
        <w:t>body size</w:t>
      </w:r>
      <w:r w:rsidR="00674B3B" w:rsidRPr="00D17E62">
        <w:rPr>
          <w:rFonts w:ascii="Times New Roman" w:hAnsi="Times New Roman" w:cs="Times New Roman"/>
        </w:rPr>
        <w:fldChar w:fldCharType="begin"/>
      </w:r>
      <w:r w:rsidR="00C11769">
        <w:rPr>
          <w:rFonts w:ascii="Times New Roman" w:hAnsi="Times New Roman" w:cs="Times New Roman"/>
        </w:rPr>
        <w:instrText xml:space="preserve"> ADDIN EN.CITE &lt;EndNote&gt;&lt;Cite&gt;&lt;Author&gt;de Magalhaes&lt;/Author&gt;&lt;Year&gt;2007&lt;/Year&gt;&lt;RecNum&gt;4421&lt;/RecNum&gt;&lt;DisplayText&gt;&lt;style face="superscript"&gt;10&lt;/style&gt;&lt;/DisplayText&gt;&lt;record&gt;&lt;rec-number&gt;4421&lt;/rec-number&gt;&lt;foreign-keys&gt;&lt;key app="EN" db-id="tv9vrfdemz0pstew0aex95v6axa2v9ftwfvr" timestamp="1574057907" guid="10dae0d7-525f-4c4f-b1fd-d1c8ea9a5dc0"&gt;4421&lt;/key&gt;&lt;/foreign-keys&gt;&lt;ref-type name="Journal Article"&gt;17&lt;/ref-type&gt;&lt;contributors&gt;&lt;authors&gt;&lt;author&gt;de Magalhaes, J. P.&lt;/author&gt;&lt;author&gt;Costa, J.&lt;/author&gt;&lt;author&gt;Church, G. M.&lt;/author&gt;&lt;/authors&gt;&lt;/contributors&gt;&lt;auth-address&gt;Harvard Univ, Sch Med, Dept Genet, Boston, MA 02115 USA&amp;#xD;Brigham &amp;amp; Womens Hosp, Dept Pathol, Boston, MA 02115 USA&lt;/auth-address&gt;&lt;titles&gt;&lt;title&gt;An analysis of the relationship between metabolism, developmental schedules, and longevity using phylogenetic independent contrasts&lt;/title&gt;&lt;secondary-title&gt;Journals of Gerontology Series a-Biological Sciences and Medical Sciences&lt;/secondary-title&gt;&lt;alt-title&gt;J Gerontol a-Biol&lt;/alt-title&gt;&lt;/titles&gt;&lt;pages&gt;149-160&lt;/pages&gt;&lt;volume&gt;62&lt;/volume&gt;&lt;number&gt;2&lt;/number&gt;&lt;keywords&gt;&lt;keyword&gt;life-span&lt;/keyword&gt;&lt;keyword&gt;allometry&lt;/keyword&gt;&lt;keyword&gt;growth&lt;/keyword&gt;&lt;keyword&gt;predictions&lt;/keyword&gt;&lt;keyword&gt;mortality&lt;/keyword&gt;&lt;keyword&gt;evolution&lt;/keyword&gt;&lt;keyword&gt;ecology&lt;/keyword&gt;&lt;keyword&gt;mammals&lt;/keyword&gt;&lt;keyword&gt;genes&lt;/keyword&gt;&lt;keyword&gt;birds&lt;/keyword&gt;&lt;/keywords&gt;&lt;dates&gt;&lt;year&gt;2007&lt;/year&gt;&lt;pub-dates&gt;&lt;date&gt;Feb&lt;/date&gt;&lt;/pub-dates&gt;&lt;/dates&gt;&lt;isbn&gt;1079-5006&lt;/isbn&gt;&lt;accession-num&gt;WOS:000247220400005&lt;/accession-num&gt;&lt;urls&gt;&lt;related-urls&gt;&lt;url&gt;&lt;style face="underline" font="default" size="100%"&gt;&amp;lt;Go to ISI&amp;gt;://WOS:000247220400005&lt;/style&gt;&lt;/url&gt;&lt;/related-urls&gt;&lt;/urls&gt;&lt;language&gt;English&lt;/language&gt;&lt;/record&gt;&lt;/Cite&gt;&lt;/EndNote&gt;</w:instrText>
      </w:r>
      <w:r w:rsidR="00674B3B" w:rsidRPr="00D17E62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10</w:t>
      </w:r>
      <w:r w:rsidR="00674B3B" w:rsidRPr="00D17E62">
        <w:rPr>
          <w:rFonts w:ascii="Times New Roman" w:hAnsi="Times New Roman" w:cs="Times New Roman"/>
        </w:rPr>
        <w:fldChar w:fldCharType="end"/>
      </w:r>
      <w:r w:rsidR="00583A96" w:rsidRPr="00D17E62">
        <w:rPr>
          <w:rFonts w:ascii="Times New Roman" w:hAnsi="Times New Roman" w:cs="Times New Roman"/>
        </w:rPr>
        <w:t>. However,</w:t>
      </w:r>
      <w:r w:rsidR="00632C31" w:rsidRPr="00D17E62">
        <w:rPr>
          <w:rFonts w:ascii="Times New Roman" w:hAnsi="Times New Roman" w:cs="Times New Roman"/>
        </w:rPr>
        <w:t xml:space="preserve"> </w:t>
      </w:r>
      <w:r w:rsidR="004556EB" w:rsidRPr="00D17E62">
        <w:rPr>
          <w:rFonts w:ascii="Times New Roman" w:hAnsi="Times New Roman" w:cs="Times New Roman"/>
        </w:rPr>
        <w:t>m</w:t>
      </w:r>
      <w:r w:rsidR="009222C1" w:rsidRPr="00D17E62">
        <w:rPr>
          <w:rFonts w:ascii="Times New Roman" w:hAnsi="Times New Roman" w:cs="Times New Roman"/>
        </w:rPr>
        <w:t xml:space="preserve">any mammals </w:t>
      </w:r>
      <w:r w:rsidR="00D00BBF">
        <w:rPr>
          <w:rFonts w:ascii="Times New Roman" w:hAnsi="Times New Roman" w:cs="Times New Roman"/>
        </w:rPr>
        <w:t>are known</w:t>
      </w:r>
      <w:r w:rsidR="00DF370A" w:rsidRPr="00D17E62">
        <w:rPr>
          <w:rFonts w:ascii="Times New Roman" w:hAnsi="Times New Roman" w:cs="Times New Roman"/>
        </w:rPr>
        <w:t xml:space="preserve"> </w:t>
      </w:r>
      <w:r w:rsidR="00874A7C" w:rsidRPr="00D17E62">
        <w:rPr>
          <w:rFonts w:ascii="Times New Roman" w:hAnsi="Times New Roman" w:cs="Times New Roman"/>
        </w:rPr>
        <w:t>to</w:t>
      </w:r>
      <w:r w:rsidR="00E40A5E" w:rsidRPr="00D17E62">
        <w:rPr>
          <w:rFonts w:ascii="Times New Roman" w:hAnsi="Times New Roman" w:cs="Times New Roman"/>
        </w:rPr>
        <w:t xml:space="preserve"> deviate </w:t>
      </w:r>
      <w:r w:rsidR="0092528E" w:rsidRPr="00D17E62">
        <w:rPr>
          <w:rFonts w:ascii="Times New Roman" w:hAnsi="Times New Roman" w:cs="Times New Roman"/>
        </w:rPr>
        <w:t>their</w:t>
      </w:r>
      <w:r w:rsidR="004129FC" w:rsidRPr="00D17E62">
        <w:rPr>
          <w:rFonts w:ascii="Times New Roman" w:hAnsi="Times New Roman" w:cs="Times New Roman"/>
        </w:rPr>
        <w:t xml:space="preserve"> </w:t>
      </w:r>
      <w:r w:rsidR="00CF61CC" w:rsidRPr="00D17E62">
        <w:rPr>
          <w:rFonts w:ascii="Times New Roman" w:hAnsi="Times New Roman" w:cs="Times New Roman"/>
        </w:rPr>
        <w:t xml:space="preserve">expected </w:t>
      </w:r>
      <w:r w:rsidR="00874A7C" w:rsidRPr="00D17E62">
        <w:rPr>
          <w:rFonts w:ascii="Times New Roman" w:hAnsi="Times New Roman" w:cs="Times New Roman"/>
        </w:rPr>
        <w:t xml:space="preserve">MLS </w:t>
      </w:r>
      <w:r w:rsidR="00D00BBF">
        <w:rPr>
          <w:rFonts w:ascii="Times New Roman" w:hAnsi="Times New Roman" w:cs="Times New Roman"/>
        </w:rPr>
        <w:t>estimated from</w:t>
      </w:r>
      <w:r w:rsidR="00CF61CC" w:rsidRPr="00D17E62">
        <w:rPr>
          <w:rFonts w:ascii="Times New Roman" w:hAnsi="Times New Roman" w:cs="Times New Roman"/>
        </w:rPr>
        <w:t xml:space="preserve"> body mass</w:t>
      </w:r>
      <w:r w:rsidR="008474F5" w:rsidRPr="00D17E62">
        <w:rPr>
          <w:rFonts w:ascii="Times New Roman" w:hAnsi="Times New Roman" w:cs="Times New Roman"/>
        </w:rPr>
        <w:fldChar w:fldCharType="begin"/>
      </w:r>
      <w:r w:rsidR="00C11769">
        <w:rPr>
          <w:rFonts w:ascii="Times New Roman" w:hAnsi="Times New Roman" w:cs="Times New Roman"/>
        </w:rPr>
        <w:instrText xml:space="preserve"> ADDIN EN.CITE &lt;EndNote&gt;&lt;Cite&gt;&lt;Author&gt;Nowak&lt;/Author&gt;&lt;Year&gt;1999&lt;/Year&gt;&lt;RecNum&gt;4595&lt;/RecNum&gt;&lt;DisplayText&gt;&lt;style face="superscript"&gt;11&lt;/style&gt;&lt;/DisplayText&gt;&lt;record&gt;&lt;rec-number&gt;4595&lt;/rec-number&gt;&lt;foreign-keys&gt;&lt;key app="EN" db-id="tv9vrfdemz0pstew0aex95v6axa2v9ftwfvr" timestamp="1619589418" guid="4c64eac9-84fa-4b6c-b435-de57365dfd11"&gt;4595&lt;/key&gt;&lt;/foreign-keys&gt;&lt;ref-type name="Book"&gt;6&lt;/ref-type&gt;&lt;contributors&gt;&lt;authors&gt;&lt;author&gt;Nowak, Ronald M&lt;/author&gt;&lt;author&gt;Walker, Ernest Pillsbury&lt;/author&gt;&lt;/authors&gt;&lt;/contributors&gt;&lt;titles&gt;&lt;title&gt;Walker&amp;apos;s Mammals of the World&lt;/title&gt;&lt;/titles&gt;&lt;volume&gt;1&lt;/volume&gt;&lt;dates&gt;&lt;year&gt;1999&lt;/year&gt;&lt;/dates&gt;&lt;publisher&gt;JHU press&lt;/publisher&gt;&lt;isbn&gt;0801857899&lt;/isbn&gt;&lt;urls&gt;&lt;/urls&gt;&lt;/record&gt;&lt;/Cite&gt;&lt;/EndNote&gt;</w:instrText>
      </w:r>
      <w:r w:rsidR="008474F5" w:rsidRPr="00D17E62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11</w:t>
      </w:r>
      <w:r w:rsidR="008474F5" w:rsidRPr="00D17E62">
        <w:rPr>
          <w:rFonts w:ascii="Times New Roman" w:hAnsi="Times New Roman" w:cs="Times New Roman"/>
        </w:rPr>
        <w:fldChar w:fldCharType="end"/>
      </w:r>
      <w:r w:rsidR="00CF61CC" w:rsidRPr="00D17E62">
        <w:rPr>
          <w:rFonts w:ascii="Times New Roman" w:hAnsi="Times New Roman" w:cs="Times New Roman"/>
        </w:rPr>
        <w:t>.</w:t>
      </w:r>
      <w:r w:rsidR="009D7AA1" w:rsidRPr="00D17E62">
        <w:rPr>
          <w:rFonts w:ascii="Times New Roman" w:hAnsi="Times New Roman" w:cs="Times New Roman"/>
        </w:rPr>
        <w:t xml:space="preserve"> </w:t>
      </w:r>
      <w:r w:rsidR="005B1C34" w:rsidRPr="00D17E62">
        <w:rPr>
          <w:rFonts w:ascii="Times New Roman" w:hAnsi="Times New Roman" w:cs="Times New Roman"/>
        </w:rPr>
        <w:t xml:space="preserve">For example, </w:t>
      </w:r>
      <w:r w:rsidR="00430E87" w:rsidRPr="00D17E62">
        <w:rPr>
          <w:rFonts w:ascii="Times New Roman" w:hAnsi="Times New Roman" w:cs="Times New Roman"/>
        </w:rPr>
        <w:t xml:space="preserve">the </w:t>
      </w:r>
      <w:r w:rsidR="0018566F" w:rsidRPr="00D17E62">
        <w:rPr>
          <w:rFonts w:ascii="Times New Roman" w:hAnsi="Times New Roman" w:cs="Times New Roman"/>
        </w:rPr>
        <w:t>n</w:t>
      </w:r>
      <w:r w:rsidR="00A635AD" w:rsidRPr="00D17E62">
        <w:rPr>
          <w:rFonts w:ascii="Times New Roman" w:hAnsi="Times New Roman" w:cs="Times New Roman"/>
        </w:rPr>
        <w:t xml:space="preserve">aked-mole rat </w:t>
      </w:r>
      <w:r w:rsidR="000F40BA" w:rsidRPr="00D17E62">
        <w:rPr>
          <w:rFonts w:ascii="Times New Roman" w:hAnsi="Times New Roman" w:cs="Times New Roman"/>
        </w:rPr>
        <w:t xml:space="preserve">and </w:t>
      </w:r>
      <w:r w:rsidR="00C07B80" w:rsidRPr="00D17E62">
        <w:rPr>
          <w:rFonts w:ascii="Times New Roman" w:hAnsi="Times New Roman" w:cs="Times New Roman"/>
        </w:rPr>
        <w:t>Brandt’s bat</w:t>
      </w:r>
      <w:r w:rsidR="00392ABE" w:rsidRPr="00D17E62">
        <w:rPr>
          <w:rFonts w:ascii="Times New Roman" w:hAnsi="Times New Roman" w:cs="Times New Roman"/>
        </w:rPr>
        <w:t xml:space="preserve"> (</w:t>
      </w:r>
      <w:r w:rsidR="00376957" w:rsidRPr="00D17E62">
        <w:rPr>
          <w:rFonts w:ascii="Times New Roman" w:hAnsi="Times New Roman" w:cs="Times New Roman"/>
        </w:rPr>
        <w:t>M</w:t>
      </w:r>
      <w:r w:rsidR="00392ABE" w:rsidRPr="00D17E62">
        <w:rPr>
          <w:rFonts w:ascii="Times New Roman" w:hAnsi="Times New Roman" w:cs="Times New Roman"/>
        </w:rPr>
        <w:t>yotis)</w:t>
      </w:r>
      <w:r w:rsidR="00C07B80" w:rsidRPr="00D17E62">
        <w:rPr>
          <w:rFonts w:ascii="Times New Roman" w:hAnsi="Times New Roman" w:cs="Times New Roman"/>
        </w:rPr>
        <w:t xml:space="preserve"> </w:t>
      </w:r>
      <w:r w:rsidR="001A5146" w:rsidRPr="00D17E62">
        <w:rPr>
          <w:rFonts w:ascii="Times New Roman" w:hAnsi="Times New Roman" w:cs="Times New Roman"/>
        </w:rPr>
        <w:t>can live at least 31</w:t>
      </w:r>
      <w:r w:rsidR="000F40BA" w:rsidRPr="00D17E62">
        <w:rPr>
          <w:rFonts w:ascii="Times New Roman" w:hAnsi="Times New Roman" w:cs="Times New Roman"/>
        </w:rPr>
        <w:t xml:space="preserve"> and 4</w:t>
      </w:r>
      <w:r w:rsidR="00C07B80" w:rsidRPr="00D17E62">
        <w:rPr>
          <w:rFonts w:ascii="Times New Roman" w:hAnsi="Times New Roman" w:cs="Times New Roman"/>
        </w:rPr>
        <w:t>1</w:t>
      </w:r>
      <w:r w:rsidR="000F40BA" w:rsidRPr="00D17E62">
        <w:rPr>
          <w:rFonts w:ascii="Times New Roman" w:hAnsi="Times New Roman" w:cs="Times New Roman"/>
        </w:rPr>
        <w:t xml:space="preserve"> years</w:t>
      </w:r>
      <w:r w:rsidR="00A02A43" w:rsidRPr="00D17E62">
        <w:rPr>
          <w:rFonts w:ascii="Times New Roman" w:hAnsi="Times New Roman" w:cs="Times New Roman"/>
        </w:rPr>
        <w:t>,</w:t>
      </w:r>
      <w:r w:rsidR="00EA6681" w:rsidRPr="00D17E62">
        <w:rPr>
          <w:rFonts w:ascii="Times New Roman" w:hAnsi="Times New Roman" w:cs="Times New Roman"/>
        </w:rPr>
        <w:t xml:space="preserve"> </w:t>
      </w:r>
      <w:r w:rsidR="0025081A" w:rsidRPr="00D17E62">
        <w:rPr>
          <w:rFonts w:ascii="Times New Roman" w:hAnsi="Times New Roman" w:cs="Times New Roman"/>
        </w:rPr>
        <w:t>over</w:t>
      </w:r>
      <w:r w:rsidR="00A02A43" w:rsidRPr="00D17E62">
        <w:rPr>
          <w:rFonts w:ascii="Times New Roman" w:hAnsi="Times New Roman" w:cs="Times New Roman"/>
        </w:rPr>
        <w:t xml:space="preserve"> </w:t>
      </w:r>
      <w:r w:rsidR="00811310" w:rsidRPr="00D17E62">
        <w:rPr>
          <w:rFonts w:ascii="Times New Roman" w:hAnsi="Times New Roman" w:cs="Times New Roman"/>
        </w:rPr>
        <w:t>4</w:t>
      </w:r>
      <w:r w:rsidR="00EA6681" w:rsidRPr="00D17E62">
        <w:rPr>
          <w:rFonts w:ascii="Times New Roman" w:hAnsi="Times New Roman" w:cs="Times New Roman"/>
        </w:rPr>
        <w:t xml:space="preserve"> </w:t>
      </w:r>
      <w:r w:rsidR="000F40BA" w:rsidRPr="00D17E62">
        <w:rPr>
          <w:rFonts w:ascii="Times New Roman" w:hAnsi="Times New Roman" w:cs="Times New Roman"/>
        </w:rPr>
        <w:t xml:space="preserve">and </w:t>
      </w:r>
      <w:r w:rsidR="0025081A" w:rsidRPr="00D17E62">
        <w:rPr>
          <w:rFonts w:ascii="Times New Roman" w:hAnsi="Times New Roman" w:cs="Times New Roman"/>
        </w:rPr>
        <w:t>10</w:t>
      </w:r>
      <w:r w:rsidR="0098447E" w:rsidRPr="00D17E62">
        <w:rPr>
          <w:rFonts w:ascii="Times New Roman" w:hAnsi="Times New Roman" w:cs="Times New Roman"/>
        </w:rPr>
        <w:t xml:space="preserve"> </w:t>
      </w:r>
      <w:r w:rsidR="0025081A" w:rsidRPr="00D17E62">
        <w:rPr>
          <w:rFonts w:ascii="Times New Roman" w:hAnsi="Times New Roman" w:cs="Times New Roman"/>
        </w:rPr>
        <w:t>times</w:t>
      </w:r>
      <w:r w:rsidR="000F40BA" w:rsidRPr="00D17E62">
        <w:rPr>
          <w:rFonts w:ascii="Times New Roman" w:hAnsi="Times New Roman" w:cs="Times New Roman"/>
        </w:rPr>
        <w:t xml:space="preserve"> </w:t>
      </w:r>
      <w:r w:rsidR="005972CF" w:rsidRPr="00D17E62">
        <w:rPr>
          <w:rFonts w:ascii="Times New Roman" w:hAnsi="Times New Roman" w:cs="Times New Roman"/>
        </w:rPr>
        <w:t>longer with</w:t>
      </w:r>
      <w:r w:rsidR="00EA6681" w:rsidRPr="00D17E62">
        <w:rPr>
          <w:rFonts w:ascii="Times New Roman" w:hAnsi="Times New Roman" w:cs="Times New Roman"/>
        </w:rPr>
        <w:t xml:space="preserve"> re</w:t>
      </w:r>
      <w:r w:rsidR="00A02A43" w:rsidRPr="00D17E62">
        <w:rPr>
          <w:rFonts w:ascii="Times New Roman" w:hAnsi="Times New Roman" w:cs="Times New Roman"/>
        </w:rPr>
        <w:t>spect to the predicated lifespan based on their body mass</w:t>
      </w:r>
      <w:r w:rsidR="00161720" w:rsidRPr="00D17E62">
        <w:rPr>
          <w:rFonts w:ascii="Times New Roman" w:hAnsi="Times New Roman" w:cs="Times New Roman"/>
        </w:rPr>
        <w:t>, respectively</w:t>
      </w:r>
      <w:r w:rsidR="00456758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456758" w:rsidRPr="00D17E62">
        <w:rPr>
          <w:rFonts w:ascii="Times New Roman" w:hAnsi="Times New Roman" w:cs="Times New Roman"/>
        </w:rPr>
      </w:r>
      <w:r w:rsidR="00456758" w:rsidRPr="00D17E62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12</w:t>
      </w:r>
      <w:r w:rsidR="00456758" w:rsidRPr="00D17E62">
        <w:rPr>
          <w:rFonts w:ascii="Times New Roman" w:hAnsi="Times New Roman" w:cs="Times New Roman"/>
        </w:rPr>
        <w:fldChar w:fldCharType="end"/>
      </w:r>
      <w:r w:rsidR="00A02A43" w:rsidRPr="00D17E62">
        <w:rPr>
          <w:rFonts w:ascii="Times New Roman" w:hAnsi="Times New Roman" w:cs="Times New Roman"/>
        </w:rPr>
        <w:t>.</w:t>
      </w:r>
      <w:r w:rsidR="002D1D10" w:rsidRPr="00D17E62">
        <w:rPr>
          <w:rFonts w:ascii="Times New Roman" w:hAnsi="Times New Roman" w:cs="Times New Roman"/>
        </w:rPr>
        <w:t xml:space="preserve"> </w:t>
      </w:r>
      <w:r w:rsidR="00F5546F" w:rsidRPr="00D17E62">
        <w:rPr>
          <w:rFonts w:ascii="Times New Roman" w:hAnsi="Times New Roman" w:cs="Times New Roman"/>
        </w:rPr>
        <w:t>On the contrary,</w:t>
      </w:r>
      <w:r w:rsidR="002D1D10" w:rsidRPr="00D17E62">
        <w:rPr>
          <w:rFonts w:ascii="Times New Roman" w:hAnsi="Times New Roman" w:cs="Times New Roman"/>
        </w:rPr>
        <w:t xml:space="preserve"> the </w:t>
      </w:r>
      <w:r w:rsidR="00A32733" w:rsidRPr="00D17E62">
        <w:rPr>
          <w:rFonts w:ascii="Times New Roman" w:hAnsi="Times New Roman" w:cs="Times New Roman"/>
        </w:rPr>
        <w:t>rat</w:t>
      </w:r>
      <w:r w:rsidR="000A6B19" w:rsidRPr="00D17E62">
        <w:rPr>
          <w:rFonts w:ascii="Times New Roman" w:hAnsi="Times New Roman" w:cs="Times New Roman"/>
        </w:rPr>
        <w:t xml:space="preserve">, mouse and </w:t>
      </w:r>
      <w:r w:rsidR="00B545A8" w:rsidRPr="00D17E62">
        <w:rPr>
          <w:rFonts w:ascii="Times New Roman" w:hAnsi="Times New Roman" w:cs="Times New Roman"/>
        </w:rPr>
        <w:t>shrew</w:t>
      </w:r>
      <w:r w:rsidR="00A32733" w:rsidRPr="00D17E62">
        <w:rPr>
          <w:rFonts w:ascii="Times New Roman" w:hAnsi="Times New Roman" w:cs="Times New Roman"/>
        </w:rPr>
        <w:t xml:space="preserve"> </w:t>
      </w:r>
      <w:r w:rsidR="003921CB" w:rsidRPr="00D17E62">
        <w:rPr>
          <w:rFonts w:ascii="Times New Roman" w:hAnsi="Times New Roman" w:cs="Times New Roman"/>
        </w:rPr>
        <w:t xml:space="preserve">can only live </w:t>
      </w:r>
      <w:r w:rsidR="00A32733" w:rsidRPr="00D17E62">
        <w:rPr>
          <w:rFonts w:ascii="Times New Roman" w:hAnsi="Times New Roman" w:cs="Times New Roman"/>
        </w:rPr>
        <w:t xml:space="preserve">about half </w:t>
      </w:r>
      <w:r w:rsidR="003921CB" w:rsidRPr="00D17E62">
        <w:rPr>
          <w:rFonts w:ascii="Times New Roman" w:hAnsi="Times New Roman" w:cs="Times New Roman"/>
        </w:rPr>
        <w:t>of their expected MLS</w:t>
      </w:r>
      <w:r w:rsidR="00154560" w:rsidRPr="00D17E62">
        <w:rPr>
          <w:rFonts w:ascii="Times New Roman" w:hAnsi="Times New Roman" w:cs="Times New Roman"/>
        </w:rPr>
        <w:t xml:space="preserve"> even in the well-cared </w:t>
      </w:r>
      <w:r w:rsidR="00DB0B9A" w:rsidRPr="00D17E62">
        <w:rPr>
          <w:rFonts w:ascii="Times New Roman" w:hAnsi="Times New Roman" w:cs="Times New Roman"/>
        </w:rPr>
        <w:t>laboratory</w:t>
      </w:r>
      <w:r w:rsidR="0033283C">
        <w:rPr>
          <w:rFonts w:ascii="Times New Roman" w:hAnsi="Times New Roman" w:cs="Times New Roman"/>
        </w:rPr>
        <w:fldChar w:fldCharType="begin">
          <w:fldData xml:space="preserve">PEVuZE5vdGU+PENpdGU+PEF1dGhvcj5TY2htaWR0PC9BdXRob3I+PFllYXI+MjAxNjwvWWVhcj48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</w:fldData>
        </w:fldChar>
      </w:r>
      <w:r w:rsidR="0033283C">
        <w:rPr>
          <w:rFonts w:ascii="Times New Roman" w:hAnsi="Times New Roman" w:cs="Times New Roman"/>
        </w:rPr>
        <w:instrText xml:space="preserve"> ADDIN EN.CITE </w:instrText>
      </w:r>
      <w:r w:rsidR="0033283C">
        <w:rPr>
          <w:rFonts w:ascii="Times New Roman" w:hAnsi="Times New Roman" w:cs="Times New Roman"/>
        </w:rPr>
        <w:fldChar w:fldCharType="begin">
          <w:fldData xml:space="preserve">PEVuZE5vdGU+PENpdGU+PEF1dGhvcj5TY2htaWR0PC9BdXRob3I+PFllYXI+MjAxNjwvWWVhcj48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</w:fldData>
        </w:fldChar>
      </w:r>
      <w:r w:rsidR="0033283C">
        <w:rPr>
          <w:rFonts w:ascii="Times New Roman" w:hAnsi="Times New Roman" w:cs="Times New Roman"/>
        </w:rPr>
        <w:instrText xml:space="preserve"> ADDIN EN.CITE.DATA </w:instrText>
      </w:r>
      <w:r w:rsidR="0033283C">
        <w:rPr>
          <w:rFonts w:ascii="Times New Roman" w:hAnsi="Times New Roman" w:cs="Times New Roman"/>
        </w:rPr>
      </w:r>
      <w:r w:rsidR="0033283C">
        <w:rPr>
          <w:rFonts w:ascii="Times New Roman" w:hAnsi="Times New Roman" w:cs="Times New Roman"/>
        </w:rPr>
        <w:fldChar w:fldCharType="end"/>
      </w:r>
      <w:r w:rsidR="0033283C">
        <w:rPr>
          <w:rFonts w:ascii="Times New Roman" w:hAnsi="Times New Roman" w:cs="Times New Roman"/>
        </w:rPr>
      </w:r>
      <w:r w:rsidR="0033283C">
        <w:rPr>
          <w:rFonts w:ascii="Times New Roman" w:hAnsi="Times New Roman" w:cs="Times New Roman"/>
        </w:rPr>
        <w:fldChar w:fldCharType="separate"/>
      </w:r>
      <w:r w:rsidR="0033283C" w:rsidRPr="0033283C">
        <w:rPr>
          <w:rFonts w:ascii="Times New Roman" w:hAnsi="Times New Roman" w:cs="Times New Roman"/>
          <w:noProof/>
          <w:vertAlign w:val="superscript"/>
        </w:rPr>
        <w:t>13</w:t>
      </w:r>
      <w:r w:rsidR="0033283C">
        <w:rPr>
          <w:rFonts w:ascii="Times New Roman" w:hAnsi="Times New Roman" w:cs="Times New Roman"/>
        </w:rPr>
        <w:fldChar w:fldCharType="end"/>
      </w:r>
      <w:r w:rsidR="002D1D10" w:rsidRPr="00D17E62">
        <w:rPr>
          <w:rFonts w:ascii="Times New Roman" w:hAnsi="Times New Roman" w:cs="Times New Roman"/>
        </w:rPr>
        <w:t>.</w:t>
      </w:r>
      <w:r w:rsidR="00CC3EF1" w:rsidRPr="00D17E62">
        <w:rPr>
          <w:rFonts w:ascii="Times New Roman" w:hAnsi="Times New Roman" w:cs="Times New Roman"/>
        </w:rPr>
        <w:t xml:space="preserve"> </w:t>
      </w:r>
      <w:r w:rsidR="00C45E39" w:rsidRPr="00D17E62">
        <w:rPr>
          <w:rFonts w:ascii="Times New Roman" w:hAnsi="Times New Roman" w:cs="Times New Roman"/>
        </w:rPr>
        <w:t>Mo</w:t>
      </w:r>
      <w:r w:rsidR="00FD4339" w:rsidRPr="00D17E62">
        <w:rPr>
          <w:rFonts w:ascii="Times New Roman" w:hAnsi="Times New Roman" w:cs="Times New Roman"/>
        </w:rPr>
        <w:t>re</w:t>
      </w:r>
      <w:r w:rsidR="00C45E39" w:rsidRPr="00D17E62">
        <w:rPr>
          <w:rFonts w:ascii="Times New Roman" w:hAnsi="Times New Roman" w:cs="Times New Roman"/>
        </w:rPr>
        <w:t xml:space="preserve"> importantly</w:t>
      </w:r>
      <w:r w:rsidR="00CC3EF1" w:rsidRPr="00D17E62">
        <w:rPr>
          <w:rFonts w:ascii="Times New Roman" w:hAnsi="Times New Roman" w:cs="Times New Roman"/>
        </w:rPr>
        <w:t>, these long-live</w:t>
      </w:r>
      <w:r w:rsidR="006B2311" w:rsidRPr="00D17E62">
        <w:rPr>
          <w:rFonts w:ascii="Times New Roman" w:hAnsi="Times New Roman" w:cs="Times New Roman"/>
        </w:rPr>
        <w:t>d</w:t>
      </w:r>
      <w:r w:rsidR="00BC1C2A" w:rsidRPr="00D17E62">
        <w:rPr>
          <w:rFonts w:ascii="Times New Roman" w:hAnsi="Times New Roman" w:cs="Times New Roman"/>
        </w:rPr>
        <w:t xml:space="preserve"> or short-lived</w:t>
      </w:r>
      <w:r w:rsidR="00CC3EF1" w:rsidRPr="00D17E62">
        <w:rPr>
          <w:rFonts w:ascii="Times New Roman" w:hAnsi="Times New Roman" w:cs="Times New Roman"/>
        </w:rPr>
        <w:t xml:space="preserve"> species </w:t>
      </w:r>
      <w:r w:rsidR="007E74BE" w:rsidRPr="00D17E62">
        <w:rPr>
          <w:rFonts w:ascii="Times New Roman" w:hAnsi="Times New Roman" w:cs="Times New Roman"/>
        </w:rPr>
        <w:t>exhibit delayed or a</w:t>
      </w:r>
      <w:r w:rsidR="00BC1C2A" w:rsidRPr="00D17E62">
        <w:rPr>
          <w:rFonts w:ascii="Times New Roman" w:hAnsi="Times New Roman" w:cs="Times New Roman"/>
        </w:rPr>
        <w:t>cc</w:t>
      </w:r>
      <w:r w:rsidR="000A5A2D" w:rsidRPr="00D17E62">
        <w:rPr>
          <w:rFonts w:ascii="Times New Roman" w:hAnsi="Times New Roman" w:cs="Times New Roman"/>
        </w:rPr>
        <w:t>elerated</w:t>
      </w:r>
      <w:r w:rsidR="007E74BE" w:rsidRPr="00D17E62">
        <w:rPr>
          <w:rFonts w:ascii="Times New Roman" w:hAnsi="Times New Roman" w:cs="Times New Roman"/>
        </w:rPr>
        <w:t xml:space="preserve"> age-associated physiological declines.</w:t>
      </w:r>
      <w:r w:rsidR="008D3524" w:rsidRPr="00D17E62">
        <w:rPr>
          <w:rFonts w:ascii="Times New Roman" w:hAnsi="Times New Roman" w:cs="Times New Roman"/>
        </w:rPr>
        <w:t xml:space="preserve"> For example,</w:t>
      </w:r>
      <w:r w:rsidR="00F741FC" w:rsidRPr="00D17E62">
        <w:rPr>
          <w:rFonts w:ascii="Times New Roman" w:hAnsi="Times New Roman" w:cs="Times New Roman"/>
        </w:rPr>
        <w:t xml:space="preserve"> the long-lived</w:t>
      </w:r>
      <w:r w:rsidR="00027B00" w:rsidRPr="00D17E62">
        <w:rPr>
          <w:rFonts w:ascii="Times New Roman" w:hAnsi="Times New Roman" w:cs="Times New Roman"/>
        </w:rPr>
        <w:t xml:space="preserve"> naked-mole rat exhibit little</w:t>
      </w:r>
      <w:r w:rsidR="00A520CE" w:rsidRPr="00D17E62">
        <w:rPr>
          <w:rFonts w:ascii="Times New Roman" w:hAnsi="Times New Roman" w:cs="Times New Roman"/>
        </w:rPr>
        <w:t xml:space="preserve"> </w:t>
      </w:r>
      <w:r w:rsidR="001230BA" w:rsidRPr="00D17E62">
        <w:rPr>
          <w:rFonts w:ascii="Times New Roman" w:hAnsi="Times New Roman" w:cs="Times New Roman"/>
        </w:rPr>
        <w:t>age-specific hazard of mortality</w:t>
      </w:r>
      <w:r w:rsidR="00073901" w:rsidRPr="00D17E62">
        <w:rPr>
          <w:rFonts w:ascii="Times New Roman" w:hAnsi="Times New Roman" w:cs="Times New Roman"/>
        </w:rPr>
        <w:t xml:space="preserve"> and fertility</w:t>
      </w:r>
      <w:r w:rsidR="00581C0E" w:rsidRPr="00D17E62">
        <w:rPr>
          <w:rFonts w:ascii="Times New Roman" w:hAnsi="Times New Roman" w:cs="Times New Roman"/>
        </w:rPr>
        <w:fldChar w:fldCharType="begin"/>
      </w:r>
      <w:r w:rsidR="0033283C">
        <w:rPr>
          <w:rFonts w:ascii="Times New Roman" w:hAnsi="Times New Roman" w:cs="Times New Roman"/>
        </w:rPr>
        <w:instrText xml:space="preserve"> ADDIN EN.CITE &lt;EndNote&gt;&lt;Cite&gt;&lt;Author&gt;Buffenstein&lt;/Author&gt;&lt;Year&gt;2008&lt;/Year&gt;&lt;RecNum&gt;3915&lt;/RecNum&gt;&lt;DisplayText&gt;&lt;style face="superscript"&gt;14&lt;/style&gt;&lt;/DisplayText&gt;&lt;record&gt;&lt;rec-number&gt;3915&lt;/rec-number&gt;&lt;foreign-keys&gt;&lt;key app="EN" db-id="tv9vrfdemz0pstew0aex95v6axa2v9ftwfvr" timestamp="1542590808" guid="be98fde0-6c5a-44db-ae0d-305646d2818b"&gt;3915&lt;/key&gt;&lt;/foreign-keys&gt;&lt;ref-type name="Journal Article"&gt;17&lt;/ref-type&gt;&lt;contributors&gt;&lt;authors&gt;&lt;author&gt;Buffenstein, R.&lt;/author&gt;&lt;/authors&gt;&lt;/contributors&gt;&lt;auth-address&gt;Department of Physiology and The Sam and Ann Barshop Institute for Longevity and Aging Studies, University of Texas Health Science Center at San Antonio, San Antonio, TX 78245, USA. Buffenstein@uthscsa.edu&lt;/auth-address&gt;&lt;titles&gt;&lt;title&gt;Negligible senescence in the longest living rodent, the naked mole-rat: insights from a successfully aging species&lt;/title&gt;&lt;secondary-title&gt;J Comp Physiol B&lt;/secondary-title&gt;&lt;/titles&gt;&lt;pages&gt;439-45&lt;/pages&gt;&lt;volume&gt;178&lt;/volume&gt;&lt;number&gt;4&lt;/number&gt;&lt;edition&gt;2008/01/09&lt;/edition&gt;&lt;keywords&gt;&lt;keyword&gt;Aging/metabolism/*physiology&lt;/keyword&gt;&lt;keyword&gt;Animals&lt;/keyword&gt;&lt;keyword&gt;Behavior, Animal&lt;/keyword&gt;&lt;keyword&gt;Biomarkers/metabolism&lt;/keyword&gt;&lt;keyword&gt;*Cellular Senescence&lt;/keyword&gt;&lt;keyword&gt;Female&lt;/keyword&gt;&lt;keyword&gt;Longevity&lt;/keyword&gt;&lt;keyword&gt;Male&lt;/keyword&gt;&lt;keyword&gt;Mole Rats/metabolism/*physiology&lt;/keyword&gt;&lt;keyword&gt;Reproduction&lt;/keyword&gt;&lt;/keywords&gt;&lt;dates&gt;&lt;year&gt;2008&lt;/year&gt;&lt;pub-dates&gt;&lt;date&gt;May&lt;/date&gt;&lt;/pub-dates&gt;&lt;/dates&gt;&lt;isbn&gt;0174-1578 (Print)&amp;#xD;0174-1578 (Linking)&lt;/isbn&gt;&lt;accession-num&gt;18180931&lt;/accession-num&gt;&lt;urls&gt;&lt;related-urls&gt;&lt;url&gt;https://www.ncbi.nlm.nih.gov/pubmed/18180931&lt;/url&gt;&lt;/related-urls&gt;&lt;/urls&gt;&lt;electronic-resource-num&gt;10.1007/s00360-007-0237-5&lt;/electronic-resource-num&gt;&lt;/record&gt;&lt;/Cite&gt;&lt;/EndNote&gt;</w:instrText>
      </w:r>
      <w:r w:rsidR="00581C0E" w:rsidRPr="00D17E62">
        <w:rPr>
          <w:rFonts w:ascii="Times New Roman" w:hAnsi="Times New Roman" w:cs="Times New Roman"/>
        </w:rPr>
        <w:fldChar w:fldCharType="separate"/>
      </w:r>
      <w:r w:rsidR="0033283C" w:rsidRPr="0033283C">
        <w:rPr>
          <w:rFonts w:ascii="Times New Roman" w:hAnsi="Times New Roman" w:cs="Times New Roman"/>
          <w:noProof/>
          <w:vertAlign w:val="superscript"/>
        </w:rPr>
        <w:t>14</w:t>
      </w:r>
      <w:r w:rsidR="00581C0E" w:rsidRPr="00D17E62">
        <w:rPr>
          <w:rFonts w:ascii="Times New Roman" w:hAnsi="Times New Roman" w:cs="Times New Roman"/>
        </w:rPr>
        <w:fldChar w:fldCharType="end"/>
      </w:r>
      <w:r w:rsidR="00646FF8" w:rsidRPr="00D17E62">
        <w:rPr>
          <w:rFonts w:ascii="Times New Roman" w:hAnsi="Times New Roman" w:cs="Times New Roman"/>
        </w:rPr>
        <w:t xml:space="preserve"> and the longest-lived genus (</w:t>
      </w:r>
      <w:r w:rsidR="00646FF8" w:rsidRPr="006A2346">
        <w:rPr>
          <w:rFonts w:ascii="Times New Roman" w:hAnsi="Times New Roman" w:cs="Times New Roman"/>
          <w:i/>
          <w:iCs/>
        </w:rPr>
        <w:t>Myotis</w:t>
      </w:r>
      <w:r w:rsidR="00646FF8" w:rsidRPr="00D17E62">
        <w:rPr>
          <w:rFonts w:ascii="Times New Roman" w:hAnsi="Times New Roman" w:cs="Times New Roman"/>
        </w:rPr>
        <w:t>) maintains the length of their telomeres with ag</w:t>
      </w:r>
      <w:r w:rsidR="0033283C">
        <w:rPr>
          <w:rFonts w:ascii="Times New Roman" w:hAnsi="Times New Roman" w:cs="Times New Roman"/>
        </w:rPr>
        <w:t>ing and dose not</w:t>
      </w:r>
      <w:r w:rsidR="00646FF8" w:rsidRPr="00D17E62">
        <w:rPr>
          <w:rFonts w:ascii="Times New Roman" w:hAnsi="Times New Roman" w:cs="Times New Roman"/>
        </w:rPr>
        <w:t xml:space="preserve"> develop cancer</w:t>
      </w:r>
      <w:r w:rsidR="00376957" w:rsidRPr="00D17E62">
        <w:rPr>
          <w:rFonts w:ascii="Times New Roman" w:hAnsi="Times New Roman" w:cs="Times New Roman"/>
        </w:rPr>
        <w:fldChar w:fldCharType="begin">
          <w:fldData xml:space="preserve">PEVuZE5vdGU+PENpdGU+PEF1dGhvcj5Gb2xleTwvQXV0aG9yPjxZZWFyPjIwMTg8L1llYXI+PFJl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=
</w:fldData>
        </w:fldChar>
      </w:r>
      <w:r w:rsidR="0033283C">
        <w:rPr>
          <w:rFonts w:ascii="Times New Roman" w:hAnsi="Times New Roman" w:cs="Times New Roman"/>
        </w:rPr>
        <w:instrText xml:space="preserve"> ADDIN EN.CITE </w:instrText>
      </w:r>
      <w:r w:rsidR="0033283C">
        <w:rPr>
          <w:rFonts w:ascii="Times New Roman" w:hAnsi="Times New Roman" w:cs="Times New Roman"/>
        </w:rPr>
        <w:fldChar w:fldCharType="begin">
          <w:fldData xml:space="preserve">PEVuZE5vdGU+PENpdGU+PEF1dGhvcj5Gb2xleTwvQXV0aG9yPjxZZWFyPjIwMTg8L1llYXI+PFJl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=
</w:fldData>
        </w:fldChar>
      </w:r>
      <w:r w:rsidR="0033283C">
        <w:rPr>
          <w:rFonts w:ascii="Times New Roman" w:hAnsi="Times New Roman" w:cs="Times New Roman"/>
        </w:rPr>
        <w:instrText xml:space="preserve"> ADDIN EN.CITE.DATA </w:instrText>
      </w:r>
      <w:r w:rsidR="0033283C">
        <w:rPr>
          <w:rFonts w:ascii="Times New Roman" w:hAnsi="Times New Roman" w:cs="Times New Roman"/>
        </w:rPr>
      </w:r>
      <w:r w:rsidR="0033283C">
        <w:rPr>
          <w:rFonts w:ascii="Times New Roman" w:hAnsi="Times New Roman" w:cs="Times New Roman"/>
        </w:rPr>
        <w:fldChar w:fldCharType="end"/>
      </w:r>
      <w:r w:rsidR="00376957" w:rsidRPr="00D17E62">
        <w:rPr>
          <w:rFonts w:ascii="Times New Roman" w:hAnsi="Times New Roman" w:cs="Times New Roman"/>
        </w:rPr>
      </w:r>
      <w:r w:rsidR="00376957" w:rsidRPr="00D17E62">
        <w:rPr>
          <w:rFonts w:ascii="Times New Roman" w:hAnsi="Times New Roman" w:cs="Times New Roman"/>
        </w:rPr>
        <w:fldChar w:fldCharType="separate"/>
      </w:r>
      <w:r w:rsidR="0033283C" w:rsidRPr="0033283C">
        <w:rPr>
          <w:rFonts w:ascii="Times New Roman" w:hAnsi="Times New Roman" w:cs="Times New Roman"/>
          <w:noProof/>
          <w:vertAlign w:val="superscript"/>
        </w:rPr>
        <w:t>15</w:t>
      </w:r>
      <w:r w:rsidR="00376957" w:rsidRPr="00D17E62">
        <w:rPr>
          <w:rFonts w:ascii="Times New Roman" w:hAnsi="Times New Roman" w:cs="Times New Roman"/>
        </w:rPr>
        <w:fldChar w:fldCharType="end"/>
      </w:r>
      <w:r w:rsidR="0078578A">
        <w:rPr>
          <w:rFonts w:ascii="Times New Roman" w:hAnsi="Times New Roman" w:cs="Times New Roman"/>
        </w:rPr>
        <w:t>,</w:t>
      </w:r>
      <w:r w:rsidR="00CB09D9" w:rsidRPr="00D17E62">
        <w:rPr>
          <w:rFonts w:ascii="Times New Roman" w:hAnsi="Times New Roman" w:cs="Times New Roman"/>
        </w:rPr>
        <w:t xml:space="preserve"> </w:t>
      </w:r>
      <w:r w:rsidR="0078578A">
        <w:rPr>
          <w:rFonts w:ascii="Times New Roman" w:hAnsi="Times New Roman" w:cs="Times New Roman"/>
        </w:rPr>
        <w:t>w</w:t>
      </w:r>
      <w:r w:rsidR="006F5395" w:rsidRPr="00D17E62">
        <w:rPr>
          <w:rFonts w:ascii="Times New Roman" w:hAnsi="Times New Roman" w:cs="Times New Roman"/>
        </w:rPr>
        <w:t>hile c</w:t>
      </w:r>
      <w:r w:rsidR="00E87FCC" w:rsidRPr="00D17E62">
        <w:rPr>
          <w:rFonts w:ascii="Times New Roman" w:hAnsi="Times New Roman" w:cs="Times New Roman"/>
        </w:rPr>
        <w:t>ancer-related mortality c</w:t>
      </w:r>
      <w:r w:rsidR="000028F0">
        <w:rPr>
          <w:rFonts w:ascii="Times New Roman" w:hAnsi="Times New Roman" w:cs="Times New Roman"/>
        </w:rPr>
        <w:t>ould be up</w:t>
      </w:r>
      <w:r w:rsidR="00E87FCC" w:rsidRPr="00D17E62">
        <w:rPr>
          <w:rFonts w:ascii="Times New Roman" w:hAnsi="Times New Roman" w:cs="Times New Roman"/>
        </w:rPr>
        <w:t xml:space="preserve"> to 90% in </w:t>
      </w:r>
      <w:r w:rsidR="006F5395" w:rsidRPr="00D17E62">
        <w:rPr>
          <w:rFonts w:ascii="Times New Roman" w:hAnsi="Times New Roman" w:cs="Times New Roman"/>
        </w:rPr>
        <w:t xml:space="preserve">short-lived </w:t>
      </w:r>
      <w:r w:rsidR="00E87FCC" w:rsidRPr="00D17E62">
        <w:rPr>
          <w:rFonts w:ascii="Times New Roman" w:hAnsi="Times New Roman" w:cs="Times New Roman"/>
        </w:rPr>
        <w:t>mice</w:t>
      </w:r>
      <w:r w:rsidR="00575B56" w:rsidRPr="00D17E62">
        <w:rPr>
          <w:rFonts w:ascii="Times New Roman" w:hAnsi="Times New Roman" w:cs="Times New Roman"/>
        </w:rPr>
        <w:fldChar w:fldCharType="begin">
          <w:fldData xml:space="preserve">PEVuZE5vdGU+PENpdGU+PEF1dGhvcj5MaXBtYW48L0F1dGhvcj48WWVhcj4yMDA0PC9ZZWFyPjxS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</w:fldData>
        </w:fldChar>
      </w:r>
      <w:r w:rsidR="0033283C">
        <w:rPr>
          <w:rFonts w:ascii="Times New Roman" w:hAnsi="Times New Roman" w:cs="Times New Roman"/>
        </w:rPr>
        <w:instrText xml:space="preserve"> ADDIN EN.CITE </w:instrText>
      </w:r>
      <w:r w:rsidR="0033283C">
        <w:rPr>
          <w:rFonts w:ascii="Times New Roman" w:hAnsi="Times New Roman" w:cs="Times New Roman"/>
        </w:rPr>
        <w:fldChar w:fldCharType="begin">
          <w:fldData xml:space="preserve">PEVuZE5vdGU+PENpdGU+PEF1dGhvcj5MaXBtYW48L0F1dGhvcj48WWVhcj4yMDA0PC9ZZWFyPjxS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</w:fldData>
        </w:fldChar>
      </w:r>
      <w:r w:rsidR="0033283C">
        <w:rPr>
          <w:rFonts w:ascii="Times New Roman" w:hAnsi="Times New Roman" w:cs="Times New Roman"/>
        </w:rPr>
        <w:instrText xml:space="preserve"> ADDIN EN.CITE.DATA </w:instrText>
      </w:r>
      <w:r w:rsidR="0033283C">
        <w:rPr>
          <w:rFonts w:ascii="Times New Roman" w:hAnsi="Times New Roman" w:cs="Times New Roman"/>
        </w:rPr>
      </w:r>
      <w:r w:rsidR="0033283C">
        <w:rPr>
          <w:rFonts w:ascii="Times New Roman" w:hAnsi="Times New Roman" w:cs="Times New Roman"/>
        </w:rPr>
        <w:fldChar w:fldCharType="end"/>
      </w:r>
      <w:r w:rsidR="00575B56" w:rsidRPr="00D17E62">
        <w:rPr>
          <w:rFonts w:ascii="Times New Roman" w:hAnsi="Times New Roman" w:cs="Times New Roman"/>
        </w:rPr>
      </w:r>
      <w:r w:rsidR="00575B56" w:rsidRPr="00D17E62">
        <w:rPr>
          <w:rFonts w:ascii="Times New Roman" w:hAnsi="Times New Roman" w:cs="Times New Roman"/>
        </w:rPr>
        <w:fldChar w:fldCharType="separate"/>
      </w:r>
      <w:r w:rsidR="0033283C" w:rsidRPr="0033283C">
        <w:rPr>
          <w:rFonts w:ascii="Times New Roman" w:hAnsi="Times New Roman" w:cs="Times New Roman"/>
          <w:noProof/>
          <w:vertAlign w:val="superscript"/>
        </w:rPr>
        <w:t>2, 16</w:t>
      </w:r>
      <w:r w:rsidR="00575B56" w:rsidRPr="00D17E62">
        <w:rPr>
          <w:rFonts w:ascii="Times New Roman" w:hAnsi="Times New Roman" w:cs="Times New Roman"/>
        </w:rPr>
        <w:fldChar w:fldCharType="end"/>
      </w:r>
      <w:r w:rsidR="00A87B2E" w:rsidRPr="00D17E62">
        <w:rPr>
          <w:rFonts w:ascii="Times New Roman" w:hAnsi="Times New Roman" w:cs="Times New Roman"/>
        </w:rPr>
        <w:t xml:space="preserve">. </w:t>
      </w:r>
      <w:r w:rsidR="000028F0">
        <w:rPr>
          <w:rFonts w:ascii="Times New Roman" w:hAnsi="Times New Roman" w:cs="Times New Roman"/>
        </w:rPr>
        <w:t>Therefore</w:t>
      </w:r>
      <w:r w:rsidR="005227E4" w:rsidRPr="00D17E62">
        <w:rPr>
          <w:rFonts w:ascii="Times New Roman" w:hAnsi="Times New Roman" w:cs="Times New Roman"/>
        </w:rPr>
        <w:t>,</w:t>
      </w:r>
      <w:r w:rsidR="008A25B0" w:rsidRPr="00D17E62">
        <w:rPr>
          <w:rFonts w:ascii="Times New Roman" w:hAnsi="Times New Roman" w:cs="Times New Roman"/>
        </w:rPr>
        <w:t xml:space="preserve"> </w:t>
      </w:r>
      <w:r w:rsidR="005227E4" w:rsidRPr="00D17E62">
        <w:rPr>
          <w:rFonts w:ascii="Times New Roman" w:hAnsi="Times New Roman" w:cs="Times New Roman"/>
        </w:rPr>
        <w:t>the</w:t>
      </w:r>
      <w:r w:rsidR="00070918" w:rsidRPr="00D17E62">
        <w:rPr>
          <w:rFonts w:ascii="Times New Roman" w:hAnsi="Times New Roman" w:cs="Times New Roman"/>
        </w:rPr>
        <w:t xml:space="preserve"> </w:t>
      </w:r>
      <w:r w:rsidR="009558C9" w:rsidRPr="00D17E62">
        <w:rPr>
          <w:rFonts w:ascii="Times New Roman" w:hAnsi="Times New Roman" w:cs="Times New Roman"/>
        </w:rPr>
        <w:t>repeate</w:t>
      </w:r>
      <w:r w:rsidR="002E305B" w:rsidRPr="00D17E62">
        <w:rPr>
          <w:rFonts w:ascii="Times New Roman" w:hAnsi="Times New Roman" w:cs="Times New Roman"/>
        </w:rPr>
        <w:t xml:space="preserve">d changes of MLS </w:t>
      </w:r>
      <w:r w:rsidR="00B145B8">
        <w:rPr>
          <w:rFonts w:ascii="Times New Roman" w:hAnsi="Times New Roman" w:cs="Times New Roman"/>
        </w:rPr>
        <w:t>in</w:t>
      </w:r>
      <w:r w:rsidR="0080083E" w:rsidRPr="00D17E62">
        <w:rPr>
          <w:rFonts w:ascii="Times New Roman" w:hAnsi="Times New Roman" w:cs="Times New Roman"/>
        </w:rPr>
        <w:t xml:space="preserve"> mammals </w:t>
      </w:r>
      <w:r w:rsidR="007A05B0">
        <w:rPr>
          <w:rFonts w:ascii="Times New Roman" w:hAnsi="Times New Roman" w:cs="Times New Roman" w:hint="eastAsia"/>
        </w:rPr>
        <w:t>could</w:t>
      </w:r>
      <w:r w:rsidR="003323F1" w:rsidRPr="00D17E62">
        <w:rPr>
          <w:rFonts w:ascii="Times New Roman" w:hAnsi="Times New Roman" w:cs="Times New Roman"/>
        </w:rPr>
        <w:t xml:space="preserve"> </w:t>
      </w:r>
      <w:r w:rsidR="00D56103" w:rsidRPr="00D17E62">
        <w:rPr>
          <w:rFonts w:ascii="Times New Roman" w:hAnsi="Times New Roman" w:cs="Times New Roman"/>
        </w:rPr>
        <w:t xml:space="preserve">provide a good </w:t>
      </w:r>
      <w:r w:rsidR="00F91CF3">
        <w:rPr>
          <w:rFonts w:ascii="Times New Roman" w:hAnsi="Times New Roman" w:cs="Times New Roman" w:hint="eastAsia"/>
        </w:rPr>
        <w:t>opportunity</w:t>
      </w:r>
      <w:r w:rsidR="004B62C1" w:rsidRPr="00D17E62">
        <w:rPr>
          <w:rFonts w:ascii="Times New Roman" w:hAnsi="Times New Roman" w:cs="Times New Roman"/>
        </w:rPr>
        <w:t xml:space="preserve"> for</w:t>
      </w:r>
      <w:r w:rsidR="002E305B" w:rsidRPr="00D17E62">
        <w:rPr>
          <w:rFonts w:ascii="Times New Roman" w:hAnsi="Times New Roman" w:cs="Times New Roman"/>
        </w:rPr>
        <w:t xml:space="preserve"> </w:t>
      </w:r>
      <w:r w:rsidR="004B62C1" w:rsidRPr="00D17E62">
        <w:rPr>
          <w:rFonts w:ascii="Times New Roman" w:hAnsi="Times New Roman" w:cs="Times New Roman"/>
        </w:rPr>
        <w:t>explo</w:t>
      </w:r>
      <w:r w:rsidR="00D74C76" w:rsidRPr="00D17E62">
        <w:rPr>
          <w:rFonts w:ascii="Times New Roman" w:hAnsi="Times New Roman" w:cs="Times New Roman"/>
        </w:rPr>
        <w:t>r</w:t>
      </w:r>
      <w:r w:rsidR="004B62C1" w:rsidRPr="00D17E62">
        <w:rPr>
          <w:rFonts w:ascii="Times New Roman" w:hAnsi="Times New Roman" w:cs="Times New Roman"/>
        </w:rPr>
        <w:t>ing</w:t>
      </w:r>
      <w:r w:rsidR="00D74C76" w:rsidRPr="00D17E62">
        <w:rPr>
          <w:rFonts w:ascii="Times New Roman" w:hAnsi="Times New Roman" w:cs="Times New Roman"/>
        </w:rPr>
        <w:t xml:space="preserve"> </w:t>
      </w:r>
      <w:r w:rsidR="00347AD1" w:rsidRPr="00D17E62">
        <w:rPr>
          <w:rFonts w:ascii="Times New Roman" w:hAnsi="Times New Roman" w:cs="Times New Roman"/>
        </w:rPr>
        <w:t>the</w:t>
      </w:r>
      <w:r w:rsidR="00CE3AAD" w:rsidRPr="00D17E62">
        <w:rPr>
          <w:rFonts w:ascii="Times New Roman" w:hAnsi="Times New Roman" w:cs="Times New Roman"/>
        </w:rPr>
        <w:t xml:space="preserve"> </w:t>
      </w:r>
      <w:r w:rsidR="00347AD1" w:rsidRPr="00D17E62">
        <w:rPr>
          <w:rFonts w:ascii="Times New Roman" w:hAnsi="Times New Roman" w:cs="Times New Roman"/>
        </w:rPr>
        <w:t xml:space="preserve">molecular mechanisms </w:t>
      </w:r>
      <w:r w:rsidR="00871824" w:rsidRPr="00D17E62">
        <w:rPr>
          <w:rFonts w:ascii="Times New Roman" w:hAnsi="Times New Roman" w:cs="Times New Roman"/>
        </w:rPr>
        <w:t>underlying</w:t>
      </w:r>
      <w:r w:rsidR="00347AD1" w:rsidRPr="00D17E62">
        <w:rPr>
          <w:rFonts w:ascii="Times New Roman" w:hAnsi="Times New Roman" w:cs="Times New Roman"/>
        </w:rPr>
        <w:t xml:space="preserve"> regulation of l</w:t>
      </w:r>
      <w:r w:rsidR="00686D48">
        <w:rPr>
          <w:rFonts w:ascii="Times New Roman" w:hAnsi="Times New Roman" w:cs="Times New Roman"/>
        </w:rPr>
        <w:t>ifespan</w:t>
      </w:r>
      <w:r w:rsidR="00347AD1" w:rsidRPr="00D17E62">
        <w:rPr>
          <w:rFonts w:ascii="Times New Roman" w:hAnsi="Times New Roman" w:cs="Times New Roman"/>
        </w:rPr>
        <w:t xml:space="preserve"> and aging.</w:t>
      </w:r>
    </w:p>
    <w:p w14:paraId="727AA736" w14:textId="377FC655" w:rsidR="006554BA" w:rsidRPr="00D17E62" w:rsidRDefault="006554BA" w:rsidP="00E62ADE">
      <w:pPr>
        <w:spacing w:line="332" w:lineRule="exact"/>
        <w:rPr>
          <w:rFonts w:ascii="Times New Roman" w:hAnsi="Times New Roman" w:cs="Times New Roman"/>
        </w:rPr>
      </w:pPr>
    </w:p>
    <w:p w14:paraId="79189102" w14:textId="009591F9" w:rsidR="00AC691F" w:rsidRPr="00C7260E" w:rsidRDefault="00F658E7" w:rsidP="00773DB3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evolution of p</w:t>
      </w:r>
      <w:r w:rsidR="00DD6062" w:rsidRPr="00D17E62">
        <w:rPr>
          <w:rFonts w:ascii="Times New Roman" w:hAnsi="Times New Roman" w:cs="Times New Roman"/>
        </w:rPr>
        <w:t>rotein</w:t>
      </w:r>
      <w:r>
        <w:rPr>
          <w:rFonts w:ascii="Times New Roman" w:hAnsi="Times New Roman" w:cs="Times New Roman"/>
        </w:rPr>
        <w:t>-coding sequences</w:t>
      </w:r>
      <w:r w:rsidR="00FF31E2" w:rsidRPr="00D17E62">
        <w:rPr>
          <w:rFonts w:ascii="Times New Roman" w:hAnsi="Times New Roman" w:cs="Times New Roman"/>
        </w:rPr>
        <w:t xml:space="preserve"> </w:t>
      </w:r>
      <w:r w:rsidR="0073063A" w:rsidRPr="00D17E62">
        <w:rPr>
          <w:rFonts w:ascii="Times New Roman" w:hAnsi="Times New Roman" w:cs="Times New Roman"/>
        </w:rPr>
        <w:t>plays</w:t>
      </w:r>
      <w:r w:rsidR="00583DC6" w:rsidRPr="00D17E62">
        <w:rPr>
          <w:rFonts w:ascii="Times New Roman" w:hAnsi="Times New Roman" w:cs="Times New Roman"/>
        </w:rPr>
        <w:t xml:space="preserve"> </w:t>
      </w:r>
      <w:r w:rsidR="0073063A">
        <w:rPr>
          <w:rFonts w:ascii="Times New Roman" w:hAnsi="Times New Roman" w:cs="Times New Roman"/>
        </w:rPr>
        <w:t>central</w:t>
      </w:r>
      <w:r w:rsidR="00583DC6" w:rsidRPr="00D17E62">
        <w:rPr>
          <w:rFonts w:ascii="Times New Roman" w:hAnsi="Times New Roman" w:cs="Times New Roman"/>
        </w:rPr>
        <w:t xml:space="preserve"> role </w:t>
      </w:r>
      <w:r w:rsidR="009618EB" w:rsidRPr="00D17E62">
        <w:rPr>
          <w:rFonts w:ascii="Times New Roman" w:hAnsi="Times New Roman" w:cs="Times New Roman"/>
        </w:rPr>
        <w:t>in</w:t>
      </w:r>
      <w:r w:rsidR="00583DC6" w:rsidRPr="00D17E62">
        <w:rPr>
          <w:rFonts w:ascii="Times New Roman" w:hAnsi="Times New Roman" w:cs="Times New Roman"/>
        </w:rPr>
        <w:t xml:space="preserve"> </w:t>
      </w:r>
      <w:r w:rsidR="007000D9">
        <w:rPr>
          <w:rFonts w:ascii="Times New Roman" w:hAnsi="Times New Roman" w:cs="Times New Roman"/>
        </w:rPr>
        <w:t xml:space="preserve">regulation of </w:t>
      </w:r>
      <w:r w:rsidR="002E41D6">
        <w:rPr>
          <w:rFonts w:ascii="Times New Roman" w:hAnsi="Times New Roman" w:cs="Times New Roman"/>
        </w:rPr>
        <w:t>lifespan,</w:t>
      </w:r>
      <w:r w:rsidR="00D90392" w:rsidRPr="00D17E62">
        <w:rPr>
          <w:rFonts w:ascii="Times New Roman" w:hAnsi="Times New Roman" w:cs="Times New Roman"/>
        </w:rPr>
        <w:t xml:space="preserve"> </w:t>
      </w:r>
      <w:r w:rsidR="002E41D6">
        <w:rPr>
          <w:rFonts w:ascii="Times New Roman" w:hAnsi="Times New Roman" w:cs="Times New Roman"/>
        </w:rPr>
        <w:t>f</w:t>
      </w:r>
      <w:r w:rsidR="00D070F8" w:rsidRPr="00D17E62">
        <w:rPr>
          <w:rFonts w:ascii="Times New Roman" w:hAnsi="Times New Roman" w:cs="Times New Roman"/>
        </w:rPr>
        <w:t xml:space="preserve">or example, </w:t>
      </w:r>
      <w:r w:rsidR="00773DB3" w:rsidRPr="00773DB3">
        <w:rPr>
          <w:rFonts w:ascii="Times New Roman" w:hAnsi="Times New Roman" w:cs="Times New Roman"/>
        </w:rPr>
        <w:t>DNA repair</w:t>
      </w:r>
      <w:r w:rsidR="00BE3011">
        <w:rPr>
          <w:rFonts w:ascii="Times New Roman" w:hAnsi="Times New Roman" w:cs="Times New Roman"/>
        </w:rPr>
        <w:t xml:space="preserve"> and p53 signaling pathway</w:t>
      </w:r>
      <w:r w:rsidR="00C66C4B">
        <w:rPr>
          <w:rFonts w:ascii="Times New Roman" w:hAnsi="Times New Roman" w:cs="Times New Roman"/>
        </w:rPr>
        <w:t xml:space="preserve"> associated genes were</w:t>
      </w:r>
      <w:r w:rsidR="00773DB3" w:rsidRPr="00773DB3">
        <w:rPr>
          <w:rFonts w:ascii="Times New Roman" w:hAnsi="Times New Roman" w:cs="Times New Roman"/>
        </w:rPr>
        <w:t xml:space="preserve"> often show</w:t>
      </w:r>
      <w:r w:rsidR="00C66C4B">
        <w:rPr>
          <w:rFonts w:ascii="Times New Roman" w:hAnsi="Times New Roman" w:cs="Times New Roman"/>
        </w:rPr>
        <w:t>ed</w:t>
      </w:r>
      <w:r w:rsidR="00773DB3">
        <w:rPr>
          <w:rFonts w:ascii="Times New Roman" w:hAnsi="Times New Roman" w:cs="Times New Roman"/>
        </w:rPr>
        <w:t xml:space="preserve"> </w:t>
      </w:r>
      <w:r w:rsidR="00773DB3" w:rsidRPr="00773DB3">
        <w:rPr>
          <w:rFonts w:ascii="Times New Roman" w:hAnsi="Times New Roman" w:cs="Times New Roman"/>
        </w:rPr>
        <w:t>positive selection</w:t>
      </w:r>
      <w:r w:rsidR="00F34742">
        <w:rPr>
          <w:rFonts w:ascii="Times New Roman" w:hAnsi="Times New Roman" w:cs="Times New Roman"/>
        </w:rPr>
        <w:t xml:space="preserve"> and convergen</w:t>
      </w:r>
      <w:r w:rsidR="00C66C4B">
        <w:rPr>
          <w:rFonts w:ascii="Times New Roman" w:hAnsi="Times New Roman" w:cs="Times New Roman"/>
        </w:rPr>
        <w:t>t evolution</w:t>
      </w:r>
      <w:r w:rsidR="00F34742">
        <w:rPr>
          <w:rFonts w:ascii="Times New Roman" w:hAnsi="Times New Roman" w:cs="Times New Roman"/>
        </w:rPr>
        <w:t xml:space="preserve"> </w:t>
      </w:r>
      <w:r w:rsidR="00773DB3">
        <w:rPr>
          <w:rFonts w:ascii="Times New Roman" w:hAnsi="Times New Roman" w:cs="Times New Roman"/>
        </w:rPr>
        <w:t>in long-lived mammals</w:t>
      </w:r>
      <w:r w:rsidR="00D05BFC" w:rsidRPr="00D17E62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PHN0eWxlIGZhY2U9InN1cGVyc2NyaXB0Ij4z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PHN0eWxlIGZhY2U9InN1cGVyc2NyaXB0Ij4z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D05BFC" w:rsidRPr="00D17E62">
        <w:rPr>
          <w:rFonts w:ascii="Times New Roman" w:hAnsi="Times New Roman" w:cs="Times New Roman"/>
        </w:rPr>
      </w:r>
      <w:r w:rsidR="00D05BFC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3, 7, 17, 18</w:t>
      </w:r>
      <w:r w:rsidR="00D05BFC" w:rsidRPr="00D17E62">
        <w:rPr>
          <w:rFonts w:ascii="Times New Roman" w:hAnsi="Times New Roman" w:cs="Times New Roman"/>
        </w:rPr>
        <w:fldChar w:fldCharType="end"/>
      </w:r>
      <w:r w:rsidR="00773DB3">
        <w:rPr>
          <w:rFonts w:ascii="Times New Roman" w:hAnsi="Times New Roman" w:cs="Times New Roman"/>
        </w:rPr>
        <w:t>.</w:t>
      </w:r>
      <w:r w:rsidR="00EB7231">
        <w:rPr>
          <w:rFonts w:ascii="Times New Roman" w:hAnsi="Times New Roman" w:cs="Times New Roman"/>
        </w:rPr>
        <w:t xml:space="preserve"> </w:t>
      </w:r>
      <w:r w:rsidR="00A745E1">
        <w:rPr>
          <w:rFonts w:ascii="Times New Roman" w:hAnsi="Times New Roman" w:cs="Times New Roman"/>
        </w:rPr>
        <w:t xml:space="preserve">However, </w:t>
      </w:r>
      <w:r>
        <w:rPr>
          <w:rFonts w:ascii="Times New Roman" w:hAnsi="Times New Roman" w:cs="Times New Roman"/>
        </w:rPr>
        <w:t xml:space="preserve">most of </w:t>
      </w:r>
      <w:r w:rsidR="00E52A6A">
        <w:rPr>
          <w:rFonts w:ascii="Times New Roman" w:hAnsi="Times New Roman" w:cs="Times New Roman"/>
        </w:rPr>
        <w:t>previous studies</w:t>
      </w:r>
      <w:r w:rsidR="007113F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nly</w:t>
      </w:r>
      <w:r w:rsidR="00E52A6A">
        <w:rPr>
          <w:rFonts w:ascii="Times New Roman" w:hAnsi="Times New Roman" w:cs="Times New Roman"/>
        </w:rPr>
        <w:t xml:space="preserve"> </w:t>
      </w:r>
      <w:r w:rsidR="000E393C" w:rsidRPr="00881CB3">
        <w:rPr>
          <w:rFonts w:ascii="Times New Roman" w:hAnsi="Times New Roman" w:cs="Times New Roman"/>
        </w:rPr>
        <w:t>focus</w:t>
      </w:r>
      <w:r w:rsidR="00E52A6A">
        <w:rPr>
          <w:rFonts w:ascii="Times New Roman" w:hAnsi="Times New Roman" w:cs="Times New Roman"/>
        </w:rPr>
        <w:t>ed</w:t>
      </w:r>
      <w:r w:rsidR="000E393C" w:rsidRPr="00881CB3">
        <w:rPr>
          <w:rFonts w:ascii="Times New Roman" w:hAnsi="Times New Roman" w:cs="Times New Roman"/>
        </w:rPr>
        <w:t xml:space="preserve"> on a few</w:t>
      </w:r>
      <w:r w:rsidR="00C2424F">
        <w:rPr>
          <w:rFonts w:ascii="Times New Roman" w:hAnsi="Times New Roman" w:cs="Times New Roman"/>
        </w:rPr>
        <w:t xml:space="preserve"> </w:t>
      </w:r>
      <w:r w:rsidR="00B578A8">
        <w:rPr>
          <w:rFonts w:ascii="Times New Roman" w:hAnsi="Times New Roman" w:cs="Times New Roman"/>
        </w:rPr>
        <w:t xml:space="preserve">long-lived </w:t>
      </w:r>
      <w:r w:rsidR="000E393C" w:rsidRPr="00881CB3">
        <w:rPr>
          <w:rFonts w:ascii="Times New Roman" w:hAnsi="Times New Roman" w:cs="Times New Roman"/>
        </w:rPr>
        <w:t>lineages</w:t>
      </w:r>
      <w:r w:rsidR="009A738B">
        <w:rPr>
          <w:rFonts w:ascii="Times New Roman" w:hAnsi="Times New Roman" w:cs="Times New Roman"/>
        </w:rPr>
        <w:fldChar w:fldCharType="begin">
          <w:fldData xml:space="preserve">PEVuZE5vdGU+PENpdGU+PEF1dGhvcj5TZWltPC9BdXRob3I+PFllYXI+MjAxMzwvWWVhcj48UmVj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TZWltPC9BdXRob3I+PFllYXI+MjAxMzwvWWVhcj48UmVj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9A738B">
        <w:rPr>
          <w:rFonts w:ascii="Times New Roman" w:hAnsi="Times New Roman" w:cs="Times New Roman"/>
        </w:rPr>
      </w:r>
      <w:r w:rsidR="009A738B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3, 17, 19, 20</w:t>
      </w:r>
      <w:r w:rsidR="009A738B">
        <w:rPr>
          <w:rFonts w:ascii="Times New Roman" w:hAnsi="Times New Roman" w:cs="Times New Roman"/>
        </w:rPr>
        <w:fldChar w:fldCharType="end"/>
      </w:r>
      <w:r w:rsidR="00881CB3" w:rsidRPr="00881CB3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thus</w:t>
      </w:r>
      <w:r w:rsidR="00881CB3" w:rsidRPr="00881CB3">
        <w:rPr>
          <w:rFonts w:ascii="Times New Roman" w:hAnsi="Times New Roman" w:cs="Times New Roman"/>
        </w:rPr>
        <w:t xml:space="preserve"> cannot differentiate whether the uncovering molecular mechanisms is lineage-specific or </w:t>
      </w:r>
      <w:r w:rsidR="001E444A" w:rsidRPr="00D17E62">
        <w:rPr>
          <w:rFonts w:ascii="Times New Roman" w:hAnsi="Times New Roman" w:cs="Times New Roman"/>
        </w:rPr>
        <w:t>universal across mammals</w:t>
      </w:r>
      <w:r w:rsidR="001E444A" w:rsidRPr="00D17E62">
        <w:rPr>
          <w:rFonts w:ascii="Times New Roman" w:hAnsi="Times New Roman" w:cs="Times New Roman"/>
        </w:rPr>
        <w:fldChar w:fldCharType="begin"/>
      </w:r>
      <w:r w:rsidR="001E444A">
        <w:rPr>
          <w:rFonts w:ascii="Times New Roman" w:hAnsi="Times New Roman" w:cs="Times New Roman"/>
        </w:rPr>
        <w:instrText xml:space="preserve"> ADDIN EN.CITE &lt;EndNote&gt;&lt;Cite&gt;&lt;Author&gt;Kowalczyk&lt;/Author&gt;&lt;Year&gt;2020&lt;/Year&gt;&lt;RecNum&gt;4526&lt;/RecNum&gt;&lt;DisplayText&gt;&lt;style face="superscript"&gt;6&lt;/style&gt;&lt;/DisplayText&gt;&lt;record&gt;&lt;rec-number&gt;4526&lt;/rec-number&gt;&lt;foreign-keys&gt;&lt;key app="EN" db-id="tv9vrfdemz0pstew0aex95v6axa2v9ftwfvr" timestamp="1592392589" guid="344dd803-d5d6-475e-bc74-fcdb78e5eed8"&gt;4526&lt;/key&gt;&lt;/foreign-keys&gt;&lt;ref-type name="Journal Article"&gt;17&lt;/ref-type&gt;&lt;contributors&gt;&lt;authors&gt;&lt;author&gt;Kowalczyk, A.&lt;/author&gt;&lt;author&gt;Partha, R.&lt;/author&gt;&lt;author&gt;Clark, N. L.&lt;/author&gt;&lt;author&gt;Chikina, M.&lt;/author&gt;&lt;/authors&gt;&lt;/contributors&gt;&lt;auth-address&gt;Joint Carnegie Mellon University-University of Pittsburgh PhD Program in Computational Biology, Pittsburgh, United States.&amp;#xD;Department of Computational and Systems Biology, University of Pittsburgh, Pittsburgh, United States.&amp;#xD;Pittsburgh Center for Evolutionary Biology and Medicine, University of Pittsburgh, Pittsburgh, United States.&amp;#xD;Department of Human Genetics, University of Utah, Salt Lake City, United States.&lt;/auth-address&gt;&lt;titles&gt;&lt;title&gt;Pan-mammalian analysis of molecular constraints underlying extended lifespan&lt;/title&gt;&lt;secondary-title&gt;Elife&lt;/secondary-title&gt;&lt;/titles&gt;&lt;periodical&gt;&lt;full-title&gt;Elife&lt;/full-title&gt;&lt;/periodical&gt;&lt;volume&gt;9&lt;/volume&gt;&lt;edition&gt;2020/02/12&lt;/edition&gt;&lt;keywords&gt;&lt;keyword&gt;RERconverge&lt;/keyword&gt;&lt;keyword&gt;computational biology&lt;/keyword&gt;&lt;keyword&gt;evolution&lt;/keyword&gt;&lt;keyword&gt;genetics&lt;/keyword&gt;&lt;keyword&gt;genomics&lt;/keyword&gt;&lt;keyword&gt;longevity&lt;/keyword&gt;&lt;keyword&gt;mammals&lt;/keyword&gt;&lt;keyword&gt;phylogenomics&lt;/keyword&gt;&lt;keyword&gt;systems biology&lt;/keyword&gt;&lt;/keywords&gt;&lt;dates&gt;&lt;year&gt;2020&lt;/year&gt;&lt;pub-dates&gt;&lt;date&gt;Feb 11&lt;/date&gt;&lt;/pub-dates&gt;&lt;/dates&gt;&lt;isbn&gt;2050-084X (Electronic)&amp;#xD;2050-084X (Linking)&lt;/isbn&gt;&lt;accession-num&gt;32043462&lt;/accession-num&gt;&lt;urls&gt;&lt;related-urls&gt;&lt;url&gt;https://www.ncbi.nlm.nih.gov/pubmed/32043462&lt;/url&gt;&lt;/related-urls&gt;&lt;/urls&gt;&lt;custom2&gt;PMC7012612&lt;/custom2&gt;&lt;electronic-resource-num&gt;10.7554/eLife.51089&lt;/electronic-resource-num&gt;&lt;/record&gt;&lt;/Cite&gt;&lt;/EndNote&gt;</w:instrText>
      </w:r>
      <w:r w:rsidR="001E444A" w:rsidRPr="00D17E62">
        <w:rPr>
          <w:rFonts w:ascii="Times New Roman" w:hAnsi="Times New Roman" w:cs="Times New Roman"/>
        </w:rPr>
        <w:fldChar w:fldCharType="separate"/>
      </w:r>
      <w:r w:rsidR="001E444A" w:rsidRPr="00D17E62">
        <w:rPr>
          <w:rFonts w:ascii="Times New Roman" w:hAnsi="Times New Roman" w:cs="Times New Roman"/>
          <w:noProof/>
          <w:vertAlign w:val="superscript"/>
        </w:rPr>
        <w:t>6</w:t>
      </w:r>
      <w:r w:rsidR="001E444A" w:rsidRPr="00D17E62">
        <w:rPr>
          <w:rFonts w:ascii="Times New Roman" w:hAnsi="Times New Roman" w:cs="Times New Roman"/>
        </w:rPr>
        <w:fldChar w:fldCharType="end"/>
      </w:r>
      <w:r w:rsidR="001E444A" w:rsidRPr="00D17E62">
        <w:rPr>
          <w:rFonts w:ascii="Times New Roman" w:hAnsi="Times New Roman" w:cs="Times New Roman"/>
        </w:rPr>
        <w:t>.</w:t>
      </w:r>
      <w:r w:rsidR="00CF2F11">
        <w:rPr>
          <w:rFonts w:ascii="Times New Roman" w:hAnsi="Times New Roman" w:cs="Times New Roman"/>
        </w:rPr>
        <w:t xml:space="preserve"> </w:t>
      </w:r>
      <w:r w:rsidR="00D60B77" w:rsidRPr="00D60B77">
        <w:rPr>
          <w:rFonts w:ascii="Times New Roman" w:hAnsi="Times New Roman" w:cs="Times New Roman"/>
        </w:rPr>
        <w:t>Moreover,</w:t>
      </w:r>
      <w:r w:rsidR="00E62A3A">
        <w:rPr>
          <w:rFonts w:ascii="Times New Roman" w:hAnsi="Times New Roman" w:cs="Times New Roman"/>
        </w:rPr>
        <w:t xml:space="preserve"> </w:t>
      </w:r>
      <w:r w:rsidR="0099308B">
        <w:rPr>
          <w:rFonts w:ascii="Times New Roman" w:hAnsi="Times New Roman" w:cs="Times New Roman"/>
        </w:rPr>
        <w:t>most of genomic-wide comparative</w:t>
      </w:r>
      <w:r w:rsidR="000D60E0">
        <w:rPr>
          <w:rFonts w:ascii="Times New Roman" w:hAnsi="Times New Roman" w:cs="Times New Roman"/>
        </w:rPr>
        <w:t xml:space="preserve"> studies</w:t>
      </w:r>
      <w:r w:rsidR="00E62A3A">
        <w:rPr>
          <w:rFonts w:ascii="Times New Roman" w:hAnsi="Times New Roman" w:cs="Times New Roman"/>
        </w:rPr>
        <w:t xml:space="preserve"> </w:t>
      </w:r>
      <w:r w:rsidR="007345A0" w:rsidRPr="007345A0">
        <w:rPr>
          <w:rFonts w:ascii="Times New Roman" w:hAnsi="Times New Roman" w:cs="Times New Roman"/>
        </w:rPr>
        <w:t>l</w:t>
      </w:r>
      <w:r w:rsidR="00446AE5">
        <w:rPr>
          <w:rFonts w:ascii="Times New Roman" w:hAnsi="Times New Roman" w:cs="Times New Roman"/>
        </w:rPr>
        <w:t>ie</w:t>
      </w:r>
      <w:r w:rsidR="007345A0" w:rsidRPr="007345A0">
        <w:rPr>
          <w:rFonts w:ascii="Times New Roman" w:hAnsi="Times New Roman" w:cs="Times New Roman"/>
        </w:rPr>
        <w:t xml:space="preserve"> emphasis on</w:t>
      </w:r>
      <w:r w:rsidR="007345A0">
        <w:rPr>
          <w:rFonts w:ascii="Times New Roman" w:hAnsi="Times New Roman" w:cs="Times New Roman"/>
        </w:rPr>
        <w:t xml:space="preserve"> </w:t>
      </w:r>
      <w:r w:rsidR="0079544B">
        <w:rPr>
          <w:rFonts w:ascii="Times New Roman" w:hAnsi="Times New Roman" w:cs="Times New Roman"/>
        </w:rPr>
        <w:t>the</w:t>
      </w:r>
      <w:r w:rsidR="00E3386F">
        <w:rPr>
          <w:rFonts w:ascii="Times New Roman" w:hAnsi="Times New Roman" w:cs="Times New Roman"/>
        </w:rPr>
        <w:t xml:space="preserve"> contributions of</w:t>
      </w:r>
      <w:r w:rsidR="0079544B">
        <w:rPr>
          <w:rFonts w:ascii="Times New Roman" w:hAnsi="Times New Roman" w:cs="Times New Roman"/>
        </w:rPr>
        <w:t xml:space="preserve"> </w:t>
      </w:r>
      <w:r w:rsidR="000A605F">
        <w:rPr>
          <w:rFonts w:ascii="Times New Roman" w:hAnsi="Times New Roman" w:cs="Times New Roman"/>
        </w:rPr>
        <w:t>positive select</w:t>
      </w:r>
      <w:r w:rsidR="00E3386F">
        <w:rPr>
          <w:rFonts w:ascii="Times New Roman" w:hAnsi="Times New Roman" w:cs="Times New Roman"/>
        </w:rPr>
        <w:t>ion</w:t>
      </w:r>
      <w:r w:rsidR="000A605F">
        <w:rPr>
          <w:rFonts w:ascii="Times New Roman" w:hAnsi="Times New Roman" w:cs="Times New Roman"/>
        </w:rPr>
        <w:t xml:space="preserve"> </w:t>
      </w:r>
      <w:r w:rsidR="006D54F8">
        <w:rPr>
          <w:rFonts w:ascii="Times New Roman" w:hAnsi="Times New Roman" w:cs="Times New Roman"/>
        </w:rPr>
        <w:t>or convergen</w:t>
      </w:r>
      <w:r w:rsidR="00113046">
        <w:rPr>
          <w:rFonts w:ascii="Times New Roman" w:hAnsi="Times New Roman" w:cs="Times New Roman"/>
        </w:rPr>
        <w:t xml:space="preserve">t </w:t>
      </w:r>
      <w:r w:rsidR="00E3386F">
        <w:rPr>
          <w:rFonts w:ascii="Times New Roman" w:hAnsi="Times New Roman" w:cs="Times New Roman"/>
        </w:rPr>
        <w:t>evolution in regulation of lifespan</w:t>
      </w:r>
      <w:r w:rsidR="000D60E0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PHN0eWxlIGZhY2U9InN1cGVyc2NyaXB0Ij4z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==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PHN0eWxlIGZhY2U9InN1cGVyc2NyaXB0Ij4z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==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0D60E0">
        <w:rPr>
          <w:rFonts w:ascii="Times New Roman" w:hAnsi="Times New Roman" w:cs="Times New Roman"/>
        </w:rPr>
      </w:r>
      <w:r w:rsidR="000D60E0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3, 17</w:t>
      </w:r>
      <w:r w:rsidR="000D60E0">
        <w:rPr>
          <w:rFonts w:ascii="Times New Roman" w:hAnsi="Times New Roman" w:cs="Times New Roman"/>
        </w:rPr>
        <w:fldChar w:fldCharType="end"/>
      </w:r>
      <w:r w:rsidR="00BE3011">
        <w:rPr>
          <w:rFonts w:ascii="Times New Roman" w:hAnsi="Times New Roman" w:cs="Times New Roman"/>
        </w:rPr>
        <w:t xml:space="preserve">, </w:t>
      </w:r>
      <w:r w:rsidR="002348ED">
        <w:rPr>
          <w:rFonts w:ascii="Times New Roman" w:hAnsi="Times New Roman" w:cs="Times New Roman"/>
        </w:rPr>
        <w:t xml:space="preserve">little </w:t>
      </w:r>
      <w:r w:rsidR="007113F1">
        <w:rPr>
          <w:rFonts w:ascii="Times New Roman" w:hAnsi="Times New Roman" w:cs="Times New Roman"/>
        </w:rPr>
        <w:t>concern</w:t>
      </w:r>
      <w:r w:rsidR="006D54F8">
        <w:rPr>
          <w:rFonts w:ascii="Times New Roman" w:hAnsi="Times New Roman" w:cs="Times New Roman"/>
        </w:rPr>
        <w:t>ed</w:t>
      </w:r>
      <w:r w:rsidR="007113F1">
        <w:rPr>
          <w:rFonts w:ascii="Times New Roman" w:hAnsi="Times New Roman" w:cs="Times New Roman"/>
        </w:rPr>
        <w:t xml:space="preserve"> </w:t>
      </w:r>
      <w:r w:rsidR="0068359C">
        <w:rPr>
          <w:rFonts w:ascii="Times New Roman" w:hAnsi="Times New Roman" w:cs="Times New Roman"/>
        </w:rPr>
        <w:t>about</w:t>
      </w:r>
      <w:r w:rsidR="008A7122">
        <w:rPr>
          <w:rFonts w:ascii="Times New Roman" w:hAnsi="Times New Roman" w:cs="Times New Roman"/>
        </w:rPr>
        <w:t xml:space="preserve"> </w:t>
      </w:r>
      <w:r w:rsidR="00AE0CF9">
        <w:rPr>
          <w:rFonts w:ascii="Times New Roman" w:hAnsi="Times New Roman" w:cs="Times New Roman"/>
        </w:rPr>
        <w:t>the</w:t>
      </w:r>
      <w:r w:rsidR="00204712">
        <w:rPr>
          <w:rFonts w:ascii="Times New Roman" w:hAnsi="Times New Roman" w:cs="Times New Roman"/>
        </w:rPr>
        <w:t xml:space="preserve"> </w:t>
      </w:r>
      <w:r w:rsidR="00113046">
        <w:rPr>
          <w:rFonts w:ascii="Times New Roman" w:hAnsi="Times New Roman" w:cs="Times New Roman"/>
        </w:rPr>
        <w:t>role</w:t>
      </w:r>
      <w:r w:rsidR="006D54F8">
        <w:rPr>
          <w:rFonts w:ascii="Times New Roman" w:hAnsi="Times New Roman" w:cs="Times New Roman"/>
        </w:rPr>
        <w:t>s</w:t>
      </w:r>
      <w:r w:rsidR="00204712">
        <w:rPr>
          <w:rFonts w:ascii="Times New Roman" w:hAnsi="Times New Roman" w:cs="Times New Roman"/>
        </w:rPr>
        <w:t xml:space="preserve"> of</w:t>
      </w:r>
      <w:r w:rsidR="00AE0CF9">
        <w:rPr>
          <w:rFonts w:ascii="Times New Roman" w:hAnsi="Times New Roman" w:cs="Times New Roman"/>
        </w:rPr>
        <w:t xml:space="preserve"> </w:t>
      </w:r>
      <w:r w:rsidR="00D26C3D">
        <w:rPr>
          <w:rFonts w:ascii="Times New Roman" w:hAnsi="Times New Roman" w:cs="Times New Roman"/>
        </w:rPr>
        <w:t xml:space="preserve">relaxation of </w:t>
      </w:r>
      <w:r w:rsidR="00204712">
        <w:rPr>
          <w:rFonts w:ascii="Times New Roman" w:hAnsi="Times New Roman" w:cs="Times New Roman"/>
        </w:rPr>
        <w:t xml:space="preserve">evolutionary </w:t>
      </w:r>
      <w:r w:rsidR="00D26C3D">
        <w:rPr>
          <w:rFonts w:ascii="Times New Roman" w:hAnsi="Times New Roman" w:cs="Times New Roman"/>
        </w:rPr>
        <w:t>constraints</w:t>
      </w:r>
      <w:r>
        <w:rPr>
          <w:rFonts w:ascii="Times New Roman" w:hAnsi="Times New Roman" w:cs="Times New Roman"/>
        </w:rPr>
        <w:t>.</w:t>
      </w:r>
      <w:r w:rsidR="004D381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</w:t>
      </w:r>
      <w:r w:rsidR="004D381A">
        <w:rPr>
          <w:rFonts w:ascii="Times New Roman" w:hAnsi="Times New Roman" w:cs="Times New Roman"/>
        </w:rPr>
        <w:t xml:space="preserve">n spite </w:t>
      </w:r>
      <w:r w:rsidR="004D49FD">
        <w:rPr>
          <w:rFonts w:ascii="Times New Roman" w:hAnsi="Times New Roman" w:cs="Times New Roman"/>
        </w:rPr>
        <w:t xml:space="preserve">of </w:t>
      </w:r>
      <w:r>
        <w:rPr>
          <w:rFonts w:ascii="Times New Roman" w:hAnsi="Times New Roman" w:cs="Times New Roman"/>
        </w:rPr>
        <w:t>that</w:t>
      </w:r>
      <w:r w:rsidR="00AE0CF9">
        <w:rPr>
          <w:rFonts w:ascii="Times New Roman" w:hAnsi="Times New Roman" w:cs="Times New Roman"/>
        </w:rPr>
        <w:t xml:space="preserve"> r</w:t>
      </w:r>
      <w:r w:rsidR="002377C7">
        <w:rPr>
          <w:rFonts w:ascii="Times New Roman" w:hAnsi="Times New Roman" w:cs="Times New Roman"/>
        </w:rPr>
        <w:t>elaxed s</w:t>
      </w:r>
      <w:r w:rsidR="00175EC1">
        <w:rPr>
          <w:rFonts w:ascii="Times New Roman" w:hAnsi="Times New Roman" w:cs="Times New Roman"/>
        </w:rPr>
        <w:t>election</w:t>
      </w:r>
      <w:r w:rsidR="00C52400">
        <w:rPr>
          <w:rFonts w:ascii="Times New Roman" w:hAnsi="Times New Roman" w:cs="Times New Roman"/>
        </w:rPr>
        <w:t xml:space="preserve"> </w:t>
      </w:r>
      <w:r w:rsidR="000208C2">
        <w:rPr>
          <w:rFonts w:ascii="Times New Roman" w:hAnsi="Times New Roman" w:cs="Times New Roman"/>
        </w:rPr>
        <w:t xml:space="preserve">has been </w:t>
      </w:r>
      <w:r w:rsidR="001B44E2">
        <w:rPr>
          <w:rFonts w:ascii="Times New Roman" w:hAnsi="Times New Roman" w:cs="Times New Roman"/>
        </w:rPr>
        <w:t>documented</w:t>
      </w:r>
      <w:r w:rsidR="000208C2">
        <w:rPr>
          <w:rFonts w:ascii="Times New Roman" w:hAnsi="Times New Roman" w:cs="Times New Roman"/>
        </w:rPr>
        <w:t xml:space="preserve"> to be</w:t>
      </w:r>
      <w:r w:rsidR="00D714BC">
        <w:rPr>
          <w:rFonts w:ascii="Times New Roman" w:hAnsi="Times New Roman" w:cs="Times New Roman"/>
        </w:rPr>
        <w:t xml:space="preserve"> a</w:t>
      </w:r>
      <w:r w:rsidR="00D26C3D">
        <w:rPr>
          <w:rFonts w:ascii="Times New Roman" w:hAnsi="Times New Roman" w:cs="Times New Roman"/>
        </w:rPr>
        <w:t xml:space="preserve"> </w:t>
      </w:r>
      <w:r w:rsidR="00DF0E28">
        <w:rPr>
          <w:rFonts w:ascii="Times New Roman" w:hAnsi="Times New Roman" w:cs="Times New Roman"/>
        </w:rPr>
        <w:t>domina</w:t>
      </w:r>
      <w:r w:rsidR="00D26C3D">
        <w:rPr>
          <w:rFonts w:ascii="Times New Roman" w:hAnsi="Times New Roman" w:cs="Times New Roman"/>
        </w:rPr>
        <w:t>n</w:t>
      </w:r>
      <w:r w:rsidR="00DF0E28">
        <w:rPr>
          <w:rFonts w:ascii="Times New Roman" w:hAnsi="Times New Roman" w:cs="Times New Roman"/>
        </w:rPr>
        <w:t>t</w:t>
      </w:r>
      <w:r w:rsidR="00F96D53">
        <w:rPr>
          <w:rFonts w:ascii="Times New Roman" w:hAnsi="Times New Roman" w:cs="Times New Roman"/>
        </w:rPr>
        <w:t xml:space="preserve"> driving forces</w:t>
      </w:r>
      <w:r w:rsidR="00B772CD">
        <w:rPr>
          <w:rFonts w:ascii="Times New Roman" w:hAnsi="Times New Roman" w:cs="Times New Roman"/>
        </w:rPr>
        <w:t xml:space="preserve"> in </w:t>
      </w:r>
      <w:r w:rsidR="00F96D53">
        <w:rPr>
          <w:rFonts w:ascii="Times New Roman" w:hAnsi="Times New Roman" w:cs="Times New Roman"/>
        </w:rPr>
        <w:t xml:space="preserve">the </w:t>
      </w:r>
      <w:r w:rsidR="00B772CD">
        <w:rPr>
          <w:rFonts w:ascii="Times New Roman" w:hAnsi="Times New Roman" w:cs="Times New Roman"/>
        </w:rPr>
        <w:t>evolution of many traits</w:t>
      </w:r>
      <w:r w:rsidR="00796C98">
        <w:rPr>
          <w:rFonts w:ascii="Times New Roman" w:hAnsi="Times New Roman" w:cs="Times New Roman"/>
        </w:rPr>
        <w:fldChar w:fldCharType="begin"/>
      </w:r>
      <w:r w:rsidR="002E41D6">
        <w:rPr>
          <w:rFonts w:ascii="Times New Roman" w:hAnsi="Times New Roman" w:cs="Times New Roman"/>
        </w:rPr>
        <w:instrText xml:space="preserve"> ADDIN EN.CITE &lt;EndNote&gt;&lt;Cite&gt;&lt;Author&gt;Lahti&lt;/Author&gt;&lt;Year&gt;2009&lt;/Year&gt;&lt;RecNum&gt;4663&lt;/RecNum&gt;&lt;DisplayText&gt;&lt;style face="superscript"&gt;21&lt;/style&gt;&lt;/DisplayText&gt;&lt;record&gt;&lt;rec-number&gt;4663&lt;/rec-number&gt;&lt;foreign-keys&gt;&lt;key app="EN" db-id="tv9vrfdemz0pstew0aex95v6axa2v9ftwfvr" timestamp="1627876779" guid="04416eed-7be2-45a7-a0b7-2e1b7ec8d31f"&gt;4663&lt;/key&gt;&lt;/foreign-keys&gt;&lt;ref-type name="Journal Article"&gt;17&lt;/ref-type&gt;&lt;contributors&gt;&lt;authors&gt;&lt;author&gt;Lahti, D. C.&lt;/author&gt;&lt;author&gt;Johnson, N. A.&lt;/author&gt;&lt;author&gt;Ajie, B. C.&lt;/author&gt;&lt;author&gt;Otto, S. P.&lt;/author&gt;&lt;author&gt;Hendry, A. P.&lt;/author&gt;&lt;author&gt;Blumstein, D. T.&lt;/author&gt;&lt;author&gt;Coss, R. G.&lt;/author&gt;&lt;author&gt;Donohue, K.&lt;/author&gt;&lt;author&gt;Foster, S. A.&lt;/author&gt;&lt;/authors&gt;&lt;/contributors&gt;&lt;auth-address&gt;Department of Biology, University of Massachusetts, Amherst, MA 01003, USA. lahti@bio.umass.edu&lt;/auth-address&gt;&lt;titles&gt;&lt;title&gt;Relaxed selection in the wild&lt;/title&gt;&lt;secondary-title&gt;Trends Ecol Evol&lt;/secondary-title&gt;&lt;/titles&gt;&lt;periodical&gt;&lt;full-title&gt;Trends in Ecology &amp;amp; Evolution&lt;/full-title&gt;&lt;abbr-1&gt;Trends Ecol. Evol.&lt;/abbr-1&gt;&lt;abbr-2&gt;Trends Ecol Evol&lt;/abbr-2&gt;&lt;/periodical&gt;&lt;pages&gt;487-96&lt;/pages&gt;&lt;volume&gt;24&lt;/volume&gt;&lt;number&gt;9&lt;/number&gt;&lt;edition&gt;2009/06/09&lt;/edition&gt;&lt;keywords&gt;&lt;keyword&gt;Adaptation, Biological&lt;/keyword&gt;&lt;keyword&gt;Animals&lt;/keyword&gt;&lt;keyword&gt;Biological Evolution&lt;/keyword&gt;&lt;keyword&gt;Fishes/anatomy &amp;amp; histology/genetics&lt;/keyword&gt;&lt;keyword&gt;Orchidaceae/anatomy &amp;amp; histology/genetics&lt;/keyword&gt;&lt;keyword&gt;Phenotype&lt;/keyword&gt;&lt;keyword&gt;Population Dynamics&lt;/keyword&gt;&lt;keyword&gt;Sciuridae/genetics/physiology&lt;/keyword&gt;&lt;keyword&gt;*Selection, Genetic&lt;/keyword&gt;&lt;/keywords&gt;&lt;dates&gt;&lt;year&gt;2009&lt;/year&gt;&lt;pub-dates&gt;&lt;date&gt;Sep&lt;/date&gt;&lt;/pub-dates&gt;&lt;/dates&gt;&lt;isbn&gt;0169-5347 (Print)&amp;#xD;0169-5347 (Linking)&lt;/isbn&gt;&lt;accession-num&gt;19500875&lt;/accession-num&gt;&lt;urls&gt;&lt;related-urls&gt;&lt;url&gt;https://www.ncbi.nlm.nih.gov/pubmed/19500875&lt;/url&gt;&lt;/related-urls&gt;&lt;/urls&gt;&lt;electronic-resource-num&gt;10.1016/j.tree.2009.03.010&lt;/electronic-resource-num&gt;&lt;/record&gt;&lt;/Cite&gt;&lt;/EndNote&gt;</w:instrText>
      </w:r>
      <w:r w:rsidR="00796C98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1</w:t>
      </w:r>
      <w:r w:rsidR="00796C98">
        <w:rPr>
          <w:rFonts w:ascii="Times New Roman" w:hAnsi="Times New Roman" w:cs="Times New Roman"/>
        </w:rPr>
        <w:fldChar w:fldCharType="end"/>
      </w:r>
      <w:r w:rsidR="00C7260E">
        <w:rPr>
          <w:rFonts w:ascii="Times New Roman" w:hAnsi="Times New Roman" w:cs="Times New Roman"/>
        </w:rPr>
        <w:t xml:space="preserve"> </w:t>
      </w:r>
      <w:r w:rsidR="00B772CD" w:rsidRPr="00F658E7">
        <w:rPr>
          <w:rFonts w:ascii="Times New Roman" w:hAnsi="Times New Roman" w:cs="Times New Roman"/>
        </w:rPr>
        <w:t xml:space="preserve">and depletion </w:t>
      </w:r>
      <w:r w:rsidR="000D74D9" w:rsidRPr="00F658E7">
        <w:rPr>
          <w:rFonts w:ascii="Times New Roman" w:hAnsi="Times New Roman" w:cs="Times New Roman"/>
        </w:rPr>
        <w:t xml:space="preserve">of </w:t>
      </w:r>
      <w:r w:rsidR="00446AE5" w:rsidRPr="00BC57A3">
        <w:rPr>
          <w:rFonts w:ascii="Times New Roman" w:hAnsi="Times New Roman" w:cs="Times New Roman"/>
        </w:rPr>
        <w:t>numerous</w:t>
      </w:r>
      <w:r w:rsidR="00B772CD" w:rsidRPr="00F658E7">
        <w:rPr>
          <w:rFonts w:ascii="Times New Roman" w:hAnsi="Times New Roman" w:cs="Times New Roman"/>
        </w:rPr>
        <w:t xml:space="preserve"> genes can</w:t>
      </w:r>
      <w:r w:rsidR="00D45FAF" w:rsidRPr="00F658E7">
        <w:rPr>
          <w:rFonts w:ascii="Times New Roman" w:hAnsi="Times New Roman" w:cs="Times New Roman"/>
        </w:rPr>
        <w:t xml:space="preserve"> </w:t>
      </w:r>
      <w:r w:rsidR="000507FB">
        <w:rPr>
          <w:rFonts w:ascii="Times New Roman" w:hAnsi="Times New Roman" w:cs="Times New Roman"/>
        </w:rPr>
        <w:t>significant</w:t>
      </w:r>
      <w:r w:rsidR="00DB4D0B" w:rsidRPr="00DB4D0B">
        <w:rPr>
          <w:rFonts w:ascii="Times New Roman" w:hAnsi="Times New Roman" w:cs="Times New Roman"/>
        </w:rPr>
        <w:t>ly</w:t>
      </w:r>
      <w:r w:rsidR="00DB4D0B">
        <w:rPr>
          <w:rFonts w:ascii="Times New Roman" w:hAnsi="Times New Roman" w:cs="Times New Roman"/>
        </w:rPr>
        <w:t xml:space="preserve"> </w:t>
      </w:r>
      <w:r w:rsidR="00AC4952" w:rsidRPr="00F658E7">
        <w:rPr>
          <w:rFonts w:ascii="Times New Roman" w:hAnsi="Times New Roman" w:cs="Times New Roman"/>
        </w:rPr>
        <w:t>extend</w:t>
      </w:r>
      <w:r w:rsidR="00D45FAF" w:rsidRPr="00F658E7">
        <w:rPr>
          <w:rFonts w:ascii="Times New Roman" w:hAnsi="Times New Roman" w:cs="Times New Roman"/>
        </w:rPr>
        <w:t xml:space="preserve"> MLS</w:t>
      </w:r>
      <w:r w:rsidR="00D43A99" w:rsidRPr="00F658E7">
        <w:rPr>
          <w:rFonts w:ascii="Times New Roman" w:hAnsi="Times New Roman" w:cs="Times New Roman"/>
        </w:rPr>
        <w:t xml:space="preserve"> and</w:t>
      </w:r>
      <w:r w:rsidR="00AC4952" w:rsidRPr="00F658E7">
        <w:rPr>
          <w:rFonts w:ascii="Times New Roman" w:hAnsi="Times New Roman" w:cs="Times New Roman"/>
        </w:rPr>
        <w:t xml:space="preserve"> </w:t>
      </w:r>
      <w:r w:rsidR="00C52400" w:rsidRPr="00F658E7">
        <w:rPr>
          <w:rFonts w:ascii="Times New Roman" w:hAnsi="Times New Roman" w:cs="Times New Roman"/>
        </w:rPr>
        <w:t>delay</w:t>
      </w:r>
      <w:r w:rsidR="00D43A99" w:rsidRPr="00F658E7">
        <w:rPr>
          <w:rFonts w:ascii="Times New Roman" w:hAnsi="Times New Roman" w:cs="Times New Roman"/>
        </w:rPr>
        <w:t xml:space="preserve"> aging</w:t>
      </w:r>
      <w:r w:rsidR="00C52400" w:rsidRPr="00F658E7">
        <w:rPr>
          <w:rFonts w:ascii="Times New Roman" w:hAnsi="Times New Roman" w:cs="Times New Roman"/>
        </w:rPr>
        <w:t xml:space="preserve"> </w:t>
      </w:r>
      <w:r w:rsidR="00B772CD" w:rsidRPr="00F658E7">
        <w:rPr>
          <w:rFonts w:ascii="Times New Roman" w:hAnsi="Times New Roman" w:cs="Times New Roman"/>
        </w:rPr>
        <w:t>in model animals</w:t>
      </w:r>
      <w:r w:rsidR="000540F6" w:rsidRPr="00F658E7">
        <w:rPr>
          <w:rFonts w:ascii="Times New Roman" w:hAnsi="Times New Roman" w:cs="Times New Roman"/>
        </w:rPr>
        <w:fldChar w:fldCharType="begin">
          <w:fldData xml:space="preserve">PEVuZE5vdGU+PENpdGU+PEF1dGhvcj5CYXJiaWVyaTwvQXV0aG9yPjxZZWFyPjIwMDM8L1llYXI+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</w:fldData>
        </w:fldChar>
      </w:r>
      <w:r w:rsidR="002E41D6" w:rsidRPr="00F658E7">
        <w:rPr>
          <w:rFonts w:ascii="Times New Roman" w:hAnsi="Times New Roman" w:cs="Times New Roman"/>
        </w:rPr>
        <w:instrText xml:space="preserve"> ADDIN EN.CITE </w:instrText>
      </w:r>
      <w:r w:rsidR="002E41D6" w:rsidRPr="00F658E7">
        <w:rPr>
          <w:rFonts w:ascii="Times New Roman" w:hAnsi="Times New Roman" w:cs="Times New Roman"/>
        </w:rPr>
        <w:fldChar w:fldCharType="begin">
          <w:fldData xml:space="preserve">PEVuZE5vdGU+PENpdGU+PEF1dGhvcj5CYXJiaWVyaTwvQXV0aG9yPjxZZWFyPjIwMDM8L1llYXI+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</w:fldData>
        </w:fldChar>
      </w:r>
      <w:r w:rsidR="002E41D6" w:rsidRPr="00F658E7">
        <w:rPr>
          <w:rFonts w:ascii="Times New Roman" w:hAnsi="Times New Roman" w:cs="Times New Roman"/>
        </w:rPr>
        <w:instrText xml:space="preserve"> ADDIN EN.CITE.DATA </w:instrText>
      </w:r>
      <w:r w:rsidR="002E41D6" w:rsidRPr="00F658E7">
        <w:rPr>
          <w:rFonts w:ascii="Times New Roman" w:hAnsi="Times New Roman" w:cs="Times New Roman"/>
        </w:rPr>
      </w:r>
      <w:r w:rsidR="002E41D6" w:rsidRPr="00F658E7">
        <w:rPr>
          <w:rFonts w:ascii="Times New Roman" w:hAnsi="Times New Roman" w:cs="Times New Roman"/>
        </w:rPr>
        <w:fldChar w:fldCharType="end"/>
      </w:r>
      <w:r w:rsidR="000540F6" w:rsidRPr="00F658E7">
        <w:rPr>
          <w:rFonts w:ascii="Times New Roman" w:hAnsi="Times New Roman" w:cs="Times New Roman"/>
        </w:rPr>
      </w:r>
      <w:r w:rsidR="000540F6" w:rsidRPr="00F658E7">
        <w:rPr>
          <w:rFonts w:ascii="Times New Roman" w:hAnsi="Times New Roman" w:cs="Times New Roman"/>
        </w:rPr>
        <w:fldChar w:fldCharType="separate"/>
      </w:r>
      <w:r w:rsidR="002E41D6" w:rsidRPr="00F658E7">
        <w:rPr>
          <w:rFonts w:ascii="Times New Roman" w:hAnsi="Times New Roman" w:cs="Times New Roman"/>
          <w:noProof/>
          <w:vertAlign w:val="superscript"/>
        </w:rPr>
        <w:t>22, 23</w:t>
      </w:r>
      <w:r w:rsidR="000540F6" w:rsidRPr="00F658E7">
        <w:rPr>
          <w:rFonts w:ascii="Times New Roman" w:hAnsi="Times New Roman" w:cs="Times New Roman"/>
        </w:rPr>
        <w:fldChar w:fldCharType="end"/>
      </w:r>
      <w:r w:rsidR="00D45FAF" w:rsidRPr="00F658E7">
        <w:rPr>
          <w:rFonts w:ascii="Times New Roman" w:hAnsi="Times New Roman" w:cs="Times New Roman"/>
        </w:rPr>
        <w:t>.</w:t>
      </w:r>
    </w:p>
    <w:p w14:paraId="32C135D7" w14:textId="77777777" w:rsidR="005F13D8" w:rsidRPr="00F3187A" w:rsidRDefault="005F13D8" w:rsidP="00E62ADE">
      <w:pPr>
        <w:spacing w:line="332" w:lineRule="exact"/>
        <w:rPr>
          <w:rFonts w:ascii="Times New Roman" w:hAnsi="Times New Roman" w:cs="Times New Roman"/>
        </w:rPr>
      </w:pPr>
    </w:p>
    <w:p w14:paraId="321DEF6E" w14:textId="242AF90C" w:rsidR="007E0F98" w:rsidRDefault="00E05E0C" w:rsidP="00477998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Recently, a new method</w:t>
      </w:r>
      <w:r w:rsidR="00E84162">
        <w:rPr>
          <w:rFonts w:ascii="Times New Roman" w:hAnsi="Times New Roman" w:cs="Times New Roman"/>
        </w:rPr>
        <w:t xml:space="preserve"> that</w:t>
      </w:r>
      <w:r w:rsidRPr="00D17E62">
        <w:rPr>
          <w:rFonts w:ascii="Times New Roman" w:hAnsi="Times New Roman" w:cs="Times New Roman"/>
        </w:rPr>
        <w:t xml:space="preserve"> tests for association between relative evolutionary rates of gene</w:t>
      </w:r>
      <w:r w:rsidR="00024442">
        <w:rPr>
          <w:rFonts w:ascii="Times New Roman" w:hAnsi="Times New Roman" w:cs="Times New Roman"/>
        </w:rPr>
        <w:t>tic elements</w:t>
      </w:r>
      <w:r w:rsidRPr="00D17E62">
        <w:rPr>
          <w:rFonts w:ascii="Times New Roman" w:hAnsi="Times New Roman" w:cs="Times New Roman"/>
        </w:rPr>
        <w:t xml:space="preserve"> and the evolution of traits across a phylogeny (</w:t>
      </w:r>
      <w:r w:rsidR="00F82F08" w:rsidRPr="001F464E">
        <w:rPr>
          <w:rFonts w:ascii="Times New Roman" w:hAnsi="Times New Roman" w:cs="Times New Roman"/>
          <w:i/>
          <w:iCs/>
        </w:rPr>
        <w:t>Reconverge</w:t>
      </w:r>
      <w:r w:rsidRPr="00D17E62">
        <w:rPr>
          <w:rFonts w:ascii="Times New Roman" w:hAnsi="Times New Roman" w:cs="Times New Roman"/>
        </w:rPr>
        <w:t>)</w:t>
      </w:r>
      <w:r w:rsidR="004459DF" w:rsidRPr="00D17E62">
        <w:rPr>
          <w:rFonts w:ascii="Times New Roman" w:hAnsi="Times New Roman" w:cs="Times New Roman"/>
        </w:rPr>
        <w:fldChar w:fldCharType="begin">
          <w:fldData xml:space="preserve">PEVuZE5vdGU+PENpdGU+PEF1dGhvcj5Lb3dhbGN6eWs8L0F1dGhvcj48WWVhcj4yMDE5PC9ZZWFy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Lb3dhbGN6eWs8L0F1dGhvcj48WWVhcj4yMDE5PC9ZZWFy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4459DF" w:rsidRPr="00D17E62">
        <w:rPr>
          <w:rFonts w:ascii="Times New Roman" w:hAnsi="Times New Roman" w:cs="Times New Roman"/>
        </w:rPr>
      </w:r>
      <w:r w:rsidR="004459DF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4, 25</w:t>
      </w:r>
      <w:r w:rsidR="004459DF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has been developed. This method can</w:t>
      </w:r>
      <w:r w:rsidR="00182642" w:rsidRPr="00D17E62">
        <w:rPr>
          <w:rFonts w:ascii="Times New Roman" w:hAnsi="Times New Roman" w:cs="Times New Roman"/>
        </w:rPr>
        <w:t xml:space="preserve"> search for convergent shifts in evolutionary rates of individual protein-coding genes</w:t>
      </w:r>
      <w:r w:rsidR="00E16D25" w:rsidRPr="00D17E62">
        <w:rPr>
          <w:rFonts w:ascii="Times New Roman" w:hAnsi="Times New Roman" w:cs="Times New Roman"/>
        </w:rPr>
        <w:t xml:space="preserve"> </w:t>
      </w:r>
      <w:r w:rsidR="00037868" w:rsidRPr="00D17E62">
        <w:rPr>
          <w:rFonts w:ascii="Times New Roman" w:hAnsi="Times New Roman" w:cs="Times New Roman"/>
        </w:rPr>
        <w:t xml:space="preserve">that response for convergent </w:t>
      </w:r>
      <w:r w:rsidR="008252F6" w:rsidRPr="00D17E62">
        <w:rPr>
          <w:rFonts w:ascii="Times New Roman" w:hAnsi="Times New Roman" w:cs="Times New Roman"/>
        </w:rPr>
        <w:t>phenotypes</w:t>
      </w:r>
      <w:r w:rsidR="00182642" w:rsidRPr="00D17E62">
        <w:rPr>
          <w:rFonts w:ascii="Times New Roman" w:hAnsi="Times New Roman" w:cs="Times New Roman"/>
        </w:rPr>
        <w:t>.</w:t>
      </w:r>
      <w:r w:rsidR="000F2676">
        <w:rPr>
          <w:rFonts w:ascii="Times New Roman" w:hAnsi="Times New Roman" w:cs="Times New Roman"/>
        </w:rPr>
        <w:t xml:space="preserve"> </w:t>
      </w:r>
      <w:r w:rsidR="006114BE" w:rsidRPr="00D17E62">
        <w:rPr>
          <w:rFonts w:ascii="Times New Roman" w:hAnsi="Times New Roman" w:cs="Times New Roman"/>
        </w:rPr>
        <w:t xml:space="preserve">The evolutionary rates </w:t>
      </w:r>
      <w:r w:rsidR="006114BE">
        <w:rPr>
          <w:rFonts w:ascii="Times New Roman" w:hAnsi="Times New Roman" w:cs="Times New Roman"/>
        </w:rPr>
        <w:t xml:space="preserve">can </w:t>
      </w:r>
      <w:r w:rsidR="00C94C1F">
        <w:rPr>
          <w:rFonts w:ascii="Times New Roman" w:hAnsi="Times New Roman" w:cs="Times New Roman"/>
        </w:rPr>
        <w:t xml:space="preserve">well </w:t>
      </w:r>
      <w:r w:rsidR="006114BE" w:rsidRPr="00D17E62">
        <w:rPr>
          <w:rFonts w:ascii="Times New Roman" w:hAnsi="Times New Roman" w:cs="Times New Roman"/>
        </w:rPr>
        <w:t xml:space="preserve">reflect </w:t>
      </w:r>
      <w:r w:rsidR="006114BE">
        <w:rPr>
          <w:rFonts w:ascii="Times New Roman" w:hAnsi="Times New Roman" w:cs="Times New Roman"/>
        </w:rPr>
        <w:t xml:space="preserve">their </w:t>
      </w:r>
      <w:r w:rsidR="006114BE" w:rsidRPr="00D17E62">
        <w:rPr>
          <w:rFonts w:ascii="Times New Roman" w:hAnsi="Times New Roman" w:cs="Times New Roman"/>
        </w:rPr>
        <w:t>evolutionary constraint</w:t>
      </w:r>
      <w:r w:rsidR="006114BE">
        <w:rPr>
          <w:rFonts w:ascii="Times New Roman" w:hAnsi="Times New Roman" w:cs="Times New Roman"/>
        </w:rPr>
        <w:t>s</w:t>
      </w:r>
      <w:r w:rsidR="00616A40">
        <w:rPr>
          <w:rFonts w:ascii="Times New Roman" w:hAnsi="Times New Roman" w:cs="Times New Roman"/>
        </w:rPr>
        <w:t>.</w:t>
      </w:r>
      <w:r w:rsidR="006114BE" w:rsidRPr="00D17E62">
        <w:rPr>
          <w:rFonts w:ascii="Times New Roman" w:hAnsi="Times New Roman" w:cs="Times New Roman"/>
        </w:rPr>
        <w:t xml:space="preserve"> </w:t>
      </w:r>
      <w:r w:rsidR="00616A40">
        <w:rPr>
          <w:rFonts w:ascii="Times New Roman" w:hAnsi="Times New Roman" w:cs="Times New Roman"/>
        </w:rPr>
        <w:t>A</w:t>
      </w:r>
      <w:r w:rsidR="006114BE" w:rsidRPr="00D17E62">
        <w:rPr>
          <w:rFonts w:ascii="Times New Roman" w:hAnsi="Times New Roman" w:cs="Times New Roman"/>
        </w:rPr>
        <w:t>n increased selective constraint can lead to a slower evolutionary rate of protein-coding genes, whereas faster evolutionary rates can result from a rel</w:t>
      </w:r>
      <w:r w:rsidR="006114BE">
        <w:rPr>
          <w:rFonts w:ascii="Times New Roman" w:hAnsi="Times New Roman" w:cs="Times New Roman"/>
        </w:rPr>
        <w:t>axation</w:t>
      </w:r>
      <w:r w:rsidR="006114BE" w:rsidRPr="00D17E62">
        <w:rPr>
          <w:rFonts w:ascii="Times New Roman" w:hAnsi="Times New Roman" w:cs="Times New Roman"/>
        </w:rPr>
        <w:t xml:space="preserve"> of constraint or from intensified selection</w:t>
      </w:r>
      <w:r w:rsidR="006114BE">
        <w:rPr>
          <w:rFonts w:ascii="Times New Roman" w:hAnsi="Times New Roman" w:cs="Times New Roman"/>
        </w:rPr>
        <w:t xml:space="preserve"> (positive selection)</w:t>
      </w:r>
      <w:r w:rsidR="006114BE" w:rsidRPr="00D17E62">
        <w:rPr>
          <w:rFonts w:ascii="Times New Roman" w:hAnsi="Times New Roman" w:cs="Times New Roman"/>
        </w:rPr>
        <w:fldChar w:fldCharType="begin"/>
      </w:r>
      <w:r w:rsidR="002E41D6">
        <w:rPr>
          <w:rFonts w:ascii="Times New Roman" w:hAnsi="Times New Roman" w:cs="Times New Roman"/>
        </w:rPr>
        <w:instrText xml:space="preserve"> ADDIN EN.CITE &lt;EndNote&gt;&lt;Cite&gt;&lt;Author&gt;Kowalczyk&lt;/Author&gt;&lt;Year&gt;2019&lt;/Year&gt;&lt;RecNum&gt;4324&lt;/RecNum&gt;&lt;DisplayText&gt;&lt;style face="superscript"&gt;24&lt;/style&gt;&lt;/DisplayText&gt;&lt;record&gt;&lt;rec-number&gt;4324&lt;/rec-number&gt;&lt;foreign-keys&gt;&lt;key app="EN" db-id="tv9vrfdemz0pstew0aex95v6axa2v9ftwfvr" timestamp="1569336199" guid="60b88027-a1d3-4ddf-bcc8-01b862134291"&gt;4324&lt;/key&gt;&lt;/foreign-keys&gt;&lt;ref-type name="Journal Article"&gt;17&lt;/ref-type&gt;&lt;contributors&gt;&lt;authors&gt;&lt;author&gt;Kowalczyk, A.&lt;/author&gt;&lt;author&gt;Meyer, W. K.&lt;/author&gt;&lt;author&gt;Partha, R.&lt;/author&gt;&lt;author&gt;Mao, W.&lt;/author&gt;&lt;author&gt;Clark, N. L.&lt;/author&gt;&lt;author&gt;Chikina, M.&lt;/author&gt;&lt;/authors&gt;&lt;/contributors&gt;&lt;auth-address&gt;Department of Computational and Systems Biology, University of Pittsburgh, Pittsburgh, PA, USA.&amp;#xD;Joint Carnegie Mellon University-University of Pittsburgh Ph.D. Program in Computational Biology, Pittsburgh, PA, USA.&lt;/auth-address&gt;&lt;titles&gt;&lt;title&gt;RERconverge: an R package for associating evolutionary rates with convergent traits&lt;/title&gt;&lt;secondary-title&gt;Bioinformatics&lt;/secondary-title&gt;&lt;/titles&gt;&lt;periodical&gt;&lt;full-title&gt;Bioinformatics&lt;/full-title&gt;&lt;abbr-1&gt;Bioinformatics&lt;/abbr-1&gt;&lt;abbr-2&gt;Bioinformatics&lt;/abbr-2&gt;&lt;/periodical&gt;&lt;edition&gt;2019/06/14&lt;/edition&gt;&lt;dates&gt;&lt;year&gt;2019&lt;/year&gt;&lt;pub-dates&gt;&lt;date&gt;Jun 13&lt;/date&gt;&lt;/pub-dates&gt;&lt;/dates&gt;&lt;isbn&gt;1367-4811 (Electronic)&amp;#xD;1367-4803 (Linking)&lt;/isbn&gt;&lt;accession-num&gt;31192356&lt;/accession-num&gt;&lt;urls&gt;&lt;related-urls&gt;&lt;url&gt;https://www.ncbi.nlm.nih.gov/pubmed/31192356&lt;/url&gt;&lt;/related-urls&gt;&lt;/urls&gt;&lt;electronic-resource-num&gt;10.1093/bioinformatics/btz468&lt;/electronic-resource-num&gt;&lt;/record&gt;&lt;/Cite&gt;&lt;/EndNote&gt;</w:instrText>
      </w:r>
      <w:r w:rsidR="006114BE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4</w:t>
      </w:r>
      <w:r w:rsidR="006114BE" w:rsidRPr="00D17E62">
        <w:rPr>
          <w:rFonts w:ascii="Times New Roman" w:hAnsi="Times New Roman" w:cs="Times New Roman"/>
        </w:rPr>
        <w:fldChar w:fldCharType="end"/>
      </w:r>
      <w:r w:rsidR="006114BE" w:rsidRPr="00D17E62">
        <w:rPr>
          <w:rFonts w:ascii="Times New Roman" w:hAnsi="Times New Roman" w:cs="Times New Roman"/>
        </w:rPr>
        <w:t>.</w:t>
      </w:r>
      <w:r w:rsidR="003A7A1A">
        <w:rPr>
          <w:rFonts w:ascii="Times New Roman" w:hAnsi="Times New Roman" w:cs="Times New Roman"/>
        </w:rPr>
        <w:t xml:space="preserve"> </w:t>
      </w:r>
      <w:r w:rsidR="008252F6" w:rsidRPr="00D17E62">
        <w:rPr>
          <w:rFonts w:ascii="Times New Roman" w:hAnsi="Times New Roman" w:cs="Times New Roman"/>
        </w:rPr>
        <w:t xml:space="preserve">A previous study used </w:t>
      </w:r>
      <w:r w:rsidR="005B59AE" w:rsidRPr="006975B1">
        <w:rPr>
          <w:rFonts w:ascii="Times New Roman" w:hAnsi="Times New Roman" w:cs="Times New Roman"/>
          <w:i/>
          <w:iCs/>
        </w:rPr>
        <w:t>RERconverge</w:t>
      </w:r>
      <w:r w:rsidR="005B59AE" w:rsidRPr="00D17E62">
        <w:rPr>
          <w:rFonts w:ascii="Times New Roman" w:hAnsi="Times New Roman" w:cs="Times New Roman"/>
        </w:rPr>
        <w:t xml:space="preserve"> </w:t>
      </w:r>
      <w:r w:rsidR="00BF2BED" w:rsidRPr="00D17E62">
        <w:rPr>
          <w:rFonts w:ascii="Times New Roman" w:hAnsi="Times New Roman" w:cs="Times New Roman"/>
        </w:rPr>
        <w:t xml:space="preserve">methods </w:t>
      </w:r>
      <w:r w:rsidR="00853FCE" w:rsidRPr="00D17E62">
        <w:rPr>
          <w:rFonts w:ascii="Times New Roman" w:hAnsi="Times New Roman" w:cs="Times New Roman"/>
        </w:rPr>
        <w:t xml:space="preserve">to </w:t>
      </w:r>
      <w:r w:rsidR="00B310CE">
        <w:rPr>
          <w:rFonts w:ascii="Times New Roman" w:hAnsi="Times New Roman" w:cs="Times New Roman"/>
        </w:rPr>
        <w:t>uncover the molecular basis underlying lifespan found that</w:t>
      </w:r>
      <w:r w:rsidR="00DC5953">
        <w:rPr>
          <w:rFonts w:ascii="Times New Roman" w:hAnsi="Times New Roman" w:cs="Times New Roman"/>
        </w:rPr>
        <w:t xml:space="preserve"> negatively correlated genes</w:t>
      </w:r>
      <w:r w:rsidR="007E080F">
        <w:rPr>
          <w:rFonts w:ascii="Times New Roman" w:hAnsi="Times New Roman" w:cs="Times New Roman"/>
        </w:rPr>
        <w:t xml:space="preserve"> (NCGs)</w:t>
      </w:r>
      <w:r w:rsidR="004058B0">
        <w:rPr>
          <w:rFonts w:ascii="Times New Roman" w:hAnsi="Times New Roman" w:cs="Times New Roman"/>
        </w:rPr>
        <w:t xml:space="preserve"> between protein evolutionary rate and lifespan</w:t>
      </w:r>
      <w:r w:rsidR="00DC5953">
        <w:rPr>
          <w:rFonts w:ascii="Times New Roman" w:hAnsi="Times New Roman" w:cs="Times New Roman"/>
        </w:rPr>
        <w:t xml:space="preserve"> were enrichen in</w:t>
      </w:r>
      <w:r w:rsidR="00D74C86" w:rsidRPr="00D17E62">
        <w:rPr>
          <w:rFonts w:ascii="Times New Roman" w:hAnsi="Times New Roman" w:cs="Times New Roman"/>
        </w:rPr>
        <w:t xml:space="preserve"> </w:t>
      </w:r>
      <w:r w:rsidR="002A36D0" w:rsidRPr="00D17E62">
        <w:rPr>
          <w:rFonts w:ascii="Times New Roman" w:hAnsi="Times New Roman" w:cs="Times New Roman"/>
        </w:rPr>
        <w:t xml:space="preserve">DNA repair, </w:t>
      </w:r>
      <w:r w:rsidR="00F65AE9" w:rsidRPr="00D17E62">
        <w:rPr>
          <w:rFonts w:ascii="Times New Roman" w:hAnsi="Times New Roman" w:cs="Times New Roman"/>
        </w:rPr>
        <w:t>immunity, cell cycle</w:t>
      </w:r>
      <w:r w:rsidR="0073063A">
        <w:rPr>
          <w:rFonts w:ascii="Times New Roman" w:hAnsi="Times New Roman" w:cs="Times New Roman"/>
        </w:rPr>
        <w:t xml:space="preserve"> and</w:t>
      </w:r>
      <w:r w:rsidR="00F65AE9" w:rsidRPr="00D17E62">
        <w:rPr>
          <w:rFonts w:ascii="Times New Roman" w:hAnsi="Times New Roman" w:cs="Times New Roman"/>
        </w:rPr>
        <w:t xml:space="preserve"> </w:t>
      </w:r>
      <w:r w:rsidR="002A36D0" w:rsidRPr="00D17E62">
        <w:rPr>
          <w:rFonts w:ascii="Times New Roman" w:hAnsi="Times New Roman" w:cs="Times New Roman"/>
        </w:rPr>
        <w:t>cell death</w:t>
      </w:r>
      <w:r w:rsidR="007F2BFE" w:rsidRPr="00D17E62">
        <w:rPr>
          <w:rFonts w:ascii="Times New Roman" w:hAnsi="Times New Roman" w:cs="Times New Roman"/>
        </w:rPr>
        <w:t>-related</w:t>
      </w:r>
      <w:r w:rsidR="00F65AE9" w:rsidRPr="00D17E62">
        <w:rPr>
          <w:rFonts w:ascii="Times New Roman" w:hAnsi="Times New Roman" w:cs="Times New Roman"/>
        </w:rPr>
        <w:t xml:space="preserve"> </w:t>
      </w:r>
      <w:r w:rsidR="007F2BFE" w:rsidRPr="00D17E62">
        <w:rPr>
          <w:rFonts w:ascii="Times New Roman" w:hAnsi="Times New Roman" w:cs="Times New Roman"/>
        </w:rPr>
        <w:t>pathways</w:t>
      </w:r>
      <w:r w:rsidR="000A0923" w:rsidRPr="00D17E62">
        <w:rPr>
          <w:rFonts w:ascii="Times New Roman" w:hAnsi="Times New Roman" w:cs="Times New Roman"/>
        </w:rPr>
        <w:fldChar w:fldCharType="begin"/>
      </w:r>
      <w:r w:rsidR="00C11769">
        <w:rPr>
          <w:rFonts w:ascii="Times New Roman" w:hAnsi="Times New Roman" w:cs="Times New Roman"/>
        </w:rPr>
        <w:instrText xml:space="preserve"> ADDIN EN.CITE &lt;EndNote&gt;&lt;Cite&gt;&lt;Author&gt;Kowalczyk&lt;/Author&gt;&lt;Year&gt;2020&lt;/Year&gt;&lt;RecNum&gt;4526&lt;/RecNum&gt;&lt;DisplayText&gt;&lt;style face="superscript"&gt;6&lt;/style&gt;&lt;/DisplayText&gt;&lt;record&gt;&lt;rec-number&gt;4526&lt;/rec-number&gt;&lt;foreign-keys&gt;&lt;key app="EN" db-id="tv9vrfdemz0pstew0aex95v6axa2v9ftwfvr" timestamp="1592392589" guid="344dd803-d5d6-475e-bc74-fcdb78e5eed8"&gt;4526&lt;/key&gt;&lt;/foreign-keys&gt;&lt;ref-type name="Journal Article"&gt;17&lt;/ref-type&gt;&lt;contributors&gt;&lt;authors&gt;&lt;author&gt;Kowalczyk, A.&lt;/author&gt;&lt;author&gt;Partha, R.&lt;/author&gt;&lt;author&gt;Clark, N. L.&lt;/author&gt;&lt;author&gt;Chikina, M.&lt;/author&gt;&lt;/authors&gt;&lt;/contributors&gt;&lt;auth-address&gt;Joint Carnegie Mellon University-University of Pittsburgh PhD Program in Computational Biology, Pittsburgh, United States.&amp;#xD;Department of Computational and Systems Biology, University of Pittsburgh, Pittsburgh, United States.&amp;#xD;Pittsburgh Center for Evolutionary Biology and Medicine, University of Pittsburgh, Pittsburgh, United States.&amp;#xD;Department of Human Genetics, University of Utah, Salt Lake City, United States.&lt;/auth-address&gt;&lt;titles&gt;&lt;title&gt;Pan-mammalian analysis of molecular constraints underlying extended lifespan&lt;/title&gt;&lt;secondary-title&gt;Elife&lt;/secondary-title&gt;&lt;/titles&gt;&lt;periodical&gt;&lt;full-title&gt;Elife&lt;/full-title&gt;&lt;/periodical&gt;&lt;volume&gt;9&lt;/volume&gt;&lt;edition&gt;2020/02/12&lt;/edition&gt;&lt;keywords&gt;&lt;keyword&gt;RERconverge&lt;/keyword&gt;&lt;keyword&gt;computational biology&lt;/keyword&gt;&lt;keyword&gt;evolution&lt;/keyword&gt;&lt;keyword&gt;genetics&lt;/keyword&gt;&lt;keyword&gt;genomics&lt;/keyword&gt;&lt;keyword&gt;longevity&lt;/keyword&gt;&lt;keyword&gt;mammals&lt;/keyword&gt;&lt;keyword&gt;phylogenomics&lt;/keyword&gt;&lt;keyword&gt;systems biology&lt;/keyword&gt;&lt;/keywords&gt;&lt;dates&gt;&lt;year&gt;2020&lt;/year&gt;&lt;pub-dates&gt;&lt;date&gt;Feb 11&lt;/date&gt;&lt;/pub-dates&gt;&lt;/dates&gt;&lt;isbn&gt;2050-084X (Electronic)&amp;#xD;2050-084X (Linking)&lt;/isbn&gt;&lt;accession-num&gt;32043462&lt;/accession-num&gt;&lt;urls&gt;&lt;related-urls&gt;&lt;url&gt;https://www.ncbi.nlm.nih.gov/pubmed/32043462&lt;/url&gt;&lt;/related-urls&gt;&lt;/urls&gt;&lt;custom2&gt;PMC7012612&lt;/custom2&gt;&lt;electronic-resource-num&gt;10.7554/eLife.51089&lt;/electronic-resource-num&gt;&lt;/record&gt;&lt;/Cite&gt;&lt;/EndNote&gt;</w:instrText>
      </w:r>
      <w:r w:rsidR="000A0923" w:rsidRPr="00D17E62">
        <w:rPr>
          <w:rFonts w:ascii="Times New Roman" w:hAnsi="Times New Roman" w:cs="Times New Roman"/>
        </w:rPr>
        <w:fldChar w:fldCharType="separate"/>
      </w:r>
      <w:r w:rsidR="000A0923" w:rsidRPr="00D17E62">
        <w:rPr>
          <w:rFonts w:ascii="Times New Roman" w:hAnsi="Times New Roman" w:cs="Times New Roman"/>
          <w:noProof/>
          <w:vertAlign w:val="superscript"/>
        </w:rPr>
        <w:t>6</w:t>
      </w:r>
      <w:r w:rsidR="000A0923" w:rsidRPr="00D17E62">
        <w:rPr>
          <w:rFonts w:ascii="Times New Roman" w:hAnsi="Times New Roman" w:cs="Times New Roman"/>
        </w:rPr>
        <w:fldChar w:fldCharType="end"/>
      </w:r>
      <w:r w:rsidR="00D63428" w:rsidRPr="00D17E62">
        <w:rPr>
          <w:rFonts w:ascii="Times New Roman" w:hAnsi="Times New Roman" w:cs="Times New Roman"/>
        </w:rPr>
        <w:t xml:space="preserve">. </w:t>
      </w:r>
      <w:r w:rsidR="00E22DE4" w:rsidRPr="00D17E62">
        <w:rPr>
          <w:rFonts w:ascii="Times New Roman" w:hAnsi="Times New Roman" w:cs="Times New Roman"/>
        </w:rPr>
        <w:t xml:space="preserve">However, </w:t>
      </w:r>
      <w:r w:rsidR="00FC4B2E" w:rsidRPr="00D17E62">
        <w:rPr>
          <w:rFonts w:ascii="Times New Roman" w:hAnsi="Times New Roman" w:cs="Times New Roman"/>
        </w:rPr>
        <w:t xml:space="preserve">the authors </w:t>
      </w:r>
      <w:r w:rsidR="005E174D" w:rsidRPr="00D17E62">
        <w:rPr>
          <w:rFonts w:ascii="Times New Roman" w:hAnsi="Times New Roman" w:cs="Times New Roman"/>
        </w:rPr>
        <w:t>only used 3</w:t>
      </w:r>
      <w:r w:rsidR="00C01A2F" w:rsidRPr="00D17E62">
        <w:rPr>
          <w:rFonts w:ascii="Times New Roman" w:hAnsi="Times New Roman" w:cs="Times New Roman"/>
        </w:rPr>
        <w:t>5</w:t>
      </w:r>
      <w:r w:rsidR="005E174D" w:rsidRPr="00D17E62">
        <w:rPr>
          <w:rFonts w:ascii="Times New Roman" w:hAnsi="Times New Roman" w:cs="Times New Roman"/>
        </w:rPr>
        <w:t xml:space="preserve"> mammals in the</w:t>
      </w:r>
      <w:r w:rsidR="002663B2" w:rsidRPr="00D17E62">
        <w:rPr>
          <w:rFonts w:ascii="Times New Roman" w:hAnsi="Times New Roman" w:cs="Times New Roman"/>
        </w:rPr>
        <w:t>ir mainly analyses</w:t>
      </w:r>
      <w:r w:rsidR="00A62F1A">
        <w:rPr>
          <w:rFonts w:ascii="Times New Roman" w:hAnsi="Times New Roman" w:cs="Times New Roman"/>
        </w:rPr>
        <w:t xml:space="preserve"> and </w:t>
      </w:r>
      <w:r w:rsidR="002663B2" w:rsidRPr="00D17E62">
        <w:rPr>
          <w:rFonts w:ascii="Times New Roman" w:hAnsi="Times New Roman" w:cs="Times New Roman"/>
        </w:rPr>
        <w:lastRenderedPageBreak/>
        <w:t xml:space="preserve">they </w:t>
      </w:r>
      <w:r w:rsidR="00FC4B2E" w:rsidRPr="00D17E62">
        <w:rPr>
          <w:rFonts w:ascii="Times New Roman" w:hAnsi="Times New Roman" w:cs="Times New Roman"/>
        </w:rPr>
        <w:t>did</w:t>
      </w:r>
      <w:r w:rsidR="005E174D" w:rsidRPr="00D17E62">
        <w:rPr>
          <w:rFonts w:ascii="Times New Roman" w:hAnsi="Times New Roman" w:cs="Times New Roman"/>
        </w:rPr>
        <w:t xml:space="preserve"> </w:t>
      </w:r>
      <w:r w:rsidR="00FC4B2E" w:rsidRPr="00D17E62">
        <w:rPr>
          <w:rFonts w:ascii="Times New Roman" w:hAnsi="Times New Roman" w:cs="Times New Roman"/>
        </w:rPr>
        <w:t>n</w:t>
      </w:r>
      <w:r w:rsidR="005E174D" w:rsidRPr="00D17E62">
        <w:rPr>
          <w:rFonts w:ascii="Times New Roman" w:hAnsi="Times New Roman" w:cs="Times New Roman"/>
        </w:rPr>
        <w:t>o</w:t>
      </w:r>
      <w:r w:rsidR="00FC4B2E" w:rsidRPr="00D17E62">
        <w:rPr>
          <w:rFonts w:ascii="Times New Roman" w:hAnsi="Times New Roman" w:cs="Times New Roman"/>
        </w:rPr>
        <w:t xml:space="preserve">t </w:t>
      </w:r>
      <w:r w:rsidR="00A45532" w:rsidRPr="00D17E62">
        <w:rPr>
          <w:rFonts w:ascii="Times New Roman" w:hAnsi="Times New Roman" w:cs="Times New Roman"/>
        </w:rPr>
        <w:t>explore</w:t>
      </w:r>
      <w:r w:rsidR="0017660D">
        <w:rPr>
          <w:rFonts w:ascii="Times New Roman" w:hAnsi="Times New Roman" w:cs="Times New Roman"/>
        </w:rPr>
        <w:t xml:space="preserve"> </w:t>
      </w:r>
      <w:r w:rsidR="00DE4809">
        <w:rPr>
          <w:rFonts w:ascii="Times New Roman" w:hAnsi="Times New Roman" w:cs="Times New Roman"/>
        </w:rPr>
        <w:t xml:space="preserve">the </w:t>
      </w:r>
      <w:r w:rsidR="00A45532" w:rsidRPr="00D17E62">
        <w:rPr>
          <w:rFonts w:ascii="Times New Roman" w:hAnsi="Times New Roman" w:cs="Times New Roman"/>
        </w:rPr>
        <w:t>positively correlat</w:t>
      </w:r>
      <w:r w:rsidR="00F3187A">
        <w:rPr>
          <w:rFonts w:ascii="Times New Roman" w:hAnsi="Times New Roman" w:cs="Times New Roman"/>
        </w:rPr>
        <w:t>ed</w:t>
      </w:r>
      <w:r w:rsidR="00795C13">
        <w:rPr>
          <w:rFonts w:ascii="Times New Roman" w:hAnsi="Times New Roman" w:cs="Times New Roman"/>
        </w:rPr>
        <w:t xml:space="preserve"> genes</w:t>
      </w:r>
      <w:r w:rsidR="007E080F">
        <w:rPr>
          <w:rFonts w:ascii="Times New Roman" w:hAnsi="Times New Roman" w:cs="Times New Roman"/>
        </w:rPr>
        <w:t xml:space="preserve"> (PCGs)</w:t>
      </w:r>
      <w:r w:rsidR="00361604">
        <w:rPr>
          <w:rFonts w:ascii="Times New Roman" w:hAnsi="Times New Roman" w:cs="Times New Roman"/>
        </w:rPr>
        <w:t xml:space="preserve"> and their evolutionary driving forces</w:t>
      </w:r>
      <w:r w:rsidR="007413B2" w:rsidRPr="00D17E62">
        <w:rPr>
          <w:rFonts w:ascii="Times New Roman" w:hAnsi="Times New Roman" w:cs="Times New Roman"/>
        </w:rPr>
        <w:fldChar w:fldCharType="begin"/>
      </w:r>
      <w:r w:rsidR="00C11769">
        <w:rPr>
          <w:rFonts w:ascii="Times New Roman" w:hAnsi="Times New Roman" w:cs="Times New Roman"/>
        </w:rPr>
        <w:instrText xml:space="preserve"> ADDIN EN.CITE &lt;EndNote&gt;&lt;Cite&gt;&lt;Author&gt;Kowalczyk&lt;/Author&gt;&lt;Year&gt;2020&lt;/Year&gt;&lt;RecNum&gt;4526&lt;/RecNum&gt;&lt;DisplayText&gt;&lt;style face="superscript"&gt;6&lt;/style&gt;&lt;/DisplayText&gt;&lt;record&gt;&lt;rec-number&gt;4526&lt;/rec-number&gt;&lt;foreign-keys&gt;&lt;key app="EN" db-id="tv9vrfdemz0pstew0aex95v6axa2v9ftwfvr" timestamp="1592392589" guid="344dd803-d5d6-475e-bc74-fcdb78e5eed8"&gt;4526&lt;/key&gt;&lt;/foreign-keys&gt;&lt;ref-type name="Journal Article"&gt;17&lt;/ref-type&gt;&lt;contributors&gt;&lt;authors&gt;&lt;author&gt;Kowalczyk, A.&lt;/author&gt;&lt;author&gt;Partha, R.&lt;/author&gt;&lt;author&gt;Clark, N. L.&lt;/author&gt;&lt;author&gt;Chikina, M.&lt;/author&gt;&lt;/authors&gt;&lt;/contributors&gt;&lt;auth-address&gt;Joint Carnegie Mellon University-University of Pittsburgh PhD Program in Computational Biology, Pittsburgh, United States.&amp;#xD;Department of Computational and Systems Biology, University of Pittsburgh, Pittsburgh, United States.&amp;#xD;Pittsburgh Center for Evolutionary Biology and Medicine, University of Pittsburgh, Pittsburgh, United States.&amp;#xD;Department of Human Genetics, University of Utah, Salt Lake City, United States.&lt;/auth-address&gt;&lt;titles&gt;&lt;title&gt;Pan-mammalian analysis of molecular constraints underlying extended lifespan&lt;/title&gt;&lt;secondary-title&gt;Elife&lt;/secondary-title&gt;&lt;/titles&gt;&lt;periodical&gt;&lt;full-title&gt;Elife&lt;/full-title&gt;&lt;/periodical&gt;&lt;volume&gt;9&lt;/volume&gt;&lt;edition&gt;2020/02/12&lt;/edition&gt;&lt;keywords&gt;&lt;keyword&gt;RERconverge&lt;/keyword&gt;&lt;keyword&gt;computational biology&lt;/keyword&gt;&lt;keyword&gt;evolution&lt;/keyword&gt;&lt;keyword&gt;genetics&lt;/keyword&gt;&lt;keyword&gt;genomics&lt;/keyword&gt;&lt;keyword&gt;longevity&lt;/keyword&gt;&lt;keyword&gt;mammals&lt;/keyword&gt;&lt;keyword&gt;phylogenomics&lt;/keyword&gt;&lt;keyword&gt;systems biology&lt;/keyword&gt;&lt;/keywords&gt;&lt;dates&gt;&lt;year&gt;2020&lt;/year&gt;&lt;pub-dates&gt;&lt;date&gt;Feb 11&lt;/date&gt;&lt;/pub-dates&gt;&lt;/dates&gt;&lt;isbn&gt;2050-084X (Electronic)&amp;#xD;2050-084X (Linking)&lt;/isbn&gt;&lt;accession-num&gt;32043462&lt;/accession-num&gt;&lt;urls&gt;&lt;related-urls&gt;&lt;url&gt;https://www.ncbi.nlm.nih.gov/pubmed/32043462&lt;/url&gt;&lt;/related-urls&gt;&lt;/urls&gt;&lt;custom2&gt;PMC7012612&lt;/custom2&gt;&lt;electronic-resource-num&gt;10.7554/eLife.51089&lt;/electronic-resource-num&gt;&lt;/record&gt;&lt;/Cite&gt;&lt;/EndNote&gt;</w:instrText>
      </w:r>
      <w:r w:rsidR="007413B2" w:rsidRPr="00D17E62">
        <w:rPr>
          <w:rFonts w:ascii="Times New Roman" w:hAnsi="Times New Roman" w:cs="Times New Roman"/>
        </w:rPr>
        <w:fldChar w:fldCharType="separate"/>
      </w:r>
      <w:r w:rsidR="007413B2" w:rsidRPr="00D17E62">
        <w:rPr>
          <w:rFonts w:ascii="Times New Roman" w:hAnsi="Times New Roman" w:cs="Times New Roman"/>
          <w:noProof/>
          <w:vertAlign w:val="superscript"/>
        </w:rPr>
        <w:t>6</w:t>
      </w:r>
      <w:r w:rsidR="007413B2" w:rsidRPr="00D17E62">
        <w:rPr>
          <w:rFonts w:ascii="Times New Roman" w:hAnsi="Times New Roman" w:cs="Times New Roman"/>
        </w:rPr>
        <w:fldChar w:fldCharType="end"/>
      </w:r>
      <w:r w:rsidR="008172FE">
        <w:rPr>
          <w:rFonts w:ascii="Times New Roman" w:hAnsi="Times New Roman" w:cs="Times New Roman"/>
        </w:rPr>
        <w:t>.</w:t>
      </w:r>
      <w:r w:rsidR="00DC5D5C">
        <w:rPr>
          <w:rFonts w:ascii="Times New Roman" w:hAnsi="Times New Roman" w:cs="Times New Roman"/>
        </w:rPr>
        <w:t xml:space="preserve"> </w:t>
      </w:r>
    </w:p>
    <w:p w14:paraId="12A75AAF" w14:textId="77777777" w:rsidR="007E0F98" w:rsidRDefault="007E0F98" w:rsidP="00477998">
      <w:pPr>
        <w:spacing w:line="332" w:lineRule="exact"/>
        <w:rPr>
          <w:rFonts w:ascii="Times New Roman" w:hAnsi="Times New Roman" w:cs="Times New Roman"/>
        </w:rPr>
      </w:pPr>
    </w:p>
    <w:p w14:paraId="79AE3391" w14:textId="3369829C" w:rsidR="00C64403" w:rsidRPr="00D17E62" w:rsidRDefault="00B61308" w:rsidP="00477998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this study</w:t>
      </w:r>
      <w:r w:rsidR="00B43855">
        <w:rPr>
          <w:rFonts w:ascii="Times New Roman" w:hAnsi="Times New Roman" w:cs="Times New Roman"/>
        </w:rPr>
        <w:t xml:space="preserve">, </w:t>
      </w:r>
      <w:r w:rsidR="00E91EE5">
        <w:rPr>
          <w:rFonts w:ascii="Times New Roman" w:hAnsi="Times New Roman" w:cs="Times New Roman"/>
        </w:rPr>
        <w:t>PCG</w:t>
      </w:r>
      <w:r w:rsidR="0065135B">
        <w:rPr>
          <w:rFonts w:ascii="Times New Roman" w:hAnsi="Times New Roman" w:cs="Times New Roman"/>
        </w:rPr>
        <w:t>s</w:t>
      </w:r>
      <w:r w:rsidR="00DC5953">
        <w:rPr>
          <w:rFonts w:ascii="Times New Roman" w:hAnsi="Times New Roman" w:cs="Times New Roman"/>
        </w:rPr>
        <w:t xml:space="preserve"> </w:t>
      </w:r>
      <w:r w:rsidR="003911B7">
        <w:rPr>
          <w:rFonts w:ascii="Times New Roman" w:hAnsi="Times New Roman" w:cs="Times New Roman" w:hint="eastAsia"/>
        </w:rPr>
        <w:t>indicate</w:t>
      </w:r>
      <w:r w:rsidR="003911B7">
        <w:rPr>
          <w:rFonts w:ascii="Times New Roman" w:hAnsi="Times New Roman" w:cs="Times New Roman"/>
        </w:rPr>
        <w:t xml:space="preserve"> gene</w:t>
      </w:r>
      <w:r w:rsidR="0065135B">
        <w:rPr>
          <w:rFonts w:ascii="Times New Roman" w:hAnsi="Times New Roman" w:cs="Times New Roman"/>
        </w:rPr>
        <w:t>s</w:t>
      </w:r>
      <w:r w:rsidR="003911B7">
        <w:rPr>
          <w:rFonts w:ascii="Times New Roman" w:hAnsi="Times New Roman" w:cs="Times New Roman"/>
        </w:rPr>
        <w:t xml:space="preserve"> ha</w:t>
      </w:r>
      <w:r w:rsidR="0065135B">
        <w:rPr>
          <w:rFonts w:ascii="Times New Roman" w:hAnsi="Times New Roman" w:cs="Times New Roman"/>
        </w:rPr>
        <w:t>ve</w:t>
      </w:r>
      <w:r w:rsidR="003911B7">
        <w:rPr>
          <w:rFonts w:ascii="Times New Roman" w:hAnsi="Times New Roman" w:cs="Times New Roman"/>
        </w:rPr>
        <w:t xml:space="preserve"> been</w:t>
      </w:r>
      <w:r w:rsidR="004058B0">
        <w:rPr>
          <w:rFonts w:ascii="Times New Roman" w:hAnsi="Times New Roman" w:cs="Times New Roman"/>
        </w:rPr>
        <w:t xml:space="preserve"> </w:t>
      </w:r>
      <w:r w:rsidR="0048038A">
        <w:rPr>
          <w:rFonts w:ascii="Times New Roman" w:hAnsi="Times New Roman" w:cs="Times New Roman"/>
        </w:rPr>
        <w:t xml:space="preserve">experienced </w:t>
      </w:r>
      <w:r w:rsidR="004058B0">
        <w:rPr>
          <w:rFonts w:ascii="Times New Roman" w:hAnsi="Times New Roman" w:cs="Times New Roman"/>
        </w:rPr>
        <w:t xml:space="preserve">rapid evolution in long-lived mammals. </w:t>
      </w:r>
      <w:r w:rsidR="003911B7">
        <w:rPr>
          <w:rFonts w:ascii="Times New Roman" w:hAnsi="Times New Roman" w:cs="Times New Roman"/>
        </w:rPr>
        <w:t xml:space="preserve">Many </w:t>
      </w:r>
      <w:r w:rsidR="008115E4">
        <w:rPr>
          <w:rFonts w:ascii="Times New Roman" w:hAnsi="Times New Roman" w:cs="Times New Roman"/>
        </w:rPr>
        <w:t>r</w:t>
      </w:r>
      <w:r w:rsidR="003911B7">
        <w:rPr>
          <w:rFonts w:ascii="Times New Roman" w:hAnsi="Times New Roman" w:cs="Times New Roman"/>
        </w:rPr>
        <w:t>apid evolution</w:t>
      </w:r>
      <w:r w:rsidR="004058B0">
        <w:rPr>
          <w:rFonts w:ascii="Times New Roman" w:hAnsi="Times New Roman" w:cs="Times New Roman"/>
        </w:rPr>
        <w:t xml:space="preserve"> </w:t>
      </w:r>
      <w:r w:rsidR="00A05851">
        <w:rPr>
          <w:rFonts w:ascii="Times New Roman" w:hAnsi="Times New Roman" w:cs="Times New Roman"/>
        </w:rPr>
        <w:t>gene</w:t>
      </w:r>
      <w:r w:rsidR="003911B7">
        <w:rPr>
          <w:rFonts w:ascii="Times New Roman" w:hAnsi="Times New Roman" w:cs="Times New Roman"/>
        </w:rPr>
        <w:t>s</w:t>
      </w:r>
      <w:r w:rsidR="00A05851">
        <w:rPr>
          <w:rFonts w:ascii="Times New Roman" w:hAnsi="Times New Roman" w:cs="Times New Roman"/>
        </w:rPr>
        <w:t xml:space="preserve"> </w:t>
      </w:r>
      <w:r w:rsidR="00A82CFC">
        <w:rPr>
          <w:rFonts w:ascii="Times New Roman" w:hAnsi="Times New Roman" w:cs="Times New Roman"/>
        </w:rPr>
        <w:t xml:space="preserve">were </w:t>
      </w:r>
      <w:r w:rsidR="008115E4">
        <w:rPr>
          <w:rFonts w:ascii="Times New Roman" w:hAnsi="Times New Roman" w:cs="Times New Roman"/>
        </w:rPr>
        <w:t>suggested</w:t>
      </w:r>
      <w:r w:rsidR="00A82CFC">
        <w:rPr>
          <w:rFonts w:ascii="Times New Roman" w:hAnsi="Times New Roman" w:cs="Times New Roman"/>
        </w:rPr>
        <w:t xml:space="preserve"> to affect</w:t>
      </w:r>
      <w:r w:rsidR="00A05851">
        <w:rPr>
          <w:rFonts w:ascii="Times New Roman" w:hAnsi="Times New Roman" w:cs="Times New Roman"/>
        </w:rPr>
        <w:t xml:space="preserve"> lifespan in mammals, such</w:t>
      </w:r>
      <w:r w:rsidR="00FB226C">
        <w:rPr>
          <w:rFonts w:ascii="Times New Roman" w:hAnsi="Times New Roman" w:cs="Times New Roman"/>
        </w:rPr>
        <w:t xml:space="preserve"> </w:t>
      </w:r>
      <w:r w:rsidR="00C1382B">
        <w:rPr>
          <w:rFonts w:ascii="Times New Roman" w:hAnsi="Times New Roman" w:cs="Times New Roman"/>
        </w:rPr>
        <w:t xml:space="preserve">as </w:t>
      </w:r>
      <w:r w:rsidR="00FB226C">
        <w:rPr>
          <w:rFonts w:ascii="Times New Roman" w:hAnsi="Times New Roman" w:cs="Times New Roman"/>
        </w:rPr>
        <w:t>energy metabolism</w:t>
      </w:r>
      <w:r w:rsidR="00FA4E43">
        <w:rPr>
          <w:rFonts w:ascii="Times New Roman" w:hAnsi="Times New Roman" w:cs="Times New Roman"/>
        </w:rPr>
        <w:t xml:space="preserve"> associated genes</w:t>
      </w:r>
      <w:r w:rsidR="00FF20C6">
        <w:rPr>
          <w:rFonts w:ascii="Times New Roman" w:hAnsi="Times New Roman" w:cs="Times New Roman"/>
        </w:rPr>
        <w:fldChar w:fldCharType="begin">
          <w:fldData xml:space="preserve">PEVuZE5vdGU+PENpdGU+PEF1dGhvcj5CYXJiaWVyaTwvQXV0aG9yPjxZZWFyPjIwMDM8L1llYXI+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</w:fldData>
        </w:fldChar>
      </w:r>
      <w:r w:rsidR="00FF20C6">
        <w:rPr>
          <w:rFonts w:ascii="Times New Roman" w:hAnsi="Times New Roman" w:cs="Times New Roman"/>
        </w:rPr>
        <w:instrText xml:space="preserve"> ADDIN EN.CITE </w:instrText>
      </w:r>
      <w:r w:rsidR="00FF20C6">
        <w:rPr>
          <w:rFonts w:ascii="Times New Roman" w:hAnsi="Times New Roman" w:cs="Times New Roman"/>
        </w:rPr>
        <w:fldChar w:fldCharType="begin">
          <w:fldData xml:space="preserve">PEVuZE5vdGU+PENpdGU+PEF1dGhvcj5CYXJiaWVyaTwvQXV0aG9yPjxZZWFyPjIwMDM8L1llYXI+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</w:fldData>
        </w:fldChar>
      </w:r>
      <w:r w:rsidR="00FF20C6">
        <w:rPr>
          <w:rFonts w:ascii="Times New Roman" w:hAnsi="Times New Roman" w:cs="Times New Roman"/>
        </w:rPr>
        <w:instrText xml:space="preserve"> ADDIN EN.CITE.DATA </w:instrText>
      </w:r>
      <w:r w:rsidR="00FF20C6">
        <w:rPr>
          <w:rFonts w:ascii="Times New Roman" w:hAnsi="Times New Roman" w:cs="Times New Roman"/>
        </w:rPr>
      </w:r>
      <w:r w:rsidR="00FF20C6">
        <w:rPr>
          <w:rFonts w:ascii="Times New Roman" w:hAnsi="Times New Roman" w:cs="Times New Roman"/>
        </w:rPr>
        <w:fldChar w:fldCharType="end"/>
      </w:r>
      <w:r w:rsidR="00FF20C6">
        <w:rPr>
          <w:rFonts w:ascii="Times New Roman" w:hAnsi="Times New Roman" w:cs="Times New Roman"/>
        </w:rPr>
      </w:r>
      <w:r w:rsidR="00FF20C6">
        <w:rPr>
          <w:rFonts w:ascii="Times New Roman" w:hAnsi="Times New Roman" w:cs="Times New Roman"/>
        </w:rPr>
        <w:fldChar w:fldCharType="separate"/>
      </w:r>
      <w:r w:rsidR="00FF20C6" w:rsidRPr="00FF20C6">
        <w:rPr>
          <w:rFonts w:ascii="Times New Roman" w:hAnsi="Times New Roman" w:cs="Times New Roman"/>
          <w:noProof/>
          <w:vertAlign w:val="superscript"/>
        </w:rPr>
        <w:t>19, 22, 23</w:t>
      </w:r>
      <w:r w:rsidR="00FF20C6">
        <w:rPr>
          <w:rFonts w:ascii="Times New Roman" w:hAnsi="Times New Roman" w:cs="Times New Roman"/>
        </w:rPr>
        <w:fldChar w:fldCharType="end"/>
      </w:r>
      <w:r w:rsidR="00A05851">
        <w:rPr>
          <w:rFonts w:ascii="Times New Roman" w:hAnsi="Times New Roman" w:cs="Times New Roman"/>
        </w:rPr>
        <w:t xml:space="preserve">. Rapid evolution gene </w:t>
      </w:r>
      <w:r w:rsidR="00A67B5C">
        <w:rPr>
          <w:rFonts w:ascii="Times New Roman" w:hAnsi="Times New Roman" w:cs="Times New Roman"/>
        </w:rPr>
        <w:t>i</w:t>
      </w:r>
      <w:r w:rsidR="004058B0">
        <w:rPr>
          <w:rFonts w:ascii="Times New Roman" w:hAnsi="Times New Roman" w:cs="Times New Roman"/>
        </w:rPr>
        <w:t>s</w:t>
      </w:r>
      <w:r w:rsidR="00DC5953">
        <w:rPr>
          <w:rFonts w:ascii="Times New Roman" w:hAnsi="Times New Roman" w:cs="Times New Roman"/>
        </w:rPr>
        <w:t xml:space="preserve"> always driven by positive selection or relaxed selection</w:t>
      </w:r>
      <w:r w:rsidR="00307C85">
        <w:rPr>
          <w:rFonts w:ascii="Times New Roman" w:hAnsi="Times New Roman" w:cs="Times New Roman"/>
        </w:rPr>
        <w:t xml:space="preserve"> and</w:t>
      </w:r>
      <w:r w:rsidR="00DC5953">
        <w:rPr>
          <w:rFonts w:ascii="Times New Roman" w:hAnsi="Times New Roman" w:cs="Times New Roman"/>
        </w:rPr>
        <w:t xml:space="preserve"> </w:t>
      </w:r>
      <w:r w:rsidR="00CD231B">
        <w:rPr>
          <w:rFonts w:ascii="Times New Roman" w:hAnsi="Times New Roman" w:cs="Times New Roman"/>
        </w:rPr>
        <w:t>distinguishing</w:t>
      </w:r>
      <w:r w:rsidR="00A05851">
        <w:rPr>
          <w:rFonts w:ascii="Times New Roman" w:hAnsi="Times New Roman" w:cs="Times New Roman"/>
        </w:rPr>
        <w:t xml:space="preserve"> th</w:t>
      </w:r>
      <w:r w:rsidR="00CD231B">
        <w:rPr>
          <w:rFonts w:ascii="Times New Roman" w:hAnsi="Times New Roman" w:cs="Times New Roman"/>
        </w:rPr>
        <w:t>e</w:t>
      </w:r>
      <w:r w:rsidR="00A67B5C">
        <w:rPr>
          <w:rFonts w:ascii="Times New Roman" w:hAnsi="Times New Roman" w:cs="Times New Roman"/>
        </w:rPr>
        <w:t>m</w:t>
      </w:r>
      <w:r w:rsidR="00332C9A" w:rsidRPr="00332C9A">
        <w:rPr>
          <w:rFonts w:ascii="Times New Roman" w:hAnsi="Times New Roman" w:cs="Times New Roman"/>
        </w:rPr>
        <w:t xml:space="preserve"> </w:t>
      </w:r>
      <w:r w:rsidR="004B4DF9">
        <w:rPr>
          <w:rFonts w:ascii="Times New Roman" w:hAnsi="Times New Roman" w:cs="Times New Roman"/>
        </w:rPr>
        <w:t xml:space="preserve">can </w:t>
      </w:r>
      <w:r w:rsidR="008F5D12">
        <w:rPr>
          <w:rFonts w:ascii="Times New Roman" w:hAnsi="Times New Roman" w:cs="Times New Roman"/>
        </w:rPr>
        <w:t>promote</w:t>
      </w:r>
      <w:r w:rsidR="004B4DF9">
        <w:rPr>
          <w:rFonts w:ascii="Times New Roman" w:hAnsi="Times New Roman" w:cs="Times New Roman"/>
        </w:rPr>
        <w:t xml:space="preserve"> the</w:t>
      </w:r>
      <w:r w:rsidR="000073FB">
        <w:rPr>
          <w:rFonts w:ascii="Times New Roman" w:hAnsi="Times New Roman" w:cs="Times New Roman"/>
        </w:rPr>
        <w:t xml:space="preserve"> understanding</w:t>
      </w:r>
      <w:r w:rsidR="00E73B82">
        <w:rPr>
          <w:rFonts w:ascii="Times New Roman" w:hAnsi="Times New Roman" w:cs="Times New Roman"/>
        </w:rPr>
        <w:t>s</w:t>
      </w:r>
      <w:r w:rsidR="000073FB">
        <w:rPr>
          <w:rFonts w:ascii="Times New Roman" w:hAnsi="Times New Roman" w:cs="Times New Roman"/>
        </w:rPr>
        <w:t xml:space="preserve"> </w:t>
      </w:r>
      <w:r w:rsidR="008F5D12">
        <w:rPr>
          <w:rFonts w:ascii="Times New Roman" w:hAnsi="Times New Roman" w:cs="Times New Roman"/>
        </w:rPr>
        <w:t xml:space="preserve">and utilizations </w:t>
      </w:r>
      <w:r w:rsidR="000073FB">
        <w:rPr>
          <w:rFonts w:ascii="Times New Roman" w:hAnsi="Times New Roman" w:cs="Times New Roman"/>
        </w:rPr>
        <w:t>of the</w:t>
      </w:r>
      <w:r w:rsidR="001A7FD5">
        <w:rPr>
          <w:rFonts w:ascii="Times New Roman" w:hAnsi="Times New Roman" w:cs="Times New Roman"/>
        </w:rPr>
        <w:t xml:space="preserve"> detailed</w:t>
      </w:r>
      <w:r w:rsidR="000073FB">
        <w:rPr>
          <w:rFonts w:ascii="Times New Roman" w:hAnsi="Times New Roman" w:cs="Times New Roman"/>
        </w:rPr>
        <w:t xml:space="preserve"> </w:t>
      </w:r>
      <w:r w:rsidR="00A139DD">
        <w:rPr>
          <w:rFonts w:ascii="Times New Roman" w:hAnsi="Times New Roman" w:cs="Times New Roman"/>
        </w:rPr>
        <w:t>molecular</w:t>
      </w:r>
      <w:r w:rsidR="000073FB">
        <w:rPr>
          <w:rFonts w:ascii="Times New Roman" w:hAnsi="Times New Roman" w:cs="Times New Roman"/>
        </w:rPr>
        <w:t xml:space="preserve"> </w:t>
      </w:r>
      <w:r w:rsidR="000073FB">
        <w:rPr>
          <w:rFonts w:ascii="Times New Roman" w:hAnsi="Times New Roman" w:cs="Times New Roman" w:hint="eastAsia"/>
        </w:rPr>
        <w:t>mech</w:t>
      </w:r>
      <w:r w:rsidR="000073FB">
        <w:rPr>
          <w:rFonts w:ascii="Times New Roman" w:hAnsi="Times New Roman" w:cs="Times New Roman"/>
        </w:rPr>
        <w:t>anisms</w:t>
      </w:r>
      <w:r w:rsidR="00332C9A" w:rsidRPr="00332C9A">
        <w:rPr>
          <w:rFonts w:ascii="Times New Roman" w:hAnsi="Times New Roman" w:cs="Times New Roman"/>
        </w:rPr>
        <w:t>.</w:t>
      </w:r>
      <w:r w:rsidR="00332C9A">
        <w:rPr>
          <w:rFonts w:ascii="Times New Roman" w:hAnsi="Times New Roman" w:cs="Times New Roman"/>
        </w:rPr>
        <w:t xml:space="preserve"> </w:t>
      </w:r>
      <w:r w:rsidR="00F95076" w:rsidRPr="00D17E62">
        <w:rPr>
          <w:rFonts w:ascii="Times New Roman" w:hAnsi="Times New Roman" w:cs="Times New Roman"/>
        </w:rPr>
        <w:t>RELAX</w:t>
      </w:r>
      <w:r w:rsidR="00F95076">
        <w:rPr>
          <w:rFonts w:ascii="Times New Roman" w:hAnsi="Times New Roman" w:cs="Times New Roman"/>
        </w:rPr>
        <w:t xml:space="preserve"> </w:t>
      </w:r>
      <w:r w:rsidR="00DC5D5C">
        <w:rPr>
          <w:rFonts w:ascii="Times New Roman" w:hAnsi="Times New Roman" w:cs="Times New Roman"/>
        </w:rPr>
        <w:t>is a popular method to</w:t>
      </w:r>
      <w:r w:rsidR="00F95076" w:rsidRPr="00D17E62">
        <w:rPr>
          <w:rFonts w:ascii="Times New Roman" w:hAnsi="Times New Roman" w:cs="Times New Roman"/>
        </w:rPr>
        <w:t xml:space="preserve"> </w:t>
      </w:r>
      <w:r w:rsidR="009E3A59">
        <w:rPr>
          <w:rFonts w:ascii="Times New Roman" w:hAnsi="Times New Roman" w:cs="Times New Roman"/>
        </w:rPr>
        <w:t>d</w:t>
      </w:r>
      <w:r w:rsidR="001A7FD5">
        <w:rPr>
          <w:rFonts w:ascii="Times New Roman" w:hAnsi="Times New Roman" w:cs="Times New Roman"/>
        </w:rPr>
        <w:t>etect</w:t>
      </w:r>
      <w:r w:rsidR="009E3A59">
        <w:rPr>
          <w:rFonts w:ascii="Times New Roman" w:hAnsi="Times New Roman" w:cs="Times New Roman"/>
        </w:rPr>
        <w:t xml:space="preserve"> </w:t>
      </w:r>
      <w:r w:rsidR="00F95076" w:rsidRPr="00D17E62">
        <w:rPr>
          <w:rFonts w:ascii="Times New Roman" w:hAnsi="Times New Roman" w:cs="Times New Roman"/>
        </w:rPr>
        <w:t xml:space="preserve">the </w:t>
      </w:r>
      <w:r w:rsidR="00F95076">
        <w:rPr>
          <w:rFonts w:ascii="Times New Roman" w:hAnsi="Times New Roman" w:cs="Times New Roman"/>
        </w:rPr>
        <w:t xml:space="preserve">relaxed selection </w:t>
      </w:r>
      <w:r w:rsidR="009D5965">
        <w:rPr>
          <w:rFonts w:ascii="Times New Roman" w:hAnsi="Times New Roman" w:cs="Times New Roman"/>
        </w:rPr>
        <w:t xml:space="preserve">in </w:t>
      </w:r>
      <w:r w:rsidR="001A7FD5">
        <w:rPr>
          <w:rFonts w:ascii="Times New Roman" w:hAnsi="Times New Roman" w:cs="Times New Roman"/>
        </w:rPr>
        <w:t>protein-coding genes</w:t>
      </w:r>
      <w:r w:rsidR="00F95076" w:rsidRPr="00D17E62">
        <w:rPr>
          <w:rFonts w:ascii="Times New Roman" w:hAnsi="Times New Roman" w:cs="Times New Roman"/>
        </w:rPr>
        <w:fldChar w:fldCharType="begin">
          <w:fldData xml:space="preserve">PEVuZE5vdGU+PENpdGU+PEF1dGhvcj5XZXJ0aGVpbTwvQXV0aG9yPjxZZWFyPjIwMTU8L1llYXI+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</w:fldData>
        </w:fldChar>
      </w:r>
      <w:r w:rsidR="00F95076">
        <w:rPr>
          <w:rFonts w:ascii="Times New Roman" w:hAnsi="Times New Roman" w:cs="Times New Roman"/>
        </w:rPr>
        <w:instrText xml:space="preserve"> ADDIN EN.CITE </w:instrText>
      </w:r>
      <w:r w:rsidR="00F95076">
        <w:rPr>
          <w:rFonts w:ascii="Times New Roman" w:hAnsi="Times New Roman" w:cs="Times New Roman"/>
        </w:rPr>
        <w:fldChar w:fldCharType="begin">
          <w:fldData xml:space="preserve">PEVuZE5vdGU+PENpdGU+PEF1dGhvcj5XZXJ0aGVpbTwvQXV0aG9yPjxZZWFyPjIwMTU8L1llYXI+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</w:fldData>
        </w:fldChar>
      </w:r>
      <w:r w:rsidR="00F95076">
        <w:rPr>
          <w:rFonts w:ascii="Times New Roman" w:hAnsi="Times New Roman" w:cs="Times New Roman"/>
        </w:rPr>
        <w:instrText xml:space="preserve"> ADDIN EN.CITE.DATA </w:instrText>
      </w:r>
      <w:r w:rsidR="00F95076">
        <w:rPr>
          <w:rFonts w:ascii="Times New Roman" w:hAnsi="Times New Roman" w:cs="Times New Roman"/>
        </w:rPr>
      </w:r>
      <w:r w:rsidR="00F95076">
        <w:rPr>
          <w:rFonts w:ascii="Times New Roman" w:hAnsi="Times New Roman" w:cs="Times New Roman"/>
        </w:rPr>
        <w:fldChar w:fldCharType="end"/>
      </w:r>
      <w:r w:rsidR="00F95076" w:rsidRPr="00D17E62">
        <w:rPr>
          <w:rFonts w:ascii="Times New Roman" w:hAnsi="Times New Roman" w:cs="Times New Roman"/>
        </w:rPr>
      </w:r>
      <w:r w:rsidR="00F95076" w:rsidRPr="00D17E62">
        <w:rPr>
          <w:rFonts w:ascii="Times New Roman" w:hAnsi="Times New Roman" w:cs="Times New Roman"/>
        </w:rPr>
        <w:fldChar w:fldCharType="separate"/>
      </w:r>
      <w:r w:rsidR="00F95076" w:rsidRPr="002E41D6">
        <w:rPr>
          <w:rFonts w:ascii="Times New Roman" w:hAnsi="Times New Roman" w:cs="Times New Roman"/>
          <w:noProof/>
          <w:vertAlign w:val="superscript"/>
        </w:rPr>
        <w:t>26</w:t>
      </w:r>
      <w:r w:rsidR="00F95076" w:rsidRPr="00D17E62">
        <w:rPr>
          <w:rFonts w:ascii="Times New Roman" w:hAnsi="Times New Roman" w:cs="Times New Roman"/>
        </w:rPr>
        <w:fldChar w:fldCharType="end"/>
      </w:r>
      <w:r w:rsidR="00AB7CCD">
        <w:rPr>
          <w:rFonts w:ascii="Times New Roman" w:hAnsi="Times New Roman" w:cs="Times New Roman"/>
        </w:rPr>
        <w:t>, which make</w:t>
      </w:r>
      <w:r w:rsidR="00875CA8">
        <w:rPr>
          <w:rFonts w:ascii="Times New Roman" w:hAnsi="Times New Roman" w:cs="Times New Roman"/>
        </w:rPr>
        <w:t>s</w:t>
      </w:r>
      <w:r w:rsidR="00AB7CCD" w:rsidRPr="003D34BA">
        <w:rPr>
          <w:rFonts w:ascii="Times New Roman" w:hAnsi="Times New Roman" w:cs="Times New Roman"/>
          <w:color w:val="000000" w:themeColor="text1"/>
        </w:rPr>
        <w:t xml:space="preserve"> </w:t>
      </w:r>
      <w:r w:rsidR="00EE7A6A" w:rsidRPr="003D34BA">
        <w:rPr>
          <w:rFonts w:ascii="Times New Roman" w:hAnsi="Times New Roman" w:cs="Times New Roman"/>
          <w:color w:val="000000" w:themeColor="text1"/>
        </w:rPr>
        <w:t>explor</w:t>
      </w:r>
      <w:r w:rsidR="000D5A50" w:rsidRPr="003D34BA">
        <w:rPr>
          <w:rFonts w:ascii="Times New Roman" w:hAnsi="Times New Roman" w:cs="Times New Roman"/>
          <w:color w:val="000000" w:themeColor="text1"/>
        </w:rPr>
        <w:t xml:space="preserve">ing the extent </w:t>
      </w:r>
      <w:r w:rsidR="00875CA8" w:rsidRPr="003D34BA">
        <w:rPr>
          <w:rFonts w:ascii="Times New Roman" w:hAnsi="Times New Roman" w:cs="Times New Roman"/>
          <w:color w:val="000000" w:themeColor="text1"/>
        </w:rPr>
        <w:t>to</w:t>
      </w:r>
      <w:r w:rsidR="000D5A50" w:rsidRPr="003D34BA">
        <w:rPr>
          <w:rFonts w:ascii="Times New Roman" w:hAnsi="Times New Roman" w:cs="Times New Roman"/>
          <w:color w:val="000000" w:themeColor="text1"/>
        </w:rPr>
        <w:t xml:space="preserve"> which </w:t>
      </w:r>
      <w:r w:rsidR="00694805" w:rsidRPr="003D34BA">
        <w:rPr>
          <w:rFonts w:ascii="Times New Roman" w:hAnsi="Times New Roman" w:cs="Times New Roman"/>
          <w:color w:val="000000" w:themeColor="text1"/>
        </w:rPr>
        <w:t>PCG</w:t>
      </w:r>
      <w:r w:rsidR="00EE7A6A" w:rsidRPr="003D34BA">
        <w:rPr>
          <w:rFonts w:ascii="Times New Roman" w:hAnsi="Times New Roman" w:cs="Times New Roman"/>
          <w:color w:val="000000" w:themeColor="text1"/>
        </w:rPr>
        <w:t xml:space="preserve">s and relaxed selection </w:t>
      </w:r>
      <w:r w:rsidR="000D5A50" w:rsidRPr="003D34BA">
        <w:rPr>
          <w:rFonts w:ascii="Times New Roman" w:hAnsi="Times New Roman" w:cs="Times New Roman"/>
          <w:color w:val="000000" w:themeColor="text1"/>
        </w:rPr>
        <w:t>contributing to</w:t>
      </w:r>
      <w:r w:rsidR="00EE7A6A" w:rsidRPr="003D34BA">
        <w:rPr>
          <w:rFonts w:ascii="Times New Roman" w:hAnsi="Times New Roman" w:cs="Times New Roman"/>
          <w:color w:val="000000" w:themeColor="text1"/>
        </w:rPr>
        <w:t xml:space="preserve"> </w:t>
      </w:r>
      <w:r w:rsidR="002F6E95" w:rsidRPr="003D34BA">
        <w:rPr>
          <w:rFonts w:ascii="Times New Roman" w:hAnsi="Times New Roman" w:cs="Times New Roman"/>
          <w:color w:val="000000" w:themeColor="text1"/>
        </w:rPr>
        <w:t>the evolution of</w:t>
      </w:r>
      <w:r w:rsidR="00EE7A6A" w:rsidRPr="003D34BA">
        <w:rPr>
          <w:rFonts w:ascii="Times New Roman" w:hAnsi="Times New Roman" w:cs="Times New Roman"/>
          <w:color w:val="000000" w:themeColor="text1"/>
        </w:rPr>
        <w:t xml:space="preserve"> lifespan</w:t>
      </w:r>
      <w:r w:rsidR="00AB7CCD" w:rsidRPr="003D34BA">
        <w:rPr>
          <w:rFonts w:ascii="Times New Roman" w:hAnsi="Times New Roman" w:cs="Times New Roman"/>
          <w:color w:val="000000" w:themeColor="text1"/>
        </w:rPr>
        <w:t xml:space="preserve"> </w:t>
      </w:r>
      <w:r w:rsidR="00AF23F4">
        <w:rPr>
          <w:rFonts w:ascii="Times New Roman" w:hAnsi="Times New Roman" w:cs="Times New Roman"/>
        </w:rPr>
        <w:t>feasible</w:t>
      </w:r>
      <w:r w:rsidR="00CB0325">
        <w:rPr>
          <w:rFonts w:ascii="Times New Roman" w:hAnsi="Times New Roman" w:cs="Times New Roman"/>
        </w:rPr>
        <w:t>.</w:t>
      </w:r>
      <w:r w:rsidR="007E0F98">
        <w:rPr>
          <w:rFonts w:ascii="Times New Roman" w:hAnsi="Times New Roman" w:cs="Times New Roman"/>
        </w:rPr>
        <w:t xml:space="preserve"> </w:t>
      </w:r>
      <w:r w:rsidR="002C6AFD">
        <w:rPr>
          <w:rFonts w:ascii="Times New Roman" w:hAnsi="Times New Roman" w:cs="Times New Roman"/>
        </w:rPr>
        <w:t>Moreover</w:t>
      </w:r>
      <w:r w:rsidR="001F3969">
        <w:rPr>
          <w:rFonts w:ascii="Times New Roman" w:hAnsi="Times New Roman" w:cs="Times New Roman"/>
        </w:rPr>
        <w:t>,</w:t>
      </w:r>
      <w:r w:rsidR="00D40044">
        <w:rPr>
          <w:rFonts w:ascii="Times New Roman" w:hAnsi="Times New Roman" w:cs="Times New Roman"/>
        </w:rPr>
        <w:t xml:space="preserve"> </w:t>
      </w:r>
      <w:r w:rsidR="009F4F18">
        <w:rPr>
          <w:rFonts w:ascii="Times New Roman" w:hAnsi="Times New Roman" w:cs="Times New Roman"/>
        </w:rPr>
        <w:t>lifespan</w:t>
      </w:r>
      <w:r w:rsidR="00D40044">
        <w:rPr>
          <w:rFonts w:ascii="Times New Roman" w:hAnsi="Times New Roman" w:cs="Times New Roman"/>
        </w:rPr>
        <w:t xml:space="preserve"> </w:t>
      </w:r>
      <w:r w:rsidR="0066625F">
        <w:rPr>
          <w:rFonts w:ascii="Times New Roman" w:hAnsi="Times New Roman" w:cs="Times New Roman"/>
        </w:rPr>
        <w:t>i</w:t>
      </w:r>
      <w:r w:rsidR="00D40044">
        <w:rPr>
          <w:rFonts w:ascii="Times New Roman" w:hAnsi="Times New Roman" w:cs="Times New Roman"/>
        </w:rPr>
        <w:t xml:space="preserve">s affected by complex </w:t>
      </w:r>
      <w:r w:rsidR="005B77B0">
        <w:rPr>
          <w:rFonts w:ascii="Times New Roman" w:hAnsi="Times New Roman" w:cs="Times New Roman"/>
        </w:rPr>
        <w:t>genetic</w:t>
      </w:r>
      <w:r w:rsidR="00D40044">
        <w:rPr>
          <w:rFonts w:ascii="Times New Roman" w:hAnsi="Times New Roman" w:cs="Times New Roman"/>
        </w:rPr>
        <w:t xml:space="preserve"> </w:t>
      </w:r>
      <w:r w:rsidR="009F4F18">
        <w:rPr>
          <w:rFonts w:ascii="Times New Roman" w:hAnsi="Times New Roman" w:cs="Times New Roman"/>
        </w:rPr>
        <w:t>factors</w:t>
      </w:r>
      <w:r w:rsidR="003F54DA" w:rsidRPr="00D17E62">
        <w:rPr>
          <w:rFonts w:ascii="Times New Roman" w:hAnsi="Times New Roman" w:cs="Times New Roman"/>
        </w:rPr>
        <w:fldChar w:fldCharType="begin">
          <w:fldData xml:space="preserve">PEVuZE5vdGU+PENpdGU+PEF1dGhvcj5KaW48L0F1dGhvcj48WWVhcj4yMDE1PC9ZZWFyPjxSZWNO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</w:fldData>
        </w:fldChar>
      </w:r>
      <w:r w:rsidR="003F54DA">
        <w:rPr>
          <w:rFonts w:ascii="Times New Roman" w:hAnsi="Times New Roman" w:cs="Times New Roman"/>
        </w:rPr>
        <w:instrText xml:space="preserve"> ADDIN EN.CITE </w:instrText>
      </w:r>
      <w:r w:rsidR="003F54DA">
        <w:rPr>
          <w:rFonts w:ascii="Times New Roman" w:hAnsi="Times New Roman" w:cs="Times New Roman"/>
        </w:rPr>
        <w:fldChar w:fldCharType="begin">
          <w:fldData xml:space="preserve">PEVuZE5vdGU+PENpdGU+PEF1dGhvcj5KaW48L0F1dGhvcj48WWVhcj4yMDE1PC9ZZWFyPjxSZWNO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</w:fldData>
        </w:fldChar>
      </w:r>
      <w:r w:rsidR="003F54DA">
        <w:rPr>
          <w:rFonts w:ascii="Times New Roman" w:hAnsi="Times New Roman" w:cs="Times New Roman"/>
        </w:rPr>
        <w:instrText xml:space="preserve"> ADDIN EN.CITE.DATA </w:instrText>
      </w:r>
      <w:r w:rsidR="003F54DA">
        <w:rPr>
          <w:rFonts w:ascii="Times New Roman" w:hAnsi="Times New Roman" w:cs="Times New Roman"/>
        </w:rPr>
      </w:r>
      <w:r w:rsidR="003F54DA">
        <w:rPr>
          <w:rFonts w:ascii="Times New Roman" w:hAnsi="Times New Roman" w:cs="Times New Roman"/>
        </w:rPr>
        <w:fldChar w:fldCharType="end"/>
      </w:r>
      <w:r w:rsidR="003F54DA" w:rsidRPr="00D17E62">
        <w:rPr>
          <w:rFonts w:ascii="Times New Roman" w:hAnsi="Times New Roman" w:cs="Times New Roman"/>
        </w:rPr>
      </w:r>
      <w:r w:rsidR="003F54DA" w:rsidRPr="00D17E62">
        <w:rPr>
          <w:rFonts w:ascii="Times New Roman" w:hAnsi="Times New Roman" w:cs="Times New Roman"/>
        </w:rPr>
        <w:fldChar w:fldCharType="separate"/>
      </w:r>
      <w:r w:rsidR="003F54DA" w:rsidRPr="00D17E62">
        <w:rPr>
          <w:rFonts w:ascii="Times New Roman" w:hAnsi="Times New Roman" w:cs="Times New Roman"/>
          <w:noProof/>
          <w:vertAlign w:val="superscript"/>
        </w:rPr>
        <w:t>1, 2</w:t>
      </w:r>
      <w:r w:rsidR="003F54DA" w:rsidRPr="00D17E62">
        <w:rPr>
          <w:rFonts w:ascii="Times New Roman" w:hAnsi="Times New Roman" w:cs="Times New Roman"/>
        </w:rPr>
        <w:fldChar w:fldCharType="end"/>
      </w:r>
      <w:r w:rsidR="00D40044">
        <w:rPr>
          <w:rFonts w:ascii="Times New Roman" w:hAnsi="Times New Roman" w:cs="Times New Roman"/>
        </w:rPr>
        <w:t xml:space="preserve">, </w:t>
      </w:r>
      <w:r w:rsidR="00CD156C">
        <w:rPr>
          <w:rFonts w:ascii="Times New Roman" w:hAnsi="Times New Roman" w:cs="Times New Roman"/>
        </w:rPr>
        <w:t>combining analyses</w:t>
      </w:r>
      <w:r w:rsidR="00D64A13">
        <w:rPr>
          <w:rFonts w:ascii="Times New Roman" w:hAnsi="Times New Roman" w:cs="Times New Roman"/>
        </w:rPr>
        <w:t xml:space="preserve"> of </w:t>
      </w:r>
      <w:r w:rsidR="007E4D54">
        <w:rPr>
          <w:rFonts w:ascii="Times New Roman" w:hAnsi="Times New Roman" w:cs="Times New Roman"/>
        </w:rPr>
        <w:t>PCG</w:t>
      </w:r>
      <w:r w:rsidR="00D64A13">
        <w:rPr>
          <w:rFonts w:ascii="Times New Roman" w:hAnsi="Times New Roman" w:cs="Times New Roman"/>
        </w:rPr>
        <w:t xml:space="preserve">s and </w:t>
      </w:r>
      <w:r w:rsidR="007E4D54">
        <w:rPr>
          <w:rFonts w:ascii="Times New Roman" w:hAnsi="Times New Roman" w:cs="Times New Roman"/>
        </w:rPr>
        <w:t>NCG</w:t>
      </w:r>
      <w:r w:rsidR="00D64A13">
        <w:rPr>
          <w:rFonts w:ascii="Times New Roman" w:hAnsi="Times New Roman" w:cs="Times New Roman"/>
        </w:rPr>
        <w:t>s</w:t>
      </w:r>
      <w:r w:rsidR="00DC5D5C">
        <w:rPr>
          <w:rFonts w:ascii="Times New Roman" w:hAnsi="Times New Roman" w:cs="Times New Roman"/>
        </w:rPr>
        <w:t xml:space="preserve"> and their evolutionary driving forces</w:t>
      </w:r>
      <w:r w:rsidR="00CD156C">
        <w:rPr>
          <w:rFonts w:ascii="Times New Roman" w:hAnsi="Times New Roman" w:cs="Times New Roman"/>
        </w:rPr>
        <w:t xml:space="preserve"> </w:t>
      </w:r>
      <w:r w:rsidR="009F4F18">
        <w:rPr>
          <w:rFonts w:ascii="Times New Roman" w:hAnsi="Times New Roman" w:cs="Times New Roman"/>
        </w:rPr>
        <w:t>might</w:t>
      </w:r>
      <w:r w:rsidR="00CD156C">
        <w:rPr>
          <w:rFonts w:ascii="Times New Roman" w:hAnsi="Times New Roman" w:cs="Times New Roman"/>
        </w:rPr>
        <w:t xml:space="preserve"> </w:t>
      </w:r>
      <w:r w:rsidR="00D64A13">
        <w:rPr>
          <w:rFonts w:ascii="Times New Roman" w:hAnsi="Times New Roman" w:cs="Times New Roman"/>
        </w:rPr>
        <w:t xml:space="preserve">provide </w:t>
      </w:r>
      <w:r w:rsidR="00F353F9">
        <w:rPr>
          <w:rFonts w:ascii="Times New Roman" w:hAnsi="Times New Roman" w:cs="Times New Roman"/>
        </w:rPr>
        <w:t>more</w:t>
      </w:r>
      <w:r w:rsidR="00CD156C">
        <w:rPr>
          <w:rFonts w:ascii="Times New Roman" w:hAnsi="Times New Roman" w:cs="Times New Roman"/>
        </w:rPr>
        <w:t xml:space="preserve"> </w:t>
      </w:r>
      <w:r w:rsidR="005B77B0">
        <w:rPr>
          <w:rFonts w:ascii="Times New Roman" w:hAnsi="Times New Roman" w:cs="Times New Roman"/>
        </w:rPr>
        <w:t>insights</w:t>
      </w:r>
      <w:r w:rsidR="00CD156C">
        <w:rPr>
          <w:rFonts w:ascii="Times New Roman" w:hAnsi="Times New Roman" w:cs="Times New Roman"/>
        </w:rPr>
        <w:t xml:space="preserve"> </w:t>
      </w:r>
      <w:r w:rsidR="00997AB2">
        <w:rPr>
          <w:rFonts w:ascii="Times New Roman" w:hAnsi="Times New Roman" w:cs="Times New Roman"/>
        </w:rPr>
        <w:t>in</w:t>
      </w:r>
      <w:r w:rsidR="00D64A13">
        <w:rPr>
          <w:rFonts w:ascii="Times New Roman" w:hAnsi="Times New Roman" w:cs="Times New Roman"/>
        </w:rPr>
        <w:t>to</w:t>
      </w:r>
      <w:r w:rsidR="00CD156C">
        <w:rPr>
          <w:rFonts w:ascii="Times New Roman" w:hAnsi="Times New Roman" w:cs="Times New Roman"/>
        </w:rPr>
        <w:t xml:space="preserve"> the molecular </w:t>
      </w:r>
      <w:r w:rsidR="0066625F">
        <w:rPr>
          <w:rFonts w:ascii="Times New Roman" w:hAnsi="Times New Roman" w:cs="Times New Roman"/>
        </w:rPr>
        <w:t>mechanisms</w:t>
      </w:r>
      <w:r w:rsidR="00CD156C">
        <w:rPr>
          <w:rFonts w:ascii="Times New Roman" w:hAnsi="Times New Roman" w:cs="Times New Roman"/>
        </w:rPr>
        <w:t xml:space="preserve"> underlying regulation of lifespan</w:t>
      </w:r>
      <w:r w:rsidR="00715142">
        <w:rPr>
          <w:rFonts w:ascii="Times New Roman" w:hAnsi="Times New Roman" w:cs="Times New Roman"/>
        </w:rPr>
        <w:t xml:space="preserve"> in mammals</w:t>
      </w:r>
      <w:r w:rsidR="00CD156C">
        <w:rPr>
          <w:rFonts w:ascii="Times New Roman" w:hAnsi="Times New Roman" w:cs="Times New Roman"/>
        </w:rPr>
        <w:t>.</w:t>
      </w:r>
    </w:p>
    <w:p w14:paraId="4D7C8D06" w14:textId="77777777" w:rsidR="00C64403" w:rsidRPr="00715142" w:rsidRDefault="00C64403" w:rsidP="00E62ADE">
      <w:pPr>
        <w:spacing w:line="332" w:lineRule="exact"/>
        <w:rPr>
          <w:rFonts w:ascii="Times New Roman" w:hAnsi="Times New Roman" w:cs="Times New Roman"/>
        </w:rPr>
      </w:pPr>
    </w:p>
    <w:p w14:paraId="10BEE280" w14:textId="1C39E516" w:rsidR="00823238" w:rsidRPr="00D17E62" w:rsidRDefault="002412EB" w:rsidP="00E62ADE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Here, we integrate</w:t>
      </w:r>
      <w:r w:rsidR="00E9093F">
        <w:rPr>
          <w:rFonts w:ascii="Times New Roman" w:hAnsi="Times New Roman" w:cs="Times New Roman"/>
        </w:rPr>
        <w:t>d</w:t>
      </w:r>
      <w:r w:rsidRPr="00D17E62">
        <w:rPr>
          <w:rFonts w:ascii="Times New Roman" w:hAnsi="Times New Roman" w:cs="Times New Roman"/>
        </w:rPr>
        <w:t xml:space="preserve"> the </w:t>
      </w:r>
      <w:r w:rsidR="00B8272D">
        <w:rPr>
          <w:rFonts w:ascii="Times New Roman" w:hAnsi="Times New Roman" w:cs="Times New Roman"/>
        </w:rPr>
        <w:t>lifespan phenotyp</w:t>
      </w:r>
      <w:r w:rsidR="00023B0E">
        <w:rPr>
          <w:rFonts w:ascii="Times New Roman" w:hAnsi="Times New Roman" w:cs="Times New Roman"/>
        </w:rPr>
        <w:t>es</w:t>
      </w:r>
      <w:r w:rsidR="00B8272D">
        <w:rPr>
          <w:rFonts w:ascii="Times New Roman" w:hAnsi="Times New Roman" w:cs="Times New Roman"/>
        </w:rPr>
        <w:t xml:space="preserve"> from </w:t>
      </w:r>
      <w:r w:rsidRPr="00D17E62">
        <w:rPr>
          <w:rFonts w:ascii="Times New Roman" w:hAnsi="Times New Roman" w:cs="Times New Roman"/>
        </w:rPr>
        <w:t>HAGR</w:t>
      </w:r>
      <w:r w:rsidR="0057144C" w:rsidRPr="00D17E62">
        <w:rPr>
          <w:rFonts w:ascii="Times New Roman" w:hAnsi="Times New Roman" w:cs="Times New Roman"/>
        </w:rPr>
        <w:t xml:space="preserve"> (</w:t>
      </w:r>
      <w:r w:rsidR="005B00E8" w:rsidRPr="00D17E62">
        <w:rPr>
          <w:rFonts w:ascii="Times New Roman" w:hAnsi="Times New Roman" w:cs="Times New Roman"/>
        </w:rPr>
        <w:t>Human Ageing Genomic Resources</w:t>
      </w:r>
      <w:r w:rsidR="0057144C" w:rsidRPr="00D17E62">
        <w:rPr>
          <w:rFonts w:ascii="Times New Roman" w:hAnsi="Times New Roman" w:cs="Times New Roman"/>
        </w:rPr>
        <w:t>)</w:t>
      </w:r>
      <w:r w:rsidR="00B8272D">
        <w:rPr>
          <w:rFonts w:ascii="Times New Roman" w:hAnsi="Times New Roman" w:cs="Times New Roman"/>
        </w:rPr>
        <w:t xml:space="preserve"> database</w:t>
      </w:r>
      <w:r w:rsidR="00274FD5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274FD5" w:rsidRPr="00D17E62">
        <w:rPr>
          <w:rFonts w:ascii="Times New Roman" w:hAnsi="Times New Roman" w:cs="Times New Roman"/>
        </w:rPr>
      </w:r>
      <w:r w:rsidR="00274FD5" w:rsidRPr="00D17E62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12</w:t>
      </w:r>
      <w:r w:rsidR="00274FD5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</w:t>
      </w:r>
      <w:r w:rsidR="004D2600" w:rsidRPr="00D17E62">
        <w:rPr>
          <w:rFonts w:ascii="Times New Roman" w:hAnsi="Times New Roman" w:cs="Times New Roman"/>
        </w:rPr>
        <w:t xml:space="preserve">and </w:t>
      </w:r>
      <w:r w:rsidR="00B8272D">
        <w:rPr>
          <w:rFonts w:ascii="Times New Roman" w:hAnsi="Times New Roman" w:cs="Times New Roman"/>
        </w:rPr>
        <w:t>the orthologou</w:t>
      </w:r>
      <w:r w:rsidR="00C2098C">
        <w:rPr>
          <w:rFonts w:ascii="Times New Roman" w:hAnsi="Times New Roman" w:cs="Times New Roman"/>
        </w:rPr>
        <w:t xml:space="preserve">s genes from </w:t>
      </w:r>
      <w:r w:rsidR="004D2600" w:rsidRPr="00D17E62">
        <w:rPr>
          <w:rFonts w:ascii="Times New Roman" w:hAnsi="Times New Roman" w:cs="Times New Roman"/>
        </w:rPr>
        <w:t>OrthoMaM database</w:t>
      </w:r>
      <w:r w:rsidR="00274FD5"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274FD5" w:rsidRPr="00D17E62">
        <w:rPr>
          <w:rFonts w:ascii="Times New Roman" w:hAnsi="Times New Roman" w:cs="Times New Roman"/>
        </w:rPr>
      </w:r>
      <w:r w:rsidR="00274FD5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7</w:t>
      </w:r>
      <w:r w:rsidR="00274FD5" w:rsidRPr="00D17E62">
        <w:rPr>
          <w:rFonts w:ascii="Times New Roman" w:hAnsi="Times New Roman" w:cs="Times New Roman"/>
        </w:rPr>
        <w:fldChar w:fldCharType="end"/>
      </w:r>
      <w:r w:rsidR="003F61EF" w:rsidRPr="00D17E62">
        <w:rPr>
          <w:rFonts w:ascii="Times New Roman" w:hAnsi="Times New Roman" w:cs="Times New Roman"/>
        </w:rPr>
        <w:t xml:space="preserve"> </w:t>
      </w:r>
      <w:r w:rsidR="005B00E8" w:rsidRPr="00D17E62">
        <w:rPr>
          <w:rFonts w:ascii="Times New Roman" w:hAnsi="Times New Roman" w:cs="Times New Roman"/>
        </w:rPr>
        <w:t>to</w:t>
      </w:r>
      <w:r w:rsidR="003F61EF" w:rsidRPr="00D17E62">
        <w:rPr>
          <w:rFonts w:ascii="Times New Roman" w:hAnsi="Times New Roman" w:cs="Times New Roman"/>
        </w:rPr>
        <w:t xml:space="preserve"> </w:t>
      </w:r>
      <w:r w:rsidR="00A81172" w:rsidRPr="00D17E62">
        <w:rPr>
          <w:rFonts w:ascii="Times New Roman" w:hAnsi="Times New Roman" w:cs="Times New Roman"/>
        </w:rPr>
        <w:t xml:space="preserve">obtain </w:t>
      </w:r>
      <w:r w:rsidR="00FF7E0C" w:rsidRPr="00D17E62">
        <w:rPr>
          <w:rFonts w:ascii="Times New Roman" w:hAnsi="Times New Roman" w:cs="Times New Roman"/>
        </w:rPr>
        <w:t xml:space="preserve">the </w:t>
      </w:r>
      <w:r w:rsidR="00CA3A82">
        <w:rPr>
          <w:rFonts w:ascii="Times New Roman" w:hAnsi="Times New Roman" w:cs="Times New Roman"/>
        </w:rPr>
        <w:t>largest</w:t>
      </w:r>
      <w:r w:rsidR="006E4E15" w:rsidRPr="00D17E62">
        <w:rPr>
          <w:rFonts w:ascii="Times New Roman" w:hAnsi="Times New Roman" w:cs="Times New Roman"/>
        </w:rPr>
        <w:t xml:space="preserve"> </w:t>
      </w:r>
      <w:r w:rsidR="00DC4F8E">
        <w:rPr>
          <w:rFonts w:ascii="Times New Roman" w:hAnsi="Times New Roman" w:cs="Times New Roman"/>
        </w:rPr>
        <w:t xml:space="preserve">genomic data ever used to </w:t>
      </w:r>
      <w:r w:rsidR="00CA3A82">
        <w:rPr>
          <w:rFonts w:ascii="Times New Roman" w:hAnsi="Times New Roman" w:cs="Times New Roman"/>
        </w:rPr>
        <w:t xml:space="preserve">explore </w:t>
      </w:r>
      <w:r w:rsidR="00BF1B77">
        <w:rPr>
          <w:rFonts w:ascii="Times New Roman" w:hAnsi="Times New Roman" w:cs="Times New Roman"/>
        </w:rPr>
        <w:t xml:space="preserve">the </w:t>
      </w:r>
      <w:r w:rsidR="00310856">
        <w:rPr>
          <w:rFonts w:ascii="Times New Roman" w:hAnsi="Times New Roman" w:cs="Times New Roman"/>
        </w:rPr>
        <w:t xml:space="preserve">universal </w:t>
      </w:r>
      <w:r w:rsidR="00BF1B77">
        <w:rPr>
          <w:rFonts w:ascii="Times New Roman" w:hAnsi="Times New Roman" w:cs="Times New Roman"/>
        </w:rPr>
        <w:t xml:space="preserve">molecular basis </w:t>
      </w:r>
      <w:r w:rsidR="00CA3A82">
        <w:rPr>
          <w:rFonts w:ascii="Times New Roman" w:hAnsi="Times New Roman" w:cs="Times New Roman"/>
        </w:rPr>
        <w:t xml:space="preserve">underlying regulation of </w:t>
      </w:r>
      <w:r w:rsidR="00E53B19">
        <w:rPr>
          <w:rFonts w:ascii="Times New Roman" w:hAnsi="Times New Roman" w:cs="Times New Roman"/>
        </w:rPr>
        <w:t xml:space="preserve">mammalian </w:t>
      </w:r>
      <w:r w:rsidR="00DC4F8E">
        <w:rPr>
          <w:rFonts w:ascii="Times New Roman" w:hAnsi="Times New Roman" w:cs="Times New Roman"/>
        </w:rPr>
        <w:t>lifespan</w:t>
      </w:r>
      <w:r w:rsidR="00A81172" w:rsidRPr="00D17E62">
        <w:rPr>
          <w:rFonts w:ascii="Times New Roman" w:hAnsi="Times New Roman" w:cs="Times New Roman"/>
        </w:rPr>
        <w:t>.</w:t>
      </w:r>
      <w:r w:rsidR="004A416B" w:rsidRPr="00D17E62">
        <w:rPr>
          <w:rFonts w:ascii="Times New Roman" w:hAnsi="Times New Roman" w:cs="Times New Roman"/>
        </w:rPr>
        <w:t xml:space="preserve"> </w:t>
      </w:r>
      <w:r w:rsidR="007A0DA6" w:rsidRPr="00D17E62">
        <w:rPr>
          <w:rFonts w:ascii="Times New Roman" w:hAnsi="Times New Roman" w:cs="Times New Roman"/>
        </w:rPr>
        <w:t>W</w:t>
      </w:r>
      <w:r w:rsidR="00A81172" w:rsidRPr="00D17E62">
        <w:rPr>
          <w:rFonts w:ascii="Times New Roman" w:hAnsi="Times New Roman" w:cs="Times New Roman"/>
        </w:rPr>
        <w:t xml:space="preserve">e </w:t>
      </w:r>
      <w:r w:rsidR="000F3E9B" w:rsidRPr="00D17E62">
        <w:rPr>
          <w:rFonts w:ascii="Times New Roman" w:hAnsi="Times New Roman" w:cs="Times New Roman"/>
        </w:rPr>
        <w:t>genomic-wide</w:t>
      </w:r>
      <w:r w:rsidR="003F61EF" w:rsidRPr="00D17E62">
        <w:rPr>
          <w:rFonts w:ascii="Times New Roman" w:hAnsi="Times New Roman" w:cs="Times New Roman"/>
        </w:rPr>
        <w:t xml:space="preserve"> </w:t>
      </w:r>
      <w:r w:rsidR="00BF44BB" w:rsidRPr="00D17E62">
        <w:rPr>
          <w:rFonts w:ascii="Times New Roman" w:hAnsi="Times New Roman" w:cs="Times New Roman"/>
        </w:rPr>
        <w:t>identif</w:t>
      </w:r>
      <w:r w:rsidR="00946F1A">
        <w:rPr>
          <w:rFonts w:ascii="Times New Roman" w:hAnsi="Times New Roman" w:cs="Times New Roman" w:hint="eastAsia"/>
        </w:rPr>
        <w:t>i</w:t>
      </w:r>
      <w:r w:rsidR="00946F1A">
        <w:rPr>
          <w:rFonts w:ascii="Times New Roman" w:hAnsi="Times New Roman" w:cs="Times New Roman"/>
        </w:rPr>
        <w:t>ed significantly</w:t>
      </w:r>
      <w:r w:rsidR="003F61EF" w:rsidRPr="00D17E62">
        <w:rPr>
          <w:rFonts w:ascii="Times New Roman" w:hAnsi="Times New Roman" w:cs="Times New Roman"/>
        </w:rPr>
        <w:t xml:space="preserve"> </w:t>
      </w:r>
      <w:r w:rsidR="00514C3E">
        <w:rPr>
          <w:rFonts w:ascii="Times New Roman" w:hAnsi="Times New Roman" w:cs="Times New Roman"/>
        </w:rPr>
        <w:t>correlat</w:t>
      </w:r>
      <w:r w:rsidR="0000672A">
        <w:rPr>
          <w:rFonts w:ascii="Times New Roman" w:hAnsi="Times New Roman" w:cs="Times New Roman"/>
        </w:rPr>
        <w:t>ed</w:t>
      </w:r>
      <w:r w:rsidR="00514C3E">
        <w:rPr>
          <w:rFonts w:ascii="Times New Roman" w:hAnsi="Times New Roman" w:cs="Times New Roman"/>
        </w:rPr>
        <w:t xml:space="preserve"> genes between </w:t>
      </w:r>
      <w:r w:rsidR="001B397C">
        <w:rPr>
          <w:rFonts w:ascii="Times New Roman" w:hAnsi="Times New Roman" w:cs="Times New Roman"/>
        </w:rPr>
        <w:t>protein</w:t>
      </w:r>
      <w:r w:rsidR="007841C7">
        <w:rPr>
          <w:rFonts w:ascii="Times New Roman" w:hAnsi="Times New Roman" w:cs="Times New Roman"/>
        </w:rPr>
        <w:t xml:space="preserve"> </w:t>
      </w:r>
      <w:r w:rsidR="006D770E">
        <w:rPr>
          <w:rFonts w:ascii="Times New Roman" w:hAnsi="Times New Roman" w:cs="Times New Roman"/>
        </w:rPr>
        <w:t>evolutionary rate and lifespan</w:t>
      </w:r>
      <w:r w:rsidR="00F25AD6" w:rsidRPr="00D17E62">
        <w:rPr>
          <w:rFonts w:ascii="Times New Roman" w:hAnsi="Times New Roman" w:cs="Times New Roman"/>
        </w:rPr>
        <w:t xml:space="preserve"> across </w:t>
      </w:r>
      <w:r w:rsidR="00C26084" w:rsidRPr="00D17E62">
        <w:rPr>
          <w:rFonts w:ascii="Times New Roman" w:hAnsi="Times New Roman" w:cs="Times New Roman"/>
        </w:rPr>
        <w:t>mammals</w:t>
      </w:r>
      <w:r w:rsidR="00A05C82">
        <w:rPr>
          <w:rFonts w:ascii="Times New Roman" w:hAnsi="Times New Roman" w:cs="Times New Roman"/>
        </w:rPr>
        <w:t xml:space="preserve"> and </w:t>
      </w:r>
      <w:r w:rsidR="001B397C">
        <w:rPr>
          <w:rFonts w:ascii="Times New Roman" w:hAnsi="Times New Roman" w:cs="Times New Roman"/>
        </w:rPr>
        <w:t xml:space="preserve">further </w:t>
      </w:r>
      <w:r w:rsidR="00C64403" w:rsidRPr="00D17E62">
        <w:rPr>
          <w:rFonts w:ascii="Times New Roman" w:hAnsi="Times New Roman" w:cs="Times New Roman"/>
        </w:rPr>
        <w:t>explore</w:t>
      </w:r>
      <w:r w:rsidR="00E9093F">
        <w:rPr>
          <w:rFonts w:ascii="Times New Roman" w:hAnsi="Times New Roman" w:cs="Times New Roman"/>
        </w:rPr>
        <w:t>d</w:t>
      </w:r>
      <w:r w:rsidR="00C64403" w:rsidRPr="00D17E62">
        <w:rPr>
          <w:rFonts w:ascii="Times New Roman" w:hAnsi="Times New Roman" w:cs="Times New Roman"/>
        </w:rPr>
        <w:t xml:space="preserve"> </w:t>
      </w:r>
      <w:r w:rsidR="00F46960">
        <w:rPr>
          <w:rFonts w:ascii="Times New Roman" w:hAnsi="Times New Roman" w:cs="Times New Roman"/>
        </w:rPr>
        <w:t>the</w:t>
      </w:r>
      <w:r w:rsidR="00AD0AE1">
        <w:rPr>
          <w:rFonts w:ascii="Times New Roman" w:hAnsi="Times New Roman" w:cs="Times New Roman"/>
        </w:rPr>
        <w:t>ir</w:t>
      </w:r>
      <w:r w:rsidR="00C64403" w:rsidRPr="00D17E62">
        <w:rPr>
          <w:rFonts w:ascii="Times New Roman" w:hAnsi="Times New Roman" w:cs="Times New Roman"/>
        </w:rPr>
        <w:t xml:space="preserve"> evolutionary</w:t>
      </w:r>
      <w:r w:rsidR="001B397C">
        <w:rPr>
          <w:rFonts w:ascii="Times New Roman" w:hAnsi="Times New Roman" w:cs="Times New Roman"/>
        </w:rPr>
        <w:t xml:space="preserve"> driving</w:t>
      </w:r>
      <w:r w:rsidR="00C64403" w:rsidRPr="00D17E62">
        <w:rPr>
          <w:rFonts w:ascii="Times New Roman" w:hAnsi="Times New Roman" w:cs="Times New Roman"/>
        </w:rPr>
        <w:t xml:space="preserve"> forces</w:t>
      </w:r>
      <w:r w:rsidR="00E815C7">
        <w:rPr>
          <w:rFonts w:ascii="Times New Roman" w:hAnsi="Times New Roman" w:cs="Times New Roman"/>
        </w:rPr>
        <w:t xml:space="preserve">, </w:t>
      </w:r>
      <w:r w:rsidR="00E815C7" w:rsidRPr="00D17E62">
        <w:rPr>
          <w:rFonts w:ascii="Times New Roman" w:hAnsi="Times New Roman" w:cs="Times New Roman"/>
        </w:rPr>
        <w:t xml:space="preserve">especially for positively </w:t>
      </w:r>
      <w:r w:rsidR="006A2346">
        <w:rPr>
          <w:rFonts w:ascii="Times New Roman" w:hAnsi="Times New Roman" w:cs="Times New Roman"/>
        </w:rPr>
        <w:t>correlated</w:t>
      </w:r>
      <w:r w:rsidR="00E815C7" w:rsidRPr="00D17E62">
        <w:rPr>
          <w:rFonts w:ascii="Times New Roman" w:hAnsi="Times New Roman" w:cs="Times New Roman"/>
        </w:rPr>
        <w:t xml:space="preserve"> genes</w:t>
      </w:r>
      <w:r w:rsidR="00C64403" w:rsidRPr="00D17E62">
        <w:rPr>
          <w:rFonts w:ascii="Times New Roman" w:hAnsi="Times New Roman" w:cs="Times New Roman"/>
        </w:rPr>
        <w:t>.</w:t>
      </w:r>
      <w:r w:rsidR="00D1496E">
        <w:rPr>
          <w:rFonts w:ascii="Times New Roman" w:hAnsi="Times New Roman" w:cs="Times New Roman"/>
        </w:rPr>
        <w:t xml:space="preserve"> </w:t>
      </w:r>
      <w:r w:rsidR="00F9381B">
        <w:rPr>
          <w:rFonts w:ascii="Times New Roman" w:hAnsi="Times New Roman" w:cs="Times New Roman"/>
        </w:rPr>
        <w:t>In addition</w:t>
      </w:r>
      <w:r w:rsidR="00D1496E">
        <w:rPr>
          <w:rFonts w:ascii="Times New Roman" w:hAnsi="Times New Roman" w:cs="Times New Roman"/>
        </w:rPr>
        <w:t xml:space="preserve">, </w:t>
      </w:r>
      <w:r w:rsidR="00E815C7">
        <w:rPr>
          <w:rFonts w:ascii="Times New Roman" w:hAnsi="Times New Roman" w:cs="Times New Roman"/>
        </w:rPr>
        <w:t xml:space="preserve">we </w:t>
      </w:r>
      <w:r w:rsidR="001573E2">
        <w:rPr>
          <w:rFonts w:ascii="Times New Roman" w:hAnsi="Times New Roman" w:cs="Times New Roman"/>
        </w:rPr>
        <w:t xml:space="preserve">constructed </w:t>
      </w:r>
      <w:r w:rsidR="00F9381B">
        <w:rPr>
          <w:rFonts w:ascii="Times New Roman" w:hAnsi="Times New Roman" w:cs="Times New Roman"/>
        </w:rPr>
        <w:t xml:space="preserve">a </w:t>
      </w:r>
      <w:r w:rsidR="00E815C7">
        <w:rPr>
          <w:rFonts w:ascii="Times New Roman" w:hAnsi="Times New Roman" w:cs="Times New Roman"/>
        </w:rPr>
        <w:t>signed</w:t>
      </w:r>
      <w:r w:rsidR="00D40B07">
        <w:rPr>
          <w:rFonts w:ascii="Times New Roman" w:hAnsi="Times New Roman" w:cs="Times New Roman"/>
        </w:rPr>
        <w:t xml:space="preserve"> functional interaction</w:t>
      </w:r>
      <w:r w:rsidR="00E815C7">
        <w:rPr>
          <w:rFonts w:ascii="Times New Roman" w:hAnsi="Times New Roman" w:cs="Times New Roman"/>
        </w:rPr>
        <w:t xml:space="preserve"> network </w:t>
      </w:r>
      <w:r w:rsidR="00397740">
        <w:rPr>
          <w:rFonts w:ascii="Times New Roman" w:hAnsi="Times New Roman" w:cs="Times New Roman"/>
        </w:rPr>
        <w:t xml:space="preserve">to </w:t>
      </w:r>
      <w:r w:rsidR="006C7387">
        <w:rPr>
          <w:rFonts w:ascii="Times New Roman" w:hAnsi="Times New Roman" w:cs="Times New Roman"/>
        </w:rPr>
        <w:t>explore</w:t>
      </w:r>
      <w:r w:rsidR="001573E2">
        <w:rPr>
          <w:rFonts w:ascii="Times New Roman" w:hAnsi="Times New Roman" w:cs="Times New Roman"/>
        </w:rPr>
        <w:t xml:space="preserve"> the </w:t>
      </w:r>
      <w:r w:rsidR="00CF2A05">
        <w:rPr>
          <w:rFonts w:ascii="Times New Roman" w:hAnsi="Times New Roman" w:cs="Times New Roman"/>
        </w:rPr>
        <w:t xml:space="preserve">important modules and core genes that might play central role in </w:t>
      </w:r>
      <w:r w:rsidR="0086546C">
        <w:rPr>
          <w:rFonts w:ascii="Times New Roman" w:hAnsi="Times New Roman" w:cs="Times New Roman"/>
        </w:rPr>
        <w:t xml:space="preserve">universal </w:t>
      </w:r>
      <w:r w:rsidR="00CF2A05">
        <w:rPr>
          <w:rFonts w:ascii="Times New Roman" w:hAnsi="Times New Roman" w:cs="Times New Roman"/>
        </w:rPr>
        <w:t>regulation of</w:t>
      </w:r>
      <w:r w:rsidR="0086546C">
        <w:rPr>
          <w:rFonts w:ascii="Times New Roman" w:hAnsi="Times New Roman" w:cs="Times New Roman"/>
        </w:rPr>
        <w:t xml:space="preserve"> mammalian</w:t>
      </w:r>
      <w:r w:rsidR="00CF2A05">
        <w:rPr>
          <w:rFonts w:ascii="Times New Roman" w:hAnsi="Times New Roman" w:cs="Times New Roman"/>
        </w:rPr>
        <w:t xml:space="preserve"> lifespan</w:t>
      </w:r>
      <w:r w:rsidR="00D1496E">
        <w:rPr>
          <w:rFonts w:ascii="Times New Roman" w:hAnsi="Times New Roman" w:cs="Times New Roman"/>
        </w:rPr>
        <w:t>.</w:t>
      </w:r>
      <w:r w:rsidR="00C64403" w:rsidRPr="00D17E62">
        <w:rPr>
          <w:rFonts w:ascii="Times New Roman" w:hAnsi="Times New Roman" w:cs="Times New Roman"/>
        </w:rPr>
        <w:t xml:space="preserve"> </w:t>
      </w:r>
      <w:r w:rsidR="004D7A43" w:rsidRPr="00D17E62">
        <w:rPr>
          <w:rFonts w:ascii="Times New Roman" w:hAnsi="Times New Roman" w:cs="Times New Roman"/>
        </w:rPr>
        <w:t>Our</w:t>
      </w:r>
      <w:r w:rsidR="001E4C20" w:rsidRPr="00D17E62">
        <w:rPr>
          <w:rFonts w:ascii="Times New Roman" w:hAnsi="Times New Roman" w:cs="Times New Roman"/>
        </w:rPr>
        <w:t xml:space="preserve"> study </w:t>
      </w:r>
      <w:r w:rsidR="004C667A" w:rsidRPr="00D17E62">
        <w:rPr>
          <w:rFonts w:ascii="Times New Roman" w:hAnsi="Times New Roman" w:cs="Times New Roman"/>
        </w:rPr>
        <w:t>will</w:t>
      </w:r>
      <w:r w:rsidR="00071CA9" w:rsidRPr="00D17E62">
        <w:rPr>
          <w:rFonts w:ascii="Times New Roman" w:hAnsi="Times New Roman" w:cs="Times New Roman"/>
        </w:rPr>
        <w:t xml:space="preserve"> </w:t>
      </w:r>
      <w:r w:rsidR="009C688B" w:rsidRPr="00D17E62">
        <w:rPr>
          <w:rFonts w:ascii="Times New Roman" w:hAnsi="Times New Roman" w:cs="Times New Roman"/>
        </w:rPr>
        <w:t>deepen our</w:t>
      </w:r>
      <w:r w:rsidR="00DE3A8E" w:rsidRPr="00D17E62">
        <w:rPr>
          <w:rFonts w:ascii="Times New Roman" w:hAnsi="Times New Roman" w:cs="Times New Roman"/>
        </w:rPr>
        <w:t xml:space="preserve"> </w:t>
      </w:r>
      <w:r w:rsidR="005810B2" w:rsidRPr="00D17E62">
        <w:rPr>
          <w:rFonts w:ascii="Times New Roman" w:hAnsi="Times New Roman" w:cs="Times New Roman"/>
        </w:rPr>
        <w:t>know</w:t>
      </w:r>
      <w:r w:rsidR="00F218E0" w:rsidRPr="00D17E62">
        <w:rPr>
          <w:rFonts w:ascii="Times New Roman" w:hAnsi="Times New Roman" w:cs="Times New Roman"/>
        </w:rPr>
        <w:t xml:space="preserve">ledges of </w:t>
      </w:r>
      <w:r w:rsidR="00DE3A8E" w:rsidRPr="00D17E62">
        <w:rPr>
          <w:rFonts w:ascii="Times New Roman" w:hAnsi="Times New Roman" w:cs="Times New Roman"/>
        </w:rPr>
        <w:t xml:space="preserve">the molecular mechanisms </w:t>
      </w:r>
      <w:r w:rsidR="00730792">
        <w:rPr>
          <w:rFonts w:ascii="Times New Roman" w:hAnsi="Times New Roman" w:cs="Times New Roman"/>
        </w:rPr>
        <w:t>underlying</w:t>
      </w:r>
      <w:r w:rsidR="00F218E0" w:rsidRPr="00D17E62">
        <w:rPr>
          <w:rFonts w:ascii="Times New Roman" w:hAnsi="Times New Roman" w:cs="Times New Roman"/>
        </w:rPr>
        <w:t xml:space="preserve"> regulation of</w:t>
      </w:r>
      <w:r w:rsidR="00DE3A8E" w:rsidRPr="00D17E62">
        <w:rPr>
          <w:rFonts w:ascii="Times New Roman" w:hAnsi="Times New Roman" w:cs="Times New Roman"/>
        </w:rPr>
        <w:t xml:space="preserve"> </w:t>
      </w:r>
      <w:r w:rsidR="009A3381">
        <w:rPr>
          <w:rFonts w:ascii="Times New Roman" w:hAnsi="Times New Roman" w:cs="Times New Roman"/>
        </w:rPr>
        <w:t xml:space="preserve">mammalian </w:t>
      </w:r>
      <w:r w:rsidR="009974C1">
        <w:rPr>
          <w:rFonts w:ascii="Times New Roman" w:hAnsi="Times New Roman" w:cs="Times New Roman"/>
        </w:rPr>
        <w:t>l</w:t>
      </w:r>
      <w:r w:rsidR="009A3381">
        <w:rPr>
          <w:rFonts w:ascii="Times New Roman" w:hAnsi="Times New Roman" w:cs="Times New Roman"/>
        </w:rPr>
        <w:t>ifespan</w:t>
      </w:r>
      <w:r w:rsidR="004B7E53" w:rsidRPr="00D17E62">
        <w:rPr>
          <w:rFonts w:ascii="Times New Roman" w:hAnsi="Times New Roman" w:cs="Times New Roman"/>
        </w:rPr>
        <w:t xml:space="preserve"> </w:t>
      </w:r>
      <w:r w:rsidR="00987C2E" w:rsidRPr="00D17E62">
        <w:rPr>
          <w:rFonts w:ascii="Times New Roman" w:hAnsi="Times New Roman" w:cs="Times New Roman"/>
        </w:rPr>
        <w:t>and provide</w:t>
      </w:r>
      <w:r w:rsidR="00DB2A81">
        <w:rPr>
          <w:rFonts w:ascii="Times New Roman" w:hAnsi="Times New Roman" w:cs="Times New Roman"/>
        </w:rPr>
        <w:t xml:space="preserve"> target</w:t>
      </w:r>
      <w:r w:rsidR="00987C2E" w:rsidRPr="00D17E62">
        <w:rPr>
          <w:rFonts w:ascii="Times New Roman" w:hAnsi="Times New Roman" w:cs="Times New Roman"/>
        </w:rPr>
        <w:t xml:space="preserve">s for further experiment verification and </w:t>
      </w:r>
      <w:r w:rsidR="00DF3251" w:rsidRPr="00D17E62">
        <w:rPr>
          <w:rFonts w:ascii="Times New Roman" w:hAnsi="Times New Roman" w:cs="Times New Roman"/>
        </w:rPr>
        <w:t>drug development</w:t>
      </w:r>
      <w:r w:rsidR="00DE3A8E" w:rsidRPr="00D17E62">
        <w:rPr>
          <w:rFonts w:ascii="Times New Roman" w:hAnsi="Times New Roman" w:cs="Times New Roman"/>
        </w:rPr>
        <w:t>.</w:t>
      </w:r>
    </w:p>
    <w:p w14:paraId="7E5E017A" w14:textId="77777777" w:rsidR="000A7EEB" w:rsidRPr="00D17E62" w:rsidRDefault="000A7EEB" w:rsidP="00E62ADE">
      <w:pPr>
        <w:spacing w:line="332" w:lineRule="exact"/>
        <w:rPr>
          <w:rFonts w:ascii="Times New Roman" w:hAnsi="Times New Roman" w:cs="Times New Roman"/>
        </w:rPr>
      </w:pPr>
    </w:p>
    <w:p w14:paraId="6811410F" w14:textId="77777777" w:rsidR="000A7EEB" w:rsidRPr="00D17E62" w:rsidRDefault="000A7EEB" w:rsidP="000A7EEB">
      <w:pPr>
        <w:widowControl/>
        <w:shd w:val="clear" w:color="auto" w:fill="FFFFFF"/>
        <w:spacing w:before="150"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MATERIALS AND METHODS</w:t>
      </w:r>
    </w:p>
    <w:p w14:paraId="78F9C98B" w14:textId="0E973255" w:rsidR="000A7EEB" w:rsidRPr="008A373B" w:rsidRDefault="00B372A5" w:rsidP="000A7EEB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Integration of l</w:t>
      </w:r>
      <w:r w:rsidR="000A7EEB" w:rsidRPr="008A373B">
        <w:rPr>
          <w:rFonts w:ascii="Times New Roman" w:hAnsi="Times New Roman" w:cs="Times New Roman"/>
          <w:b/>
          <w:bCs/>
        </w:rPr>
        <w:t>ifespan phenotypes and genomic data</w:t>
      </w:r>
    </w:p>
    <w:p w14:paraId="21B5C552" w14:textId="66C07A97" w:rsidR="000A7EEB" w:rsidRDefault="000A7EEB" w:rsidP="000A7EEB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 xml:space="preserve">The protein alignment of </w:t>
      </w:r>
      <w:r w:rsidR="0037325C">
        <w:rPr>
          <w:rFonts w:ascii="Times New Roman" w:hAnsi="Times New Roman" w:cs="Times New Roman"/>
        </w:rPr>
        <w:t xml:space="preserve">one-to-one orthologous genes </w:t>
      </w:r>
      <w:r w:rsidRPr="00D17E62">
        <w:rPr>
          <w:rFonts w:ascii="Times New Roman" w:hAnsi="Times New Roman" w:cs="Times New Roman"/>
        </w:rPr>
        <w:t>w</w:t>
      </w:r>
      <w:r w:rsidR="006B44AA">
        <w:rPr>
          <w:rFonts w:ascii="Times New Roman" w:hAnsi="Times New Roman" w:cs="Times New Roman"/>
        </w:rPr>
        <w:t>ere</w:t>
      </w:r>
      <w:r w:rsidRPr="00D17E62">
        <w:rPr>
          <w:rFonts w:ascii="Times New Roman" w:hAnsi="Times New Roman" w:cs="Times New Roman"/>
        </w:rPr>
        <w:t xml:space="preserve"> downloaded from OrthoMaM database (V10b)</w:t>
      </w:r>
      <w:r w:rsidR="000C385E"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0C385E" w:rsidRPr="00D17E62">
        <w:rPr>
          <w:rFonts w:ascii="Times New Roman" w:hAnsi="Times New Roman" w:cs="Times New Roman"/>
        </w:rPr>
      </w:r>
      <w:r w:rsidR="000C385E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7</w:t>
      </w:r>
      <w:r w:rsidR="000C385E" w:rsidRPr="00D17E62">
        <w:rPr>
          <w:rFonts w:ascii="Times New Roman" w:hAnsi="Times New Roman" w:cs="Times New Roman"/>
        </w:rPr>
        <w:fldChar w:fldCharType="end"/>
      </w:r>
      <w:r w:rsidR="009246E0">
        <w:rPr>
          <w:rFonts w:ascii="Times New Roman" w:hAnsi="Times New Roman" w:cs="Times New Roman"/>
        </w:rPr>
        <w:t xml:space="preserve">, which includes </w:t>
      </w:r>
      <w:r w:rsidR="009246E0" w:rsidRPr="00D17E62">
        <w:rPr>
          <w:rFonts w:ascii="Times New Roman" w:hAnsi="Times New Roman" w:cs="Times New Roman"/>
        </w:rPr>
        <w:t xml:space="preserve">14509 genes </w:t>
      </w:r>
      <w:r w:rsidR="00F116BA">
        <w:rPr>
          <w:rFonts w:ascii="Times New Roman" w:hAnsi="Times New Roman" w:cs="Times New Roman"/>
        </w:rPr>
        <w:t>from</w:t>
      </w:r>
      <w:r w:rsidR="009246E0" w:rsidRPr="00D17E62">
        <w:rPr>
          <w:rFonts w:ascii="Times New Roman" w:hAnsi="Times New Roman" w:cs="Times New Roman"/>
        </w:rPr>
        <w:t xml:space="preserve"> 116 species</w:t>
      </w:r>
      <w:r w:rsidRPr="00D17E62">
        <w:rPr>
          <w:rFonts w:ascii="Times New Roman" w:hAnsi="Times New Roman" w:cs="Times New Roman"/>
        </w:rPr>
        <w:t>. The data of</w:t>
      </w:r>
      <w:r w:rsidR="00FD4D4E">
        <w:rPr>
          <w:rFonts w:ascii="Times New Roman" w:hAnsi="Times New Roman" w:cs="Times New Roman"/>
        </w:rPr>
        <w:t xml:space="preserve"> </w:t>
      </w:r>
      <w:r w:rsidR="00FD4D4E" w:rsidRPr="00D17E62">
        <w:rPr>
          <w:rFonts w:ascii="Times New Roman" w:hAnsi="Times New Roman" w:cs="Times New Roman"/>
        </w:rPr>
        <w:t>observed</w:t>
      </w:r>
      <w:r w:rsidRPr="00D17E62">
        <w:rPr>
          <w:rFonts w:ascii="Times New Roman" w:hAnsi="Times New Roman" w:cs="Times New Roman"/>
        </w:rPr>
        <w:t xml:space="preserve"> maximum lifespan and adult weight w</w:t>
      </w:r>
      <w:r w:rsidR="007D211C">
        <w:rPr>
          <w:rFonts w:ascii="Times New Roman" w:hAnsi="Times New Roman" w:cs="Times New Roman"/>
        </w:rPr>
        <w:t>ere</w:t>
      </w:r>
      <w:r w:rsidRPr="00D17E62">
        <w:rPr>
          <w:rFonts w:ascii="Times New Roman" w:hAnsi="Times New Roman" w:cs="Times New Roman"/>
        </w:rPr>
        <w:t xml:space="preserve"> extract</w:t>
      </w:r>
      <w:r w:rsidR="00EE1C8B">
        <w:rPr>
          <w:rFonts w:ascii="Times New Roman" w:hAnsi="Times New Roman" w:cs="Times New Roman"/>
        </w:rPr>
        <w:t>ed</w:t>
      </w:r>
      <w:r w:rsidRPr="00D17E62">
        <w:rPr>
          <w:rFonts w:ascii="Times New Roman" w:hAnsi="Times New Roman" w:cs="Times New Roman"/>
        </w:rPr>
        <w:t xml:space="preserve"> from the Human Aging Genomic Resource (HAGR) database</w:t>
      </w:r>
      <w:r w:rsidR="000C385E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0C385E" w:rsidRPr="00D17E62">
        <w:rPr>
          <w:rFonts w:ascii="Times New Roman" w:hAnsi="Times New Roman" w:cs="Times New Roman"/>
        </w:rPr>
      </w:r>
      <w:r w:rsidR="000C385E" w:rsidRPr="00D17E62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12</w:t>
      </w:r>
      <w:r w:rsidR="000C385E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, </w:t>
      </w:r>
      <w:r w:rsidR="008352DA">
        <w:rPr>
          <w:rFonts w:ascii="Times New Roman" w:hAnsi="Times New Roman" w:cs="Times New Roman"/>
        </w:rPr>
        <w:t xml:space="preserve">with </w:t>
      </w:r>
      <w:r w:rsidRPr="00D17E62">
        <w:rPr>
          <w:rFonts w:ascii="Times New Roman" w:hAnsi="Times New Roman" w:cs="Times New Roman"/>
        </w:rPr>
        <w:t xml:space="preserve">999 mammals </w:t>
      </w:r>
      <w:r w:rsidR="008352DA">
        <w:rPr>
          <w:rFonts w:ascii="Times New Roman" w:hAnsi="Times New Roman" w:cs="Times New Roman"/>
        </w:rPr>
        <w:t>having</w:t>
      </w:r>
      <w:r w:rsidRPr="00D17E62">
        <w:rPr>
          <w:rFonts w:ascii="Times New Roman" w:hAnsi="Times New Roman" w:cs="Times New Roman"/>
        </w:rPr>
        <w:t xml:space="preserve"> both traits. </w:t>
      </w:r>
      <w:r w:rsidR="008352DA">
        <w:rPr>
          <w:rFonts w:ascii="Times New Roman" w:hAnsi="Times New Roman" w:cs="Times New Roman"/>
        </w:rPr>
        <w:t>E</w:t>
      </w:r>
      <w:r w:rsidRPr="00D17E62">
        <w:rPr>
          <w:rFonts w:ascii="Times New Roman" w:hAnsi="Times New Roman" w:cs="Times New Roman"/>
        </w:rPr>
        <w:t>xpected maximum lifespan w</w:t>
      </w:r>
      <w:r w:rsidR="008352DA">
        <w:rPr>
          <w:rFonts w:ascii="Times New Roman" w:hAnsi="Times New Roman" w:cs="Times New Roman"/>
        </w:rPr>
        <w:t>as</w:t>
      </w:r>
      <w:r w:rsidRPr="00D17E62">
        <w:rPr>
          <w:rFonts w:ascii="Times New Roman" w:hAnsi="Times New Roman" w:cs="Times New Roman"/>
        </w:rPr>
        <w:t xml:space="preserve"> calculated according to their adult weight </w:t>
      </w:r>
      <w:r w:rsidR="008352DA">
        <w:rPr>
          <w:rFonts w:ascii="Times New Roman" w:hAnsi="Times New Roman" w:cs="Times New Roman"/>
        </w:rPr>
        <w:t>us</w:t>
      </w:r>
      <w:r w:rsidRPr="00D17E62">
        <w:rPr>
          <w:rFonts w:ascii="Times New Roman" w:hAnsi="Times New Roman" w:cs="Times New Roman"/>
        </w:rPr>
        <w:t>ing the formula</w:t>
      </w:r>
      <w:r w:rsidR="008352DA">
        <w:rPr>
          <w:rFonts w:ascii="Times New Roman" w:hAnsi="Times New Roman" w:cs="Times New Roman"/>
        </w:rPr>
        <w:t>:</w:t>
      </w:r>
      <w:r w:rsidRPr="00D17E62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  <w:i/>
          <w:iCs/>
        </w:rPr>
        <w:t>expect lifespan (years)=</w:t>
      </w:r>
      <w:r w:rsidRPr="00D17E62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  <w:i/>
          <w:iCs/>
        </w:rPr>
        <w:t>3.34*(adult weight (g)^0.193)</w:t>
      </w:r>
      <w:r w:rsidR="005721CB" w:rsidRPr="00D17E62">
        <w:rPr>
          <w:rFonts w:ascii="Times New Roman" w:hAnsi="Times New Roman" w:cs="Times New Roman"/>
        </w:rPr>
        <w:fldChar w:fldCharType="begin"/>
      </w:r>
      <w:r w:rsidR="00C11769">
        <w:rPr>
          <w:rFonts w:ascii="Times New Roman" w:hAnsi="Times New Roman" w:cs="Times New Roman"/>
        </w:rPr>
        <w:instrText xml:space="preserve"> ADDIN EN.CITE &lt;EndNote&gt;&lt;Cite&gt;&lt;Author&gt;de Magalhaes&lt;/Author&gt;&lt;Year&gt;2007&lt;/Year&gt;&lt;RecNum&gt;4421&lt;/RecNum&gt;&lt;DisplayText&gt;&lt;style face="superscript"&gt;10&lt;/style&gt;&lt;/DisplayText&gt;&lt;record&gt;&lt;rec-number&gt;4421&lt;/rec-number&gt;&lt;foreign-keys&gt;&lt;key app="EN" db-id="tv9vrfdemz0pstew0aex95v6axa2v9ftwfvr" timestamp="1574057907" guid="10dae0d7-525f-4c4f-b1fd-d1c8ea9a5dc0"&gt;4421&lt;/key&gt;&lt;/foreign-keys&gt;&lt;ref-type name="Journal Article"&gt;17&lt;/ref-type&gt;&lt;contributors&gt;&lt;authors&gt;&lt;author&gt;de Magalhaes, J. P.&lt;/author&gt;&lt;author&gt;Costa, J.&lt;/author&gt;&lt;author&gt;Church, G. M.&lt;/author&gt;&lt;/authors&gt;&lt;/contributors&gt;&lt;auth-address&gt;Harvard Univ, Sch Med, Dept Genet, Boston, MA 02115 USA&amp;#xD;Brigham &amp;amp; Womens Hosp, Dept Pathol, Boston, MA 02115 USA&lt;/auth-address&gt;&lt;titles&gt;&lt;title&gt;An analysis of the relationship between metabolism, developmental schedules, and longevity using phylogenetic independent contrasts&lt;/title&gt;&lt;secondary-title&gt;Journals of Gerontology Series a-Biological Sciences and Medical Sciences&lt;/secondary-title&gt;&lt;alt-title&gt;J Gerontol a-Biol&lt;/alt-title&gt;&lt;/titles&gt;&lt;pages&gt;149-160&lt;/pages&gt;&lt;volume&gt;62&lt;/volume&gt;&lt;number&gt;2&lt;/number&gt;&lt;keywords&gt;&lt;keyword&gt;life-span&lt;/keyword&gt;&lt;keyword&gt;allometry&lt;/keyword&gt;&lt;keyword&gt;growth&lt;/keyword&gt;&lt;keyword&gt;predictions&lt;/keyword&gt;&lt;keyword&gt;mortality&lt;/keyword&gt;&lt;keyword&gt;evolution&lt;/keyword&gt;&lt;keyword&gt;ecology&lt;/keyword&gt;&lt;keyword&gt;mammals&lt;/keyword&gt;&lt;keyword&gt;genes&lt;/keyword&gt;&lt;keyword&gt;birds&lt;/keyword&gt;&lt;/keywords&gt;&lt;dates&gt;&lt;year&gt;2007&lt;/year&gt;&lt;pub-dates&gt;&lt;date&gt;Feb&lt;/date&gt;&lt;/pub-dates&gt;&lt;/dates&gt;&lt;isbn&gt;1079-5006&lt;/isbn&gt;&lt;accession-num&gt;WOS:000247220400005&lt;/accession-num&gt;&lt;urls&gt;&lt;related-urls&gt;&lt;url&gt;&lt;style face="underline" font="default" size="100%"&gt;&amp;lt;Go to ISI&amp;gt;://WOS:000247220400005&lt;/style&gt;&lt;/url&gt;&lt;/related-urls&gt;&lt;/urls&gt;&lt;language&gt;English&lt;/language&gt;&lt;/record&gt;&lt;/Cite&gt;&lt;/EndNote&gt;</w:instrText>
      </w:r>
      <w:r w:rsidR="005721CB" w:rsidRPr="00D17E62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10</w:t>
      </w:r>
      <w:r w:rsidR="005721CB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and the</w:t>
      </w:r>
      <w:r w:rsidR="002207A5" w:rsidRPr="002207A5">
        <w:rPr>
          <w:rFonts w:ascii="Times New Roman" w:hAnsi="Times New Roman" w:cs="Times New Roman"/>
        </w:rPr>
        <w:t xml:space="preserve"> </w:t>
      </w:r>
      <w:r w:rsidR="002207A5" w:rsidRPr="00D17E62">
        <w:rPr>
          <w:rFonts w:ascii="Times New Roman" w:hAnsi="Times New Roman" w:cs="Times New Roman"/>
        </w:rPr>
        <w:t xml:space="preserve">Longevity quotients </w:t>
      </w:r>
      <w:r w:rsidR="002207A5">
        <w:rPr>
          <w:rFonts w:ascii="Times New Roman" w:hAnsi="Times New Roman" w:cs="Times New Roman"/>
        </w:rPr>
        <w:t>(</w:t>
      </w:r>
      <w:r w:rsidR="002207A5" w:rsidRPr="00D17E62">
        <w:rPr>
          <w:rFonts w:ascii="Times New Roman" w:hAnsi="Times New Roman" w:cs="Times New Roman"/>
        </w:rPr>
        <w:t>LQ</w:t>
      </w:r>
      <w:r w:rsidR="002207A5">
        <w:rPr>
          <w:rFonts w:ascii="Times New Roman" w:hAnsi="Times New Roman" w:cs="Times New Roman"/>
        </w:rPr>
        <w:t>)</w:t>
      </w:r>
      <w:r w:rsidRPr="00D17E62">
        <w:rPr>
          <w:rFonts w:ascii="Times New Roman" w:hAnsi="Times New Roman" w:cs="Times New Roman"/>
        </w:rPr>
        <w:t xml:space="preserve"> value </w:t>
      </w:r>
      <w:r w:rsidR="00EA458F">
        <w:rPr>
          <w:rFonts w:ascii="Times New Roman" w:hAnsi="Times New Roman" w:cs="Times New Roman"/>
        </w:rPr>
        <w:t>i</w:t>
      </w:r>
      <w:r w:rsidRPr="00D17E62">
        <w:rPr>
          <w:rFonts w:ascii="Times New Roman" w:hAnsi="Times New Roman" w:cs="Times New Roman"/>
        </w:rPr>
        <w:t xml:space="preserve">s considered as the ratio of observed maximum lifespan to expected maximum lifespan. </w:t>
      </w:r>
      <w:r w:rsidR="002D7087">
        <w:rPr>
          <w:rFonts w:ascii="Times New Roman" w:hAnsi="Times New Roman" w:cs="Times New Roman"/>
        </w:rPr>
        <w:t>Eventually</w:t>
      </w:r>
      <w:r w:rsidRPr="00D17E62">
        <w:rPr>
          <w:rFonts w:ascii="Times New Roman" w:hAnsi="Times New Roman" w:cs="Times New Roman"/>
        </w:rPr>
        <w:t xml:space="preserve">, 74 species with </w:t>
      </w:r>
      <w:r w:rsidR="006D245C" w:rsidRPr="00D17E62">
        <w:rPr>
          <w:rFonts w:ascii="Times New Roman" w:hAnsi="Times New Roman" w:cs="Times New Roman"/>
        </w:rPr>
        <w:t>L</w:t>
      </w:r>
      <w:r w:rsidR="002207A5">
        <w:rPr>
          <w:rFonts w:ascii="Times New Roman" w:hAnsi="Times New Roman" w:cs="Times New Roman"/>
        </w:rPr>
        <w:t>Q</w:t>
      </w:r>
      <w:r w:rsidRPr="00D17E62">
        <w:rPr>
          <w:rFonts w:ascii="Times New Roman" w:hAnsi="Times New Roman" w:cs="Times New Roman"/>
        </w:rPr>
        <w:t xml:space="preserve"> values and genomics data were used in </w:t>
      </w:r>
      <w:r w:rsidR="00763C97">
        <w:rPr>
          <w:rFonts w:ascii="Times New Roman" w:hAnsi="Times New Roman" w:cs="Times New Roman"/>
        </w:rPr>
        <w:t xml:space="preserve">this </w:t>
      </w:r>
      <w:r w:rsidRPr="00D17E62">
        <w:rPr>
          <w:rFonts w:ascii="Times New Roman" w:hAnsi="Times New Roman" w:cs="Times New Roman"/>
        </w:rPr>
        <w:t>study (</w:t>
      </w:r>
      <w:r w:rsidRPr="00451068">
        <w:rPr>
          <w:rFonts w:ascii="Times New Roman" w:hAnsi="Times New Roman" w:cs="Times New Roman"/>
          <w:b/>
          <w:bCs/>
        </w:rPr>
        <w:t>Figure 1 and Supplementary Table 1</w:t>
      </w:r>
      <w:r w:rsidRPr="00D17E62">
        <w:rPr>
          <w:rFonts w:ascii="Times New Roman" w:hAnsi="Times New Roman" w:cs="Times New Roman"/>
        </w:rPr>
        <w:t xml:space="preserve">). </w:t>
      </w:r>
      <w:r w:rsidR="00530924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>HAGR database not only record</w:t>
      </w:r>
      <w:r w:rsidR="0078013F">
        <w:rPr>
          <w:rFonts w:ascii="Times New Roman" w:hAnsi="Times New Roman" w:cs="Times New Roman"/>
        </w:rPr>
        <w:t>s</w:t>
      </w:r>
      <w:r w:rsidR="0015676A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</w:rPr>
        <w:t>the lifespan phenotyp</w:t>
      </w:r>
      <w:r w:rsidR="009740FC">
        <w:rPr>
          <w:rFonts w:ascii="Times New Roman" w:hAnsi="Times New Roman" w:cs="Times New Roman"/>
        </w:rPr>
        <w:t>es</w:t>
      </w:r>
      <w:r w:rsidR="006B4630">
        <w:rPr>
          <w:rFonts w:ascii="Times New Roman" w:hAnsi="Times New Roman" w:cs="Times New Roman"/>
        </w:rPr>
        <w:t>,</w:t>
      </w:r>
      <w:r w:rsidRPr="00D17E62">
        <w:rPr>
          <w:rFonts w:ascii="Times New Roman" w:hAnsi="Times New Roman" w:cs="Times New Roman"/>
        </w:rPr>
        <w:t xml:space="preserve"> but also collects genes that affect </w:t>
      </w:r>
      <w:r w:rsidR="003B0115" w:rsidRPr="00D17E62">
        <w:rPr>
          <w:rFonts w:ascii="Times New Roman" w:hAnsi="Times New Roman" w:cs="Times New Roman"/>
        </w:rPr>
        <w:t>longevity</w:t>
      </w:r>
      <w:r w:rsidRPr="00D17E62">
        <w:rPr>
          <w:rFonts w:ascii="Times New Roman" w:hAnsi="Times New Roman" w:cs="Times New Roman"/>
        </w:rPr>
        <w:t xml:space="preserve"> and aging. We downloaded the longevity</w:t>
      </w:r>
      <w:r w:rsidR="00DC38A7">
        <w:rPr>
          <w:rFonts w:ascii="Times New Roman" w:hAnsi="Times New Roman" w:cs="Times New Roman"/>
        </w:rPr>
        <w:t>-associated</w:t>
      </w:r>
      <w:r w:rsidRPr="00D17E62">
        <w:rPr>
          <w:rFonts w:ascii="Times New Roman" w:hAnsi="Times New Roman" w:cs="Times New Roman"/>
        </w:rPr>
        <w:t xml:space="preserve"> genes from 4 HAGR</w:t>
      </w:r>
      <w:r w:rsidR="006B4630">
        <w:rPr>
          <w:rFonts w:ascii="Times New Roman" w:hAnsi="Times New Roman" w:cs="Times New Roman"/>
        </w:rPr>
        <w:t xml:space="preserve"> database</w:t>
      </w:r>
      <w:r w:rsidR="00435B56">
        <w:rPr>
          <w:rFonts w:ascii="Times New Roman" w:hAnsi="Times New Roman" w:cs="Times New Roman"/>
        </w:rPr>
        <w:t xml:space="preserve">, </w:t>
      </w:r>
      <w:r w:rsidRPr="00D17E62">
        <w:rPr>
          <w:rFonts w:ascii="Times New Roman" w:hAnsi="Times New Roman" w:cs="Times New Roman"/>
        </w:rPr>
        <w:t>includ</w:t>
      </w:r>
      <w:r w:rsidR="00435B56">
        <w:rPr>
          <w:rFonts w:ascii="Times New Roman" w:hAnsi="Times New Roman" w:cs="Times New Roman"/>
        </w:rPr>
        <w:t>ing</w:t>
      </w:r>
      <w:r w:rsidRPr="00D17E62">
        <w:rPr>
          <w:rFonts w:ascii="Times New Roman" w:hAnsi="Times New Roman" w:cs="Times New Roman"/>
        </w:rPr>
        <w:t xml:space="preserve"> </w:t>
      </w:r>
      <w:bookmarkStart w:id="0" w:name="_Hlk76547582"/>
      <w:proofErr w:type="spellStart"/>
      <w:r w:rsidRPr="00D17E62">
        <w:rPr>
          <w:rFonts w:ascii="Times New Roman" w:hAnsi="Times New Roman" w:cs="Times New Roman"/>
        </w:rPr>
        <w:t>LongevityMap</w:t>
      </w:r>
      <w:bookmarkEnd w:id="0"/>
      <w:proofErr w:type="spellEnd"/>
      <w:r w:rsidRPr="00D17E62">
        <w:rPr>
          <w:rFonts w:ascii="Times New Roman" w:hAnsi="Times New Roman" w:cs="Times New Roman"/>
        </w:rPr>
        <w:t xml:space="preserve"> (human genetic variants associated with longevity), </w:t>
      </w:r>
      <w:proofErr w:type="spellStart"/>
      <w:r w:rsidRPr="00D17E62">
        <w:rPr>
          <w:rFonts w:ascii="Times New Roman" w:hAnsi="Times New Roman" w:cs="Times New Roman"/>
        </w:rPr>
        <w:t>AnAge</w:t>
      </w:r>
      <w:proofErr w:type="spellEnd"/>
      <w:r w:rsidRPr="00D17E62">
        <w:rPr>
          <w:rFonts w:ascii="Times New Roman" w:hAnsi="Times New Roman" w:cs="Times New Roman"/>
        </w:rPr>
        <w:t xml:space="preserve"> (Curated genes affect aging and life history in animal</w:t>
      </w:r>
      <w:r w:rsidR="00122D2E">
        <w:rPr>
          <w:rFonts w:ascii="Times New Roman" w:hAnsi="Times New Roman" w:cs="Times New Roman"/>
        </w:rPr>
        <w:t>s</w:t>
      </w:r>
      <w:r w:rsidRPr="00D17E62">
        <w:rPr>
          <w:rFonts w:ascii="Times New Roman" w:hAnsi="Times New Roman" w:cs="Times New Roman"/>
        </w:rPr>
        <w:t xml:space="preserve">), </w:t>
      </w:r>
      <w:proofErr w:type="spellStart"/>
      <w:r w:rsidRPr="00D17E62">
        <w:rPr>
          <w:rFonts w:ascii="Times New Roman" w:hAnsi="Times New Roman" w:cs="Times New Roman"/>
        </w:rPr>
        <w:t>CellAge</w:t>
      </w:r>
      <w:proofErr w:type="spellEnd"/>
      <w:r w:rsidRPr="00D17E62">
        <w:rPr>
          <w:rFonts w:ascii="Times New Roman" w:hAnsi="Times New Roman" w:cs="Times New Roman"/>
        </w:rPr>
        <w:t xml:space="preserve"> (genes affect Cell Senescence) and </w:t>
      </w:r>
      <w:proofErr w:type="spellStart"/>
      <w:r w:rsidRPr="00D17E62">
        <w:rPr>
          <w:rFonts w:ascii="Times New Roman" w:hAnsi="Times New Roman" w:cs="Times New Roman"/>
        </w:rPr>
        <w:t>GenDR</w:t>
      </w:r>
      <w:proofErr w:type="spellEnd"/>
      <w:r w:rsidRPr="00D17E62">
        <w:rPr>
          <w:rFonts w:ascii="Times New Roman" w:hAnsi="Times New Roman" w:cs="Times New Roman"/>
        </w:rPr>
        <w:t xml:space="preserve"> (Different expression genes after Dietary Restriction)</w:t>
      </w:r>
      <w:r w:rsidR="00D17336">
        <w:rPr>
          <w:rFonts w:ascii="Times New Roman" w:hAnsi="Times New Roman" w:cs="Times New Roman"/>
        </w:rPr>
        <w:t xml:space="preserve">. </w:t>
      </w:r>
    </w:p>
    <w:p w14:paraId="44140B79" w14:textId="77777777" w:rsidR="005E3E25" w:rsidRPr="00D17E62" w:rsidRDefault="005E3E25" w:rsidP="000A7EEB">
      <w:pPr>
        <w:spacing w:line="332" w:lineRule="exact"/>
        <w:rPr>
          <w:rFonts w:ascii="Times New Roman" w:hAnsi="Times New Roman" w:cs="Times New Roman"/>
        </w:rPr>
      </w:pPr>
    </w:p>
    <w:p w14:paraId="5014FF07" w14:textId="7B012B67" w:rsidR="000A7EEB" w:rsidRPr="008A373B" w:rsidRDefault="00F7009E" w:rsidP="000A7EEB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Filtration of o</w:t>
      </w:r>
      <w:r w:rsidR="00BB686A" w:rsidRPr="008A373B">
        <w:rPr>
          <w:rFonts w:ascii="Times New Roman" w:hAnsi="Times New Roman" w:cs="Times New Roman"/>
          <w:b/>
          <w:bCs/>
        </w:rPr>
        <w:t xml:space="preserve">rthologous </w:t>
      </w:r>
      <w:r w:rsidR="00BF2893" w:rsidRPr="008A373B">
        <w:rPr>
          <w:rFonts w:ascii="Times New Roman" w:hAnsi="Times New Roman" w:cs="Times New Roman"/>
          <w:b/>
          <w:bCs/>
        </w:rPr>
        <w:t xml:space="preserve">genes </w:t>
      </w:r>
      <w:r w:rsidR="00BB686A" w:rsidRPr="008A373B">
        <w:rPr>
          <w:rFonts w:ascii="Times New Roman" w:hAnsi="Times New Roman" w:cs="Times New Roman"/>
          <w:b/>
          <w:bCs/>
        </w:rPr>
        <w:t>and a</w:t>
      </w:r>
      <w:r w:rsidR="000A7EEB" w:rsidRPr="008A373B">
        <w:rPr>
          <w:rFonts w:ascii="Times New Roman" w:hAnsi="Times New Roman" w:cs="Times New Roman"/>
          <w:b/>
          <w:bCs/>
        </w:rPr>
        <w:t>lignment</w:t>
      </w:r>
      <w:r w:rsidR="00BF2893" w:rsidRPr="008A373B">
        <w:rPr>
          <w:rFonts w:ascii="Times New Roman" w:hAnsi="Times New Roman" w:cs="Times New Roman"/>
          <w:b/>
          <w:bCs/>
        </w:rPr>
        <w:t xml:space="preserve"> </w:t>
      </w:r>
      <w:r w:rsidRPr="008A373B">
        <w:rPr>
          <w:rFonts w:ascii="Times New Roman" w:hAnsi="Times New Roman" w:cs="Times New Roman"/>
          <w:b/>
          <w:bCs/>
        </w:rPr>
        <w:t>regions</w:t>
      </w:r>
    </w:p>
    <w:p w14:paraId="508886D5" w14:textId="5D7B5EEA" w:rsidR="000A7EEB" w:rsidRPr="00D17E62" w:rsidRDefault="000C1D83" w:rsidP="000A7EEB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arge-scale one-to-one orthologous identification and multiple sequence alignment </w:t>
      </w:r>
      <w:r w:rsidR="00F7090D">
        <w:rPr>
          <w:rFonts w:ascii="Times New Roman" w:hAnsi="Times New Roman" w:cs="Times New Roman"/>
        </w:rPr>
        <w:t>were still</w:t>
      </w:r>
      <w:r w:rsidR="002C09D0">
        <w:rPr>
          <w:rFonts w:ascii="Times New Roman" w:hAnsi="Times New Roman" w:cs="Times New Roman"/>
        </w:rPr>
        <w:t xml:space="preserve"> </w:t>
      </w:r>
      <w:r w:rsidR="007F4A18">
        <w:rPr>
          <w:rFonts w:ascii="Times New Roman" w:hAnsi="Times New Roman" w:cs="Times New Roman"/>
        </w:rPr>
        <w:t xml:space="preserve">full </w:t>
      </w:r>
      <w:r w:rsidR="002C09D0">
        <w:rPr>
          <w:rFonts w:ascii="Times New Roman" w:hAnsi="Times New Roman" w:cs="Times New Roman"/>
        </w:rPr>
        <w:t xml:space="preserve">challenges for </w:t>
      </w:r>
      <w:r>
        <w:rPr>
          <w:rFonts w:ascii="Times New Roman" w:hAnsi="Times New Roman" w:cs="Times New Roman"/>
        </w:rPr>
        <w:t xml:space="preserve">. </w:t>
      </w:r>
      <w:r w:rsidR="000A7EEB" w:rsidRPr="00D17E62">
        <w:rPr>
          <w:rFonts w:ascii="Times New Roman" w:hAnsi="Times New Roman" w:cs="Times New Roman"/>
        </w:rPr>
        <w:t xml:space="preserve">To exclude the fake </w:t>
      </w:r>
      <w:r w:rsidR="007D1E60">
        <w:rPr>
          <w:rFonts w:ascii="Times New Roman" w:hAnsi="Times New Roman" w:cs="Times New Roman"/>
        </w:rPr>
        <w:t xml:space="preserve">orthologous </w:t>
      </w:r>
      <w:r w:rsidR="007812C3">
        <w:rPr>
          <w:rFonts w:ascii="Times New Roman" w:hAnsi="Times New Roman" w:cs="Times New Roman"/>
        </w:rPr>
        <w:t>sequences in the one-</w:t>
      </w:r>
      <w:r w:rsidR="007D1E60">
        <w:rPr>
          <w:rFonts w:ascii="Times New Roman" w:hAnsi="Times New Roman" w:cs="Times New Roman"/>
        </w:rPr>
        <w:t>to-one orthologous genes</w:t>
      </w:r>
      <w:r w:rsidR="000A7EEB" w:rsidRPr="00D17E62">
        <w:rPr>
          <w:rFonts w:ascii="Times New Roman" w:hAnsi="Times New Roman" w:cs="Times New Roman"/>
        </w:rPr>
        <w:t xml:space="preserve">, we </w:t>
      </w:r>
      <w:r w:rsidR="000A7EEB" w:rsidRPr="00D17E62">
        <w:rPr>
          <w:rFonts w:ascii="Times New Roman" w:hAnsi="Times New Roman" w:cs="Times New Roman"/>
        </w:rPr>
        <w:lastRenderedPageBreak/>
        <w:t xml:space="preserve">downloaded the </w:t>
      </w:r>
      <w:r w:rsidR="00A855E3" w:rsidRPr="00D17E62">
        <w:rPr>
          <w:rFonts w:ascii="Times New Roman" w:hAnsi="Times New Roman" w:cs="Times New Roman"/>
        </w:rPr>
        <w:t>human and mouse</w:t>
      </w:r>
      <w:r w:rsidR="00E23AD4">
        <w:rPr>
          <w:rFonts w:ascii="Times New Roman" w:hAnsi="Times New Roman" w:cs="Times New Roman"/>
        </w:rPr>
        <w:t xml:space="preserve"> protein references</w:t>
      </w:r>
      <w:r w:rsidR="000A7EEB" w:rsidRPr="00D17E62">
        <w:rPr>
          <w:rFonts w:ascii="Times New Roman" w:hAnsi="Times New Roman" w:cs="Times New Roman"/>
        </w:rPr>
        <w:t xml:space="preserve"> from the UCSC database. Then, we searched</w:t>
      </w:r>
      <w:r w:rsidR="001A6914">
        <w:rPr>
          <w:rFonts w:ascii="Times New Roman" w:hAnsi="Times New Roman" w:cs="Times New Roman"/>
        </w:rPr>
        <w:t xml:space="preserve"> </w:t>
      </w:r>
      <w:r w:rsidR="003E1E8D">
        <w:rPr>
          <w:rFonts w:ascii="Times New Roman" w:hAnsi="Times New Roman" w:cs="Times New Roman"/>
        </w:rPr>
        <w:t>each</w:t>
      </w:r>
      <w:r w:rsidR="001A6914">
        <w:rPr>
          <w:rFonts w:ascii="Times New Roman" w:hAnsi="Times New Roman" w:cs="Times New Roman"/>
        </w:rPr>
        <w:t xml:space="preserve"> </w:t>
      </w:r>
      <w:r w:rsidR="003E1E8D">
        <w:rPr>
          <w:rFonts w:ascii="Times New Roman" w:hAnsi="Times New Roman" w:cs="Times New Roman"/>
        </w:rPr>
        <w:t xml:space="preserve">protein </w:t>
      </w:r>
      <w:r w:rsidR="001A6914">
        <w:rPr>
          <w:rFonts w:ascii="Times New Roman" w:hAnsi="Times New Roman" w:cs="Times New Roman"/>
        </w:rPr>
        <w:t>sequence in</w:t>
      </w:r>
      <w:r w:rsidR="00CF6BA2">
        <w:rPr>
          <w:rFonts w:ascii="Times New Roman" w:hAnsi="Times New Roman" w:cs="Times New Roman"/>
        </w:rPr>
        <w:t xml:space="preserve"> each</w:t>
      </w:r>
      <w:r w:rsidR="001A6914">
        <w:rPr>
          <w:rFonts w:ascii="Times New Roman" w:hAnsi="Times New Roman" w:cs="Times New Roman"/>
        </w:rPr>
        <w:t xml:space="preserve"> one-to-one orthologous </w:t>
      </w:r>
      <w:r w:rsidR="003E1E8D">
        <w:rPr>
          <w:rFonts w:ascii="Times New Roman" w:hAnsi="Times New Roman" w:cs="Times New Roman"/>
        </w:rPr>
        <w:t>gene</w:t>
      </w:r>
      <w:r w:rsidR="000A7EEB" w:rsidRPr="00D17E62">
        <w:rPr>
          <w:rFonts w:ascii="Times New Roman" w:hAnsi="Times New Roman" w:cs="Times New Roman"/>
        </w:rPr>
        <w:t xml:space="preserve"> </w:t>
      </w:r>
      <w:r w:rsidR="00B559EF">
        <w:rPr>
          <w:rFonts w:ascii="Times New Roman" w:hAnsi="Times New Roman" w:cs="Times New Roman"/>
        </w:rPr>
        <w:t xml:space="preserve">to </w:t>
      </w:r>
      <w:r w:rsidR="000A7EEB" w:rsidRPr="00D17E62">
        <w:rPr>
          <w:rFonts w:ascii="Times New Roman" w:hAnsi="Times New Roman" w:cs="Times New Roman"/>
        </w:rPr>
        <w:t>the</w:t>
      </w:r>
      <w:r w:rsidR="00A855E3">
        <w:rPr>
          <w:rFonts w:ascii="Times New Roman" w:hAnsi="Times New Roman" w:cs="Times New Roman"/>
        </w:rPr>
        <w:t xml:space="preserve"> </w:t>
      </w:r>
      <w:r w:rsidR="000A7EEB" w:rsidRPr="00D17E62">
        <w:rPr>
          <w:rFonts w:ascii="Times New Roman" w:hAnsi="Times New Roman" w:cs="Times New Roman"/>
        </w:rPr>
        <w:t>human and mouse</w:t>
      </w:r>
      <w:r w:rsidR="00CF4E0D">
        <w:rPr>
          <w:rFonts w:ascii="Times New Roman" w:hAnsi="Times New Roman" w:cs="Times New Roman"/>
        </w:rPr>
        <w:t xml:space="preserve"> references</w:t>
      </w:r>
      <w:r w:rsidR="000A7EEB" w:rsidRPr="00D17E62">
        <w:rPr>
          <w:rFonts w:ascii="Times New Roman" w:hAnsi="Times New Roman" w:cs="Times New Roman"/>
        </w:rPr>
        <w:t xml:space="preserve"> using blast</w:t>
      </w:r>
      <w:r w:rsidR="00B559EF">
        <w:rPr>
          <w:rFonts w:ascii="Times New Roman" w:hAnsi="Times New Roman" w:cs="Times New Roman"/>
        </w:rPr>
        <w:t>p</w:t>
      </w:r>
      <w:r w:rsidR="00CF4E0D">
        <w:rPr>
          <w:rFonts w:ascii="Times New Roman" w:hAnsi="Times New Roman" w:cs="Times New Roman"/>
        </w:rPr>
        <w:t xml:space="preserve"> method</w:t>
      </w:r>
      <w:r w:rsidR="000A7EEB" w:rsidRPr="00D17E62">
        <w:rPr>
          <w:rFonts w:ascii="Times New Roman" w:hAnsi="Times New Roman" w:cs="Times New Roman"/>
        </w:rPr>
        <w:t xml:space="preserve">, respectively. If the best hit </w:t>
      </w:r>
      <w:r w:rsidR="009A6742">
        <w:rPr>
          <w:rFonts w:ascii="Times New Roman" w:hAnsi="Times New Roman" w:cs="Times New Roman"/>
        </w:rPr>
        <w:t xml:space="preserve">of </w:t>
      </w:r>
      <w:r w:rsidR="00516B79">
        <w:rPr>
          <w:rFonts w:ascii="Times New Roman" w:hAnsi="Times New Roman" w:cs="Times New Roman"/>
        </w:rPr>
        <w:t xml:space="preserve">protein </w:t>
      </w:r>
      <w:r w:rsidR="000A7EEB" w:rsidRPr="00D17E62">
        <w:rPr>
          <w:rFonts w:ascii="Times New Roman" w:hAnsi="Times New Roman" w:cs="Times New Roman"/>
        </w:rPr>
        <w:t>sequence in</w:t>
      </w:r>
      <w:r w:rsidR="00364A19">
        <w:rPr>
          <w:rFonts w:ascii="Times New Roman" w:hAnsi="Times New Roman" w:cs="Times New Roman"/>
        </w:rPr>
        <w:t xml:space="preserve"> one-to-one orthologous gene is differ</w:t>
      </w:r>
      <w:r w:rsidR="00CA7E26">
        <w:rPr>
          <w:rFonts w:ascii="Times New Roman" w:hAnsi="Times New Roman" w:cs="Times New Roman"/>
        </w:rPr>
        <w:t>ent</w:t>
      </w:r>
      <w:r w:rsidR="00516B79">
        <w:rPr>
          <w:rFonts w:ascii="Times New Roman" w:hAnsi="Times New Roman" w:cs="Times New Roman"/>
        </w:rPr>
        <w:t xml:space="preserve"> with </w:t>
      </w:r>
      <w:r w:rsidR="00046B6D">
        <w:rPr>
          <w:rFonts w:ascii="Times New Roman" w:hAnsi="Times New Roman" w:cs="Times New Roman"/>
        </w:rPr>
        <w:t xml:space="preserve">that of </w:t>
      </w:r>
      <w:r w:rsidR="00516B79">
        <w:rPr>
          <w:rFonts w:ascii="Times New Roman" w:hAnsi="Times New Roman" w:cs="Times New Roman"/>
        </w:rPr>
        <w:t>human</w:t>
      </w:r>
      <w:r w:rsidR="00093637">
        <w:rPr>
          <w:rFonts w:ascii="Times New Roman" w:hAnsi="Times New Roman" w:cs="Times New Roman"/>
        </w:rPr>
        <w:t xml:space="preserve"> </w:t>
      </w:r>
      <w:r w:rsidR="00AE6248">
        <w:rPr>
          <w:rFonts w:ascii="Times New Roman" w:hAnsi="Times New Roman" w:cs="Times New Roman"/>
        </w:rPr>
        <w:t xml:space="preserve">when searched </w:t>
      </w:r>
      <w:r w:rsidR="00CF4E0D">
        <w:rPr>
          <w:rFonts w:ascii="Times New Roman" w:hAnsi="Times New Roman" w:cs="Times New Roman"/>
        </w:rPr>
        <w:t>for</w:t>
      </w:r>
      <w:r w:rsidR="00516B79">
        <w:rPr>
          <w:rFonts w:ascii="Times New Roman" w:hAnsi="Times New Roman" w:cs="Times New Roman"/>
        </w:rPr>
        <w:t xml:space="preserve"> the human protein</w:t>
      </w:r>
      <w:r w:rsidR="000A7EEB" w:rsidRPr="00D17E62">
        <w:rPr>
          <w:rFonts w:ascii="Times New Roman" w:hAnsi="Times New Roman" w:cs="Times New Roman"/>
        </w:rPr>
        <w:t xml:space="preserve"> reference</w:t>
      </w:r>
      <w:r w:rsidR="00516B79">
        <w:rPr>
          <w:rFonts w:ascii="Times New Roman" w:hAnsi="Times New Roman" w:cs="Times New Roman"/>
        </w:rPr>
        <w:t xml:space="preserve"> or</w:t>
      </w:r>
      <w:r w:rsidR="00AE6248">
        <w:rPr>
          <w:rFonts w:ascii="Times New Roman" w:hAnsi="Times New Roman" w:cs="Times New Roman"/>
        </w:rPr>
        <w:t xml:space="preserve"> is differ</w:t>
      </w:r>
      <w:r w:rsidR="00CA7E26">
        <w:rPr>
          <w:rFonts w:ascii="Times New Roman" w:hAnsi="Times New Roman" w:cs="Times New Roman"/>
        </w:rPr>
        <w:t>ent</w:t>
      </w:r>
      <w:r w:rsidR="00AE6248">
        <w:rPr>
          <w:rFonts w:ascii="Times New Roman" w:hAnsi="Times New Roman" w:cs="Times New Roman"/>
        </w:rPr>
        <w:t xml:space="preserve"> with </w:t>
      </w:r>
      <w:r w:rsidR="0077149E">
        <w:rPr>
          <w:rFonts w:ascii="Times New Roman" w:hAnsi="Times New Roman" w:cs="Times New Roman"/>
        </w:rPr>
        <w:t xml:space="preserve">that of </w:t>
      </w:r>
      <w:r w:rsidR="00722C8B">
        <w:rPr>
          <w:rFonts w:ascii="Times New Roman" w:hAnsi="Times New Roman" w:cs="Times New Roman"/>
        </w:rPr>
        <w:t>mouse</w:t>
      </w:r>
      <w:r w:rsidR="00AE6248">
        <w:rPr>
          <w:rFonts w:ascii="Times New Roman" w:hAnsi="Times New Roman" w:cs="Times New Roman"/>
        </w:rPr>
        <w:t xml:space="preserve"> protein when searched </w:t>
      </w:r>
      <w:r w:rsidR="00CF4E0D">
        <w:rPr>
          <w:rFonts w:ascii="Times New Roman" w:hAnsi="Times New Roman" w:cs="Times New Roman"/>
        </w:rPr>
        <w:t>for</w:t>
      </w:r>
      <w:r w:rsidR="00AE6248">
        <w:rPr>
          <w:rFonts w:ascii="Times New Roman" w:hAnsi="Times New Roman" w:cs="Times New Roman"/>
        </w:rPr>
        <w:t xml:space="preserve"> the </w:t>
      </w:r>
      <w:r w:rsidR="00722C8B">
        <w:rPr>
          <w:rFonts w:ascii="Times New Roman" w:hAnsi="Times New Roman" w:cs="Times New Roman"/>
        </w:rPr>
        <w:t>mouse</w:t>
      </w:r>
      <w:r w:rsidR="00AE6248">
        <w:rPr>
          <w:rFonts w:ascii="Times New Roman" w:hAnsi="Times New Roman" w:cs="Times New Roman"/>
        </w:rPr>
        <w:t xml:space="preserve"> protein</w:t>
      </w:r>
      <w:r w:rsidR="00AE6248" w:rsidRPr="00D17E62">
        <w:rPr>
          <w:rFonts w:ascii="Times New Roman" w:hAnsi="Times New Roman" w:cs="Times New Roman"/>
        </w:rPr>
        <w:t xml:space="preserve"> reference</w:t>
      </w:r>
      <w:r w:rsidR="000A7EEB" w:rsidRPr="00D17E62">
        <w:rPr>
          <w:rFonts w:ascii="Times New Roman" w:hAnsi="Times New Roman" w:cs="Times New Roman"/>
        </w:rPr>
        <w:t>, we remove</w:t>
      </w:r>
      <w:r w:rsidR="00552B6E">
        <w:rPr>
          <w:rFonts w:ascii="Times New Roman" w:hAnsi="Times New Roman" w:cs="Times New Roman"/>
        </w:rPr>
        <w:t>d</w:t>
      </w:r>
      <w:r w:rsidR="000A7EEB" w:rsidRPr="00D17E62">
        <w:rPr>
          <w:rFonts w:ascii="Times New Roman" w:hAnsi="Times New Roman" w:cs="Times New Roman"/>
        </w:rPr>
        <w:t xml:space="preserve"> th</w:t>
      </w:r>
      <w:r w:rsidR="00EC0225">
        <w:rPr>
          <w:rFonts w:ascii="Times New Roman" w:hAnsi="Times New Roman" w:cs="Times New Roman"/>
        </w:rPr>
        <w:t xml:space="preserve">e protein sequence </w:t>
      </w:r>
      <w:r w:rsidR="000A7EEB" w:rsidRPr="00D17E62">
        <w:rPr>
          <w:rFonts w:ascii="Times New Roman" w:hAnsi="Times New Roman" w:cs="Times New Roman"/>
        </w:rPr>
        <w:t xml:space="preserve">from the </w:t>
      </w:r>
      <w:r w:rsidR="00EC0225">
        <w:rPr>
          <w:rFonts w:ascii="Times New Roman" w:hAnsi="Times New Roman" w:cs="Times New Roman"/>
        </w:rPr>
        <w:t>one-to-one orthologous genes</w:t>
      </w:r>
      <w:r w:rsidR="00D906E9">
        <w:rPr>
          <w:rFonts w:ascii="Times New Roman" w:hAnsi="Times New Roman" w:cs="Times New Roman"/>
        </w:rPr>
        <w:t xml:space="preserve"> (</w:t>
      </w:r>
      <w:r w:rsidR="00D906E9" w:rsidRPr="00862799">
        <w:rPr>
          <w:rFonts w:ascii="Times New Roman" w:hAnsi="Times New Roman" w:cs="Times New Roman"/>
          <w:b/>
          <w:bCs/>
        </w:rPr>
        <w:t>Supplementary Table 2</w:t>
      </w:r>
      <w:r w:rsidR="00D906E9">
        <w:rPr>
          <w:rFonts w:ascii="Times New Roman" w:hAnsi="Times New Roman" w:cs="Times New Roman"/>
        </w:rPr>
        <w:t>)</w:t>
      </w:r>
      <w:r w:rsidR="000A7EEB" w:rsidRPr="00D17E62">
        <w:rPr>
          <w:rFonts w:ascii="Times New Roman" w:hAnsi="Times New Roman" w:cs="Times New Roman"/>
        </w:rPr>
        <w:t>.</w:t>
      </w:r>
    </w:p>
    <w:p w14:paraId="20A98AAC" w14:textId="77777777" w:rsidR="000A7EEB" w:rsidRPr="00D17E62" w:rsidRDefault="000A7EEB" w:rsidP="000A7EEB">
      <w:pPr>
        <w:spacing w:line="332" w:lineRule="exact"/>
        <w:rPr>
          <w:rFonts w:ascii="Times New Roman" w:hAnsi="Times New Roman" w:cs="Times New Roman"/>
        </w:rPr>
      </w:pPr>
    </w:p>
    <w:p w14:paraId="2339B48A" w14:textId="72B05434" w:rsidR="000A7EEB" w:rsidRPr="00D17E62" w:rsidRDefault="000A0323" w:rsidP="000A7EEB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ext, t</w:t>
      </w:r>
      <w:r w:rsidR="000A7EEB" w:rsidRPr="00D17E62">
        <w:rPr>
          <w:rFonts w:ascii="Times New Roman" w:hAnsi="Times New Roman" w:cs="Times New Roman"/>
        </w:rPr>
        <w:t xml:space="preserve">o </w:t>
      </w:r>
      <w:r w:rsidR="00911191">
        <w:rPr>
          <w:rFonts w:ascii="Times New Roman" w:hAnsi="Times New Roman" w:cs="Times New Roman"/>
        </w:rPr>
        <w:t>remove</w:t>
      </w:r>
      <w:r w:rsidR="000A7EEB" w:rsidRPr="00D17E62">
        <w:rPr>
          <w:rFonts w:ascii="Times New Roman" w:hAnsi="Times New Roman" w:cs="Times New Roman"/>
        </w:rPr>
        <w:t xml:space="preserve"> the poor</w:t>
      </w:r>
      <w:r w:rsidR="00921DEE">
        <w:rPr>
          <w:rFonts w:ascii="Times New Roman" w:hAnsi="Times New Roman" w:cs="Times New Roman"/>
        </w:rPr>
        <w:t>ly</w:t>
      </w:r>
      <w:r w:rsidR="000A7EEB" w:rsidRPr="00D17E62">
        <w:rPr>
          <w:rFonts w:ascii="Times New Roman" w:hAnsi="Times New Roman" w:cs="Times New Roman"/>
        </w:rPr>
        <w:t xml:space="preserve"> align</w:t>
      </w:r>
      <w:r w:rsidR="00EB28D8">
        <w:rPr>
          <w:rFonts w:ascii="Times New Roman" w:hAnsi="Times New Roman" w:cs="Times New Roman"/>
        </w:rPr>
        <w:t>ed</w:t>
      </w:r>
      <w:r w:rsidR="000A7EEB" w:rsidRPr="00D17E62">
        <w:rPr>
          <w:rFonts w:ascii="Times New Roman" w:hAnsi="Times New Roman" w:cs="Times New Roman"/>
        </w:rPr>
        <w:t xml:space="preserve"> regions</w:t>
      </w:r>
      <w:r w:rsidR="004866F2">
        <w:rPr>
          <w:rFonts w:ascii="Times New Roman" w:hAnsi="Times New Roman" w:cs="Times New Roman"/>
        </w:rPr>
        <w:t xml:space="preserve"> in one-to-one orthologous genes</w:t>
      </w:r>
      <w:r w:rsidR="000A7EEB" w:rsidRPr="00D17E62">
        <w:rPr>
          <w:rFonts w:ascii="Times New Roman" w:hAnsi="Times New Roman" w:cs="Times New Roman"/>
        </w:rPr>
        <w:t>,</w:t>
      </w:r>
      <w:r w:rsidR="00175B5A">
        <w:rPr>
          <w:rFonts w:ascii="Times New Roman" w:hAnsi="Times New Roman" w:cs="Times New Roman"/>
        </w:rPr>
        <w:t xml:space="preserve"> we used</w:t>
      </w:r>
      <w:r w:rsidR="000A7EEB" w:rsidRPr="00D17E62">
        <w:rPr>
          <w:rFonts w:ascii="Times New Roman" w:hAnsi="Times New Roman" w:cs="Times New Roman"/>
        </w:rPr>
        <w:t xml:space="preserve"> </w:t>
      </w:r>
      <w:r w:rsidR="000A7EEB" w:rsidRPr="00437BA2">
        <w:rPr>
          <w:rFonts w:ascii="Times New Roman" w:hAnsi="Times New Roman" w:cs="Times New Roman"/>
          <w:i/>
          <w:iCs/>
        </w:rPr>
        <w:t>trimAL</w:t>
      </w:r>
      <w:r w:rsidR="005C3BE7" w:rsidRPr="00D17E62">
        <w:rPr>
          <w:rFonts w:ascii="Times New Roman" w:hAnsi="Times New Roman" w:cs="Times New Roman"/>
        </w:rPr>
        <w:fldChar w:fldCharType="begin"/>
      </w:r>
      <w:r w:rsidR="002E41D6">
        <w:rPr>
          <w:rFonts w:ascii="Times New Roman" w:hAnsi="Times New Roman" w:cs="Times New Roman"/>
        </w:rPr>
        <w:instrText xml:space="preserve"> ADDIN EN.CITE &lt;EndNote&gt;&lt;Cite&gt;&lt;Author&gt;Capella-Gutierrez&lt;/Author&gt;&lt;Year&gt;2009&lt;/Year&gt;&lt;RecNum&gt;57&lt;/RecNum&gt;&lt;DisplayText&gt;&lt;style face="superscript"&gt;28&lt;/style&gt;&lt;/DisplayText&gt;&lt;record&gt;&lt;rec-number&gt;57&lt;/rec-number&gt;&lt;foreign-keys&gt;&lt;key app="EN" db-id="tv9vrfdemz0pstew0aex95v6axa2v9ftwfvr" timestamp="1335729049" guid="0e116ba5-c701-4ca7-857c-74de01648e23"&gt;57&lt;/key&gt;&lt;/foreign-keys&gt;&lt;ref-type name="Journal Article"&gt;17&lt;/ref-type&gt;&lt;contributors&gt;&lt;authors&gt;&lt;author&gt;Capella-Gutierrez, S.&lt;/author&gt;&lt;author&gt;Silla-Martinez, J. M.&lt;/author&gt;&lt;author&gt;Gabaldon, T.&lt;/author&gt;&lt;/authors&gt;&lt;/contributors&gt;&lt;auth-address&gt;Comparative Genomics Group, Bioinformatics and Genomics Programme, Centre for Genomic Regulation, 88 08003 Barcelona, Spain.&lt;/auth-address&gt;&lt;titles&gt;&lt;title&gt;trimAl: a tool for automated alignment trimming in large-scale phylogenetic analyses&lt;/title&gt;&lt;secondary-title&gt;Bioinformatics&lt;/secondary-title&gt;&lt;/titles&gt;&lt;periodical&gt;&lt;full-title&gt;Bioinformatics&lt;/full-title&gt;&lt;abbr-1&gt;Bioinformatics&lt;/abbr-1&gt;&lt;abbr-2&gt;Bioinformatics&lt;/abbr-2&gt;&lt;/periodical&gt;&lt;pages&gt;1972-3&lt;/pages&gt;&lt;volume&gt;25&lt;/volume&gt;&lt;number&gt;15&lt;/number&gt;&lt;edition&gt;2009/06/10&lt;/edition&gt;&lt;keywords&gt;&lt;keyword&gt;Algorithms&lt;/keyword&gt;&lt;keyword&gt;Computational Biology/*methods&lt;/keyword&gt;&lt;keyword&gt;*Phylogeny&lt;/keyword&gt;&lt;keyword&gt;Sequence Alignment/*methods&lt;/keyword&gt;&lt;keyword&gt;Sequence Analysis, Protein&lt;/keyword&gt;&lt;keyword&gt;*Software&lt;/keyword&gt;&lt;keyword&gt;User-Computer Interface&lt;/keyword&gt;&lt;/keywords&gt;&lt;dates&gt;&lt;year&gt;2009&lt;/year&gt;&lt;pub-dates&gt;&lt;date&gt;Aug 1&lt;/date&gt;&lt;/pub-dates&gt;&lt;/dates&gt;&lt;isbn&gt;1367-4811 (Electronic)&amp;#xD;1367-4803 (Linking)&lt;/isbn&gt;&lt;accession-num&gt;19505945&lt;/accession-num&gt;&lt;urls&gt;&lt;related-urls&gt;&lt;url&gt;http://www.ncbi.nlm.nih.gov/pubmed/19505945&lt;/url&gt;&lt;/related-urls&gt;&lt;/urls&gt;&lt;custom2&gt;2712344&lt;/custom2&gt;&lt;electronic-resource-num&gt;btp348 [pii]&amp;#xD;10.1093/bioinformatics/btp348&lt;/electronic-resource-num&gt;&lt;language&gt;eng&lt;/language&gt;&lt;/record&gt;&lt;/Cite&gt;&lt;/EndNote&gt;</w:instrText>
      </w:r>
      <w:r w:rsidR="005C3BE7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8</w:t>
      </w:r>
      <w:r w:rsidR="005C3BE7" w:rsidRPr="00D17E62">
        <w:rPr>
          <w:rFonts w:ascii="Times New Roman" w:hAnsi="Times New Roman" w:cs="Times New Roman"/>
        </w:rPr>
        <w:fldChar w:fldCharType="end"/>
      </w:r>
      <w:r w:rsidR="000A7EEB" w:rsidRPr="00D17E62">
        <w:rPr>
          <w:rFonts w:ascii="Times New Roman" w:hAnsi="Times New Roman" w:cs="Times New Roman"/>
        </w:rPr>
        <w:t xml:space="preserve"> to filter the original alignments with parameter “-resoverlap 0.70 -seqoverlap 50-automated1 -colnumbering”. Finally, only orthologous</w:t>
      </w:r>
      <w:r w:rsidR="00215BFC">
        <w:rPr>
          <w:rFonts w:ascii="Times New Roman" w:hAnsi="Times New Roman" w:cs="Times New Roman"/>
        </w:rPr>
        <w:t xml:space="preserve"> </w:t>
      </w:r>
      <w:r w:rsidR="00911191">
        <w:rPr>
          <w:rFonts w:ascii="Times New Roman" w:hAnsi="Times New Roman" w:cs="Times New Roman"/>
        </w:rPr>
        <w:t>alignment</w:t>
      </w:r>
      <w:r w:rsidR="000A7EEB" w:rsidRPr="00D17E62">
        <w:rPr>
          <w:rFonts w:ascii="Times New Roman" w:hAnsi="Times New Roman" w:cs="Times New Roman"/>
        </w:rPr>
        <w:t xml:space="preserve"> with </w:t>
      </w:r>
      <w:r w:rsidR="00911191" w:rsidRPr="00911191">
        <w:rPr>
          <w:rFonts w:ascii="Times New Roman" w:hAnsi="Times New Roman" w:cs="Times New Roman" w:hint="eastAsia"/>
        </w:rPr>
        <w:t>≥</w:t>
      </w:r>
      <w:r w:rsidR="000A7EEB" w:rsidRPr="00D17E62">
        <w:rPr>
          <w:rFonts w:ascii="Times New Roman" w:hAnsi="Times New Roman" w:cs="Times New Roman"/>
        </w:rPr>
        <w:t xml:space="preserve"> 50 species and with</w:t>
      </w:r>
      <w:r w:rsidR="00911191">
        <w:rPr>
          <w:rFonts w:ascii="Times New Roman" w:hAnsi="Times New Roman" w:cs="Times New Roman"/>
        </w:rPr>
        <w:t xml:space="preserve"> length </w:t>
      </w:r>
      <w:r w:rsidR="00911191" w:rsidRPr="00911191">
        <w:rPr>
          <w:rFonts w:ascii="Times New Roman" w:hAnsi="Times New Roman" w:cs="Times New Roman" w:hint="eastAsia"/>
        </w:rPr>
        <w:t>≥</w:t>
      </w:r>
      <w:r w:rsidR="000A7EEB" w:rsidRPr="00D17E62">
        <w:rPr>
          <w:rFonts w:ascii="Times New Roman" w:hAnsi="Times New Roman" w:cs="Times New Roman"/>
        </w:rPr>
        <w:t xml:space="preserve"> 50 amino acids were re</w:t>
      </w:r>
      <w:r w:rsidR="00911191">
        <w:rPr>
          <w:rFonts w:ascii="Times New Roman" w:hAnsi="Times New Roman" w:cs="Times New Roman"/>
        </w:rPr>
        <w:t>taine</w:t>
      </w:r>
      <w:r w:rsidR="000A7EEB" w:rsidRPr="00D17E62">
        <w:rPr>
          <w:rFonts w:ascii="Times New Roman" w:hAnsi="Times New Roman" w:cs="Times New Roman"/>
        </w:rPr>
        <w:t>d.</w:t>
      </w:r>
      <w:r w:rsidR="00502C5B">
        <w:rPr>
          <w:rFonts w:ascii="Times New Roman" w:hAnsi="Times New Roman" w:cs="Times New Roman"/>
        </w:rPr>
        <w:t xml:space="preserve"> The </w:t>
      </w:r>
      <w:r w:rsidR="00CB377C">
        <w:rPr>
          <w:rFonts w:ascii="Times New Roman" w:hAnsi="Times New Roman" w:cs="Times New Roman"/>
        </w:rPr>
        <w:t xml:space="preserve">distribution of specie number and alignment length </w:t>
      </w:r>
      <w:r w:rsidR="00950160">
        <w:rPr>
          <w:rFonts w:ascii="Times New Roman" w:hAnsi="Times New Roman" w:cs="Times New Roman"/>
        </w:rPr>
        <w:t xml:space="preserve">in one-to-one orthologous before and after filtering can be seen in </w:t>
      </w:r>
      <w:r w:rsidR="00950160" w:rsidRPr="00950160">
        <w:rPr>
          <w:rFonts w:ascii="Times New Roman" w:hAnsi="Times New Roman" w:cs="Times New Roman"/>
          <w:b/>
          <w:bCs/>
        </w:rPr>
        <w:t>Supplementary Figure 1</w:t>
      </w:r>
      <w:r w:rsidR="00950160">
        <w:rPr>
          <w:rFonts w:ascii="Times New Roman" w:hAnsi="Times New Roman" w:cs="Times New Roman"/>
        </w:rPr>
        <w:t>.</w:t>
      </w:r>
      <w:r w:rsidR="004E118F">
        <w:rPr>
          <w:rFonts w:ascii="Times New Roman" w:hAnsi="Times New Roman" w:cs="Times New Roman"/>
        </w:rPr>
        <w:t xml:space="preserve"> </w:t>
      </w:r>
      <w:r w:rsidR="004E118F" w:rsidRPr="00D17E62">
        <w:rPr>
          <w:rFonts w:ascii="Times New Roman" w:hAnsi="Times New Roman" w:cs="Times New Roman"/>
        </w:rPr>
        <w:t xml:space="preserve">The distribution of the number of the species and the </w:t>
      </w:r>
      <w:r w:rsidR="004E118F">
        <w:rPr>
          <w:rFonts w:ascii="Times New Roman" w:hAnsi="Times New Roman" w:cs="Times New Roman"/>
        </w:rPr>
        <w:t xml:space="preserve">protein </w:t>
      </w:r>
      <w:r w:rsidR="004E118F" w:rsidRPr="00D17E62">
        <w:rPr>
          <w:rFonts w:ascii="Times New Roman" w:hAnsi="Times New Roman" w:cs="Times New Roman"/>
        </w:rPr>
        <w:t xml:space="preserve">alignment length of each orthologous before and after filtering process were shown in </w:t>
      </w:r>
      <w:r w:rsidR="004E118F" w:rsidRPr="00E6610F">
        <w:rPr>
          <w:rFonts w:ascii="Times New Roman" w:hAnsi="Times New Roman" w:cs="Times New Roman"/>
          <w:b/>
          <w:bCs/>
        </w:rPr>
        <w:t xml:space="preserve">Supplementary </w:t>
      </w:r>
      <w:r w:rsidR="004E118F" w:rsidRPr="00D17E62">
        <w:rPr>
          <w:rFonts w:ascii="Times New Roman" w:hAnsi="Times New Roman" w:cs="Times New Roman"/>
          <w:b/>
          <w:bCs/>
        </w:rPr>
        <w:t xml:space="preserve">Figure 2a and </w:t>
      </w:r>
      <w:r w:rsidR="004E118F">
        <w:rPr>
          <w:rFonts w:ascii="Times New Roman" w:hAnsi="Times New Roman" w:cs="Times New Roman"/>
          <w:b/>
          <w:bCs/>
        </w:rPr>
        <w:t xml:space="preserve">Supplementary </w:t>
      </w:r>
      <w:r w:rsidR="004E118F" w:rsidRPr="00D17E62">
        <w:rPr>
          <w:rFonts w:ascii="Times New Roman" w:hAnsi="Times New Roman" w:cs="Times New Roman"/>
          <w:b/>
          <w:bCs/>
        </w:rPr>
        <w:t>Figure 2b</w:t>
      </w:r>
      <w:r w:rsidR="004E118F" w:rsidRPr="00D17E62">
        <w:rPr>
          <w:rFonts w:ascii="Times New Roman" w:hAnsi="Times New Roman" w:cs="Times New Roman"/>
        </w:rPr>
        <w:t>.</w:t>
      </w:r>
    </w:p>
    <w:p w14:paraId="77CFD39E" w14:textId="77777777" w:rsidR="000A7EEB" w:rsidRPr="00D17E62" w:rsidRDefault="000A7EEB" w:rsidP="000A7EEB">
      <w:pPr>
        <w:spacing w:line="332" w:lineRule="exact"/>
        <w:rPr>
          <w:rFonts w:ascii="Times New Roman" w:hAnsi="Times New Roman" w:cs="Times New Roman"/>
        </w:rPr>
      </w:pPr>
    </w:p>
    <w:p w14:paraId="7AF64B28" w14:textId="047B5E7B" w:rsidR="000A7EEB" w:rsidRPr="008A373B" w:rsidRDefault="000A7EEB" w:rsidP="000A7EEB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Identification of significant</w:t>
      </w:r>
      <w:r w:rsidR="002F6BE1" w:rsidRPr="008A373B">
        <w:rPr>
          <w:rFonts w:ascii="Times New Roman" w:hAnsi="Times New Roman" w:cs="Times New Roman"/>
          <w:b/>
          <w:bCs/>
        </w:rPr>
        <w:t>ly</w:t>
      </w:r>
      <w:r w:rsidRPr="008A373B">
        <w:rPr>
          <w:rFonts w:ascii="Times New Roman" w:hAnsi="Times New Roman" w:cs="Times New Roman"/>
          <w:b/>
          <w:bCs/>
        </w:rPr>
        <w:t xml:space="preserve"> correlat</w:t>
      </w:r>
      <w:r w:rsidR="00E510DD" w:rsidRPr="008A373B">
        <w:rPr>
          <w:rFonts w:ascii="Times New Roman" w:hAnsi="Times New Roman" w:cs="Times New Roman"/>
          <w:b/>
          <w:bCs/>
        </w:rPr>
        <w:t>ed</w:t>
      </w:r>
      <w:r w:rsidRPr="008A373B">
        <w:rPr>
          <w:rFonts w:ascii="Times New Roman" w:hAnsi="Times New Roman" w:cs="Times New Roman"/>
          <w:b/>
          <w:bCs/>
        </w:rPr>
        <w:t xml:space="preserve"> genes</w:t>
      </w:r>
    </w:p>
    <w:p w14:paraId="17F36D83" w14:textId="3B1BE1FE" w:rsidR="000A7EEB" w:rsidRPr="000A29B1" w:rsidRDefault="000A7EEB" w:rsidP="00EF2D80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 xml:space="preserve">The phylogenetic </w:t>
      </w:r>
      <w:r w:rsidR="00935C05">
        <w:rPr>
          <w:rFonts w:ascii="Times New Roman" w:hAnsi="Times New Roman" w:cs="Times New Roman"/>
        </w:rPr>
        <w:t>relationship</w:t>
      </w:r>
      <w:r w:rsidRPr="00D17E62">
        <w:rPr>
          <w:rFonts w:ascii="Times New Roman" w:hAnsi="Times New Roman" w:cs="Times New Roman"/>
        </w:rPr>
        <w:t xml:space="preserve"> of 74 species </w:t>
      </w:r>
      <w:r w:rsidR="002F6BE1">
        <w:rPr>
          <w:rFonts w:ascii="Times New Roman" w:hAnsi="Times New Roman" w:cs="Times New Roman"/>
        </w:rPr>
        <w:t>was</w:t>
      </w:r>
      <w:r w:rsidRPr="00D17E62">
        <w:rPr>
          <w:rFonts w:ascii="Times New Roman" w:hAnsi="Times New Roman" w:cs="Times New Roman"/>
        </w:rPr>
        <w:t xml:space="preserve"> </w:t>
      </w:r>
      <w:r w:rsidR="00B804C7">
        <w:rPr>
          <w:rFonts w:ascii="Times New Roman" w:hAnsi="Times New Roman" w:cs="Times New Roman"/>
        </w:rPr>
        <w:t>obtained from</w:t>
      </w:r>
      <w:r w:rsidRPr="00D17E62">
        <w:rPr>
          <w:rFonts w:ascii="Times New Roman" w:hAnsi="Times New Roman" w:cs="Times New Roman"/>
        </w:rPr>
        <w:t xml:space="preserve"> the OrthoMaM database</w:t>
      </w:r>
      <w:r w:rsidR="00E31633" w:rsidRPr="00D17E62">
        <w:rPr>
          <w:rFonts w:ascii="Times New Roman" w:hAnsi="Times New Roman" w:cs="Times New Roman"/>
        </w:rPr>
        <w:t xml:space="preserve"> (v10b)</w:t>
      </w:r>
      <w:r w:rsidR="00A97334"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A97334" w:rsidRPr="00D17E62">
        <w:rPr>
          <w:rFonts w:ascii="Times New Roman" w:hAnsi="Times New Roman" w:cs="Times New Roman"/>
        </w:rPr>
      </w:r>
      <w:r w:rsidR="00A97334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7</w:t>
      </w:r>
      <w:r w:rsidR="00A97334" w:rsidRPr="00D17E62">
        <w:rPr>
          <w:rFonts w:ascii="Times New Roman" w:hAnsi="Times New Roman" w:cs="Times New Roman"/>
        </w:rPr>
        <w:fldChar w:fldCharType="end"/>
      </w:r>
      <w:r w:rsidR="00ED1872">
        <w:rPr>
          <w:rFonts w:ascii="Times New Roman" w:hAnsi="Times New Roman" w:cs="Times New Roman"/>
        </w:rPr>
        <w:t xml:space="preserve"> (</w:t>
      </w:r>
      <w:r w:rsidR="00ED1872" w:rsidRPr="00B828C0">
        <w:rPr>
          <w:rFonts w:ascii="Times New Roman" w:hAnsi="Times New Roman" w:cs="Times New Roman"/>
          <w:b/>
          <w:bCs/>
        </w:rPr>
        <w:t>Figure 1a</w:t>
      </w:r>
      <w:r w:rsidR="00ED1872">
        <w:rPr>
          <w:rFonts w:ascii="Times New Roman" w:hAnsi="Times New Roman" w:cs="Times New Roman"/>
        </w:rPr>
        <w:t>)</w:t>
      </w:r>
      <w:r w:rsidRPr="00D17E62">
        <w:rPr>
          <w:rFonts w:ascii="Times New Roman" w:hAnsi="Times New Roman" w:cs="Times New Roman"/>
        </w:rPr>
        <w:t xml:space="preserve">. The </w:t>
      </w:r>
      <w:r w:rsidRPr="00437BA2">
        <w:rPr>
          <w:rFonts w:ascii="Times New Roman" w:hAnsi="Times New Roman" w:cs="Times New Roman"/>
          <w:i/>
          <w:iCs/>
        </w:rPr>
        <w:t>nw_prune</w:t>
      </w:r>
      <w:r w:rsidRPr="00D17E62">
        <w:rPr>
          <w:rFonts w:ascii="Times New Roman" w:hAnsi="Times New Roman" w:cs="Times New Roman"/>
        </w:rPr>
        <w:t xml:space="preserve"> mod</w:t>
      </w:r>
      <w:r w:rsidR="0015088A">
        <w:rPr>
          <w:rFonts w:ascii="Times New Roman" w:hAnsi="Times New Roman" w:cs="Times New Roman"/>
        </w:rPr>
        <w:t>u</w:t>
      </w:r>
      <w:r w:rsidRPr="00D17E62">
        <w:rPr>
          <w:rFonts w:ascii="Times New Roman" w:hAnsi="Times New Roman" w:cs="Times New Roman"/>
        </w:rPr>
        <w:t>l</w:t>
      </w:r>
      <w:r w:rsidR="0015088A">
        <w:rPr>
          <w:rFonts w:ascii="Times New Roman" w:hAnsi="Times New Roman" w:cs="Times New Roman"/>
        </w:rPr>
        <w:t>e</w:t>
      </w:r>
      <w:r w:rsidRPr="00D17E62">
        <w:rPr>
          <w:rFonts w:ascii="Times New Roman" w:hAnsi="Times New Roman" w:cs="Times New Roman"/>
        </w:rPr>
        <w:t xml:space="preserve"> in</w:t>
      </w:r>
      <w:r w:rsidRPr="00437BA2">
        <w:rPr>
          <w:rFonts w:ascii="Times New Roman" w:hAnsi="Times New Roman" w:cs="Times New Roman"/>
          <w:i/>
          <w:iCs/>
        </w:rPr>
        <w:t xml:space="preserve"> newick-utils </w:t>
      </w:r>
      <w:r w:rsidRPr="00D17E62">
        <w:rPr>
          <w:rFonts w:ascii="Times New Roman" w:hAnsi="Times New Roman" w:cs="Times New Roman"/>
        </w:rPr>
        <w:t>(v1.6) package</w:t>
      </w:r>
      <w:r w:rsidR="00B2384F" w:rsidRPr="00D17E62">
        <w:rPr>
          <w:rFonts w:ascii="Times New Roman" w:hAnsi="Times New Roman" w:cs="Times New Roman"/>
        </w:rPr>
        <w:fldChar w:fldCharType="begin"/>
      </w:r>
      <w:r w:rsidR="002E41D6">
        <w:rPr>
          <w:rFonts w:ascii="Times New Roman" w:hAnsi="Times New Roman" w:cs="Times New Roman"/>
        </w:rPr>
        <w:instrText xml:space="preserve"> ADDIN EN.CITE &lt;EndNote&gt;&lt;Cite&gt;&lt;Author&gt;Junier&lt;/Author&gt;&lt;Year&gt;2010&lt;/Year&gt;&lt;RecNum&gt;4601&lt;/RecNum&gt;&lt;DisplayText&gt;&lt;style face="superscript"&gt;29&lt;/style&gt;&lt;/DisplayText&gt;&lt;record&gt;&lt;rec-number&gt;4601&lt;/rec-number&gt;&lt;foreign-keys&gt;&lt;key app="EN" db-id="tv9vrfdemz0pstew0aex95v6axa2v9ftwfvr" timestamp="1619599217" guid="a2c70c3c-81f3-43cb-add1-962982e34381"&gt;4601&lt;/key&gt;&lt;/foreign-keys&gt;&lt;ref-type name="Journal Article"&gt;17&lt;/ref-type&gt;&lt;contributors&gt;&lt;authors&gt;&lt;author&gt;Junier, T.&lt;/author&gt;&lt;author&gt;Zdobnov, E. M.&lt;/author&gt;&lt;/authors&gt;&lt;/contributors&gt;&lt;auth-address&gt;Department of Genetic Medicine and Development, University of Geneva Medical School, 1 rue Michel-Servet, 1211 Geneva, Switzerland. thomas.junier@unige.ch&lt;/auth-address&gt;&lt;titles&gt;&lt;title&gt;The Newick utilities: high-throughput phylogenetic tree processing in the UNIX shell&lt;/title&gt;&lt;secondary-title&gt;Bioinformatics&lt;/secondary-title&gt;&lt;/titles&gt;&lt;periodical&gt;&lt;full-title&gt;Bioinformatics&lt;/full-title&gt;&lt;abbr-1&gt;Bioinformatics&lt;/abbr-1&gt;&lt;abbr-2&gt;Bioinformatics&lt;/abbr-2&gt;&lt;/periodical&gt;&lt;pages&gt;1669-70&lt;/pages&gt;&lt;volume&gt;26&lt;/volume&gt;&lt;number&gt;13&lt;/number&gt;&lt;edition&gt;2010/05/18&lt;/edition&gt;&lt;keywords&gt;&lt;keyword&gt;Computational Biology/*methods&lt;/keyword&gt;&lt;keyword&gt;Computer Graphics&lt;/keyword&gt;&lt;keyword&gt;Likelihood Functions&lt;/keyword&gt;&lt;keyword&gt;*Phylogeny&lt;/keyword&gt;&lt;keyword&gt;Programming Languages&lt;/keyword&gt;&lt;keyword&gt;Sequence Alignment&lt;/keyword&gt;&lt;keyword&gt;Software&lt;/keyword&gt;&lt;/keywords&gt;&lt;dates&gt;&lt;year&gt;2010&lt;/year&gt;&lt;pub-dates&gt;&lt;date&gt;Jul 1&lt;/date&gt;&lt;/pub-dates&gt;&lt;/dates&gt;&lt;isbn&gt;1367-4811 (Electronic)&amp;#xD;1367-4803 (Linking)&lt;/isbn&gt;&lt;accession-num&gt;20472542&lt;/accession-num&gt;&lt;urls&gt;&lt;related-urls&gt;&lt;url&gt;https://www.ncbi.nlm.nih.gov/pubmed/20472542&lt;/url&gt;&lt;/related-urls&gt;&lt;/urls&gt;&lt;custom2&gt;PMC2887050&lt;/custom2&gt;&lt;electronic-resource-num&gt;10.1093/bioinformatics/btq243&lt;/electronic-resource-num&gt;&lt;/record&gt;&lt;/Cite&gt;&lt;/EndNote&gt;</w:instrText>
      </w:r>
      <w:r w:rsidR="00B2384F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9</w:t>
      </w:r>
      <w:r w:rsidR="00B2384F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was used to generate</w:t>
      </w:r>
      <w:r w:rsidR="006626F9">
        <w:rPr>
          <w:rFonts w:ascii="Times New Roman" w:hAnsi="Times New Roman" w:cs="Times New Roman"/>
        </w:rPr>
        <w:t xml:space="preserve"> the</w:t>
      </w:r>
      <w:r w:rsidRPr="00D17E62">
        <w:rPr>
          <w:rFonts w:ascii="Times New Roman" w:hAnsi="Times New Roman" w:cs="Times New Roman"/>
        </w:rPr>
        <w:t xml:space="preserve"> gene tree </w:t>
      </w:r>
      <w:r w:rsidR="00CB6B1C">
        <w:rPr>
          <w:rFonts w:ascii="Times New Roman" w:hAnsi="Times New Roman" w:cs="Times New Roman"/>
        </w:rPr>
        <w:t xml:space="preserve">for each one-to-one orthologous gene </w:t>
      </w:r>
      <w:r w:rsidR="006626F9">
        <w:rPr>
          <w:rFonts w:ascii="Times New Roman" w:hAnsi="Times New Roman" w:cs="Times New Roman"/>
        </w:rPr>
        <w:t xml:space="preserve">based on the </w:t>
      </w:r>
      <w:r w:rsidR="004B7845">
        <w:rPr>
          <w:rFonts w:ascii="Times New Roman" w:hAnsi="Times New Roman" w:cs="Times New Roman"/>
        </w:rPr>
        <w:t>species</w:t>
      </w:r>
      <w:r w:rsidR="006626F9">
        <w:rPr>
          <w:rFonts w:ascii="Times New Roman" w:hAnsi="Times New Roman" w:cs="Times New Roman"/>
        </w:rPr>
        <w:t xml:space="preserve"> tree</w:t>
      </w:r>
      <w:r w:rsidR="00AF0F7B">
        <w:rPr>
          <w:rFonts w:ascii="Times New Roman" w:hAnsi="Times New Roman" w:cs="Times New Roman"/>
        </w:rPr>
        <w:t xml:space="preserve"> of 74 mammals</w:t>
      </w:r>
      <w:r w:rsidR="006626F9">
        <w:rPr>
          <w:rFonts w:ascii="Times New Roman" w:hAnsi="Times New Roman" w:cs="Times New Roman"/>
        </w:rPr>
        <w:t xml:space="preserve"> and the missing specie</w:t>
      </w:r>
      <w:r w:rsidR="004B2999">
        <w:rPr>
          <w:rFonts w:ascii="Times New Roman" w:hAnsi="Times New Roman" w:cs="Times New Roman"/>
        </w:rPr>
        <w:t>s</w:t>
      </w:r>
      <w:r w:rsidRPr="00D17E62">
        <w:rPr>
          <w:rFonts w:ascii="Times New Roman" w:hAnsi="Times New Roman" w:cs="Times New Roman"/>
        </w:rPr>
        <w:t xml:space="preserve">. </w:t>
      </w:r>
      <w:r w:rsidR="00603B31">
        <w:rPr>
          <w:rFonts w:ascii="Times New Roman" w:hAnsi="Times New Roman" w:cs="Times New Roman"/>
        </w:rPr>
        <w:t>Next</w:t>
      </w:r>
      <w:r w:rsidRPr="00D17E62">
        <w:rPr>
          <w:rFonts w:ascii="Times New Roman" w:hAnsi="Times New Roman" w:cs="Times New Roman"/>
        </w:rPr>
        <w:t xml:space="preserve">, the </w:t>
      </w:r>
      <w:r w:rsidRPr="00437BA2">
        <w:rPr>
          <w:rFonts w:ascii="Times New Roman" w:hAnsi="Times New Roman" w:cs="Times New Roman"/>
          <w:i/>
          <w:iCs/>
        </w:rPr>
        <w:t>codeml</w:t>
      </w:r>
      <w:r w:rsidRPr="00D17E62">
        <w:rPr>
          <w:rFonts w:ascii="Times New Roman" w:hAnsi="Times New Roman" w:cs="Times New Roman"/>
        </w:rPr>
        <w:t xml:space="preserve"> module from the </w:t>
      </w:r>
      <w:r w:rsidRPr="00437BA2">
        <w:rPr>
          <w:rFonts w:ascii="Times New Roman" w:hAnsi="Times New Roman" w:cs="Times New Roman"/>
          <w:i/>
          <w:iCs/>
        </w:rPr>
        <w:t>PAML</w:t>
      </w:r>
      <w:r w:rsidRPr="00D17E62">
        <w:rPr>
          <w:rFonts w:ascii="Times New Roman" w:hAnsi="Times New Roman" w:cs="Times New Roman"/>
        </w:rPr>
        <w:t xml:space="preserve"> (V4.7) packages</w:t>
      </w:r>
      <w:r w:rsidR="00B2384F" w:rsidRPr="00D17E62">
        <w:rPr>
          <w:rFonts w:ascii="Times New Roman" w:hAnsi="Times New Roman" w:cs="Times New Roman"/>
        </w:rPr>
        <w:fldChar w:fldCharType="begin"/>
      </w:r>
      <w:r w:rsidR="002E41D6">
        <w:rPr>
          <w:rFonts w:ascii="Times New Roman" w:hAnsi="Times New Roman" w:cs="Times New Roman"/>
        </w:rPr>
        <w:instrText xml:space="preserve"> ADDIN EN.CITE &lt;EndNote&gt;&lt;Cite&gt;&lt;Author&gt;Yang&lt;/Author&gt;&lt;Year&gt;2007&lt;/Year&gt;&lt;RecNum&gt;4454&lt;/RecNum&gt;&lt;DisplayText&gt;&lt;style face="superscript"&gt;30&lt;/style&gt;&lt;/DisplayText&gt;&lt;record&gt;&lt;rec-number&gt;4454&lt;/rec-number&gt;&lt;foreign-keys&gt;&lt;key app="EN" db-id="tv9vrfdemz0pstew0aex95v6axa2v9ftwfvr" timestamp="1578051698" guid="8e4bd28f-2d10-4de0-be12-4e5221b51fd1"&gt;4454&lt;/key&gt;&lt;/foreign-keys&gt;&lt;ref-type name="Journal Article"&gt;17&lt;/ref-type&gt;&lt;contributors&gt;&lt;authors&gt;&lt;author&gt;Yang, Z. H.&lt;/author&gt;&lt;/authors&gt;&lt;/contributors&gt;&lt;auth-address&gt;UCL, Dept Biol, Galton Lab, London, England&lt;/auth-address&gt;&lt;titles&gt;&lt;title&gt;PAML 4: Phylogenetic analysis by maximum likelihood&lt;/title&gt;&lt;secondary-title&gt;Molecular Biology and Evolution&lt;/secondary-title&gt;&lt;alt-title&gt;Mol Biol Evol&lt;/alt-title&gt;&lt;/titles&gt;&lt;periodical&gt;&lt;full-title&gt;Molecular Biology and Evolution&lt;/full-title&gt;&lt;abbr-1&gt;Mol. Biol. Evol.&lt;/abbr-1&gt;&lt;abbr-2&gt;Mol Biol Evol&lt;/abbr-2&gt;&lt;/periodical&gt;&lt;alt-periodical&gt;&lt;full-title&gt;Molecular Biology and Evolution&lt;/full-title&gt;&lt;abbr-1&gt;Mol. Biol. Evol.&lt;/abbr-1&gt;&lt;abbr-2&gt;Mol Biol Evol&lt;/abbr-2&gt;&lt;/alt-periodical&gt;&lt;pages&gt;1586-1591&lt;/pages&gt;&lt;volume&gt;24&lt;/volume&gt;&lt;number&gt;8&lt;/number&gt;&lt;keywords&gt;&lt;keyword&gt;codon models&lt;/keyword&gt;&lt;keyword&gt;likelihood&lt;/keyword&gt;&lt;keyword&gt;paml&lt;/keyword&gt;&lt;keyword&gt;phylogenetic analysis&lt;/keyword&gt;&lt;keyword&gt;software&lt;/keyword&gt;&lt;keyword&gt;detecting positive selection&lt;/keyword&gt;&lt;keyword&gt;codon-substitution models&lt;/keyword&gt;&lt;keyword&gt;amino-acid sites&lt;/keyword&gt;&lt;keyword&gt;episodic adaptive evolution&lt;/keyword&gt;&lt;keyword&gt;nucleotide substitution&lt;/keyword&gt;&lt;keyword&gt;divergence times&lt;/keyword&gt;&lt;keyword&gt;molecular evolution&lt;/keyword&gt;&lt;keyword&gt;statistical-methods&lt;/keyword&gt;&lt;keyword&gt;bayesian-estimation&lt;/keyword&gt;&lt;keyword&gt;ratio tests&lt;/keyword&gt;&lt;/keywords&gt;&lt;dates&gt;&lt;year&gt;2007&lt;/year&gt;&lt;pub-dates&gt;&lt;date&gt;Aug&lt;/date&gt;&lt;/pub-dates&gt;&lt;/dates&gt;&lt;isbn&gt;0737-4038&lt;/isbn&gt;&lt;accession-num&gt;WOS:000248848400003&lt;/accession-num&gt;&lt;urls&gt;&lt;related-urls&gt;&lt;url&gt;&amp;lt;Go to ISI&amp;gt;://WOS:000248848400003&lt;/url&gt;&lt;/related-urls&gt;&lt;/urls&gt;&lt;electronic-resource-num&gt;10.1093/molbev/msm088&lt;/electronic-resource-num&gt;&lt;language&gt;English&lt;/language&gt;&lt;/record&gt;&lt;/Cite&gt;&lt;/EndNote&gt;</w:instrText>
      </w:r>
      <w:r w:rsidR="00B2384F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30</w:t>
      </w:r>
      <w:r w:rsidR="00B2384F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was used to calculate the branch length</w:t>
      </w:r>
      <w:r w:rsidR="001F1B96">
        <w:rPr>
          <w:rFonts w:ascii="Times New Roman" w:hAnsi="Times New Roman" w:cs="Times New Roman"/>
        </w:rPr>
        <w:t>s</w:t>
      </w:r>
      <w:r w:rsidR="00B96DE5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</w:rPr>
        <w:t xml:space="preserve">with Empirical + F model. Then, </w:t>
      </w:r>
      <w:r w:rsidR="00F55C91">
        <w:rPr>
          <w:rFonts w:ascii="Times New Roman" w:hAnsi="Times New Roman" w:cs="Times New Roman"/>
        </w:rPr>
        <w:t xml:space="preserve">we used </w:t>
      </w:r>
      <w:r w:rsidRPr="00D17E62">
        <w:rPr>
          <w:rFonts w:ascii="Times New Roman" w:hAnsi="Times New Roman" w:cs="Times New Roman"/>
        </w:rPr>
        <w:t xml:space="preserve">R package </w:t>
      </w:r>
      <w:r w:rsidRPr="00437BA2">
        <w:rPr>
          <w:rFonts w:ascii="Times New Roman" w:hAnsi="Times New Roman" w:cs="Times New Roman"/>
          <w:i/>
          <w:iCs/>
        </w:rPr>
        <w:t>RERconverge</w:t>
      </w:r>
      <w:r w:rsidRPr="00D17E62">
        <w:rPr>
          <w:rFonts w:ascii="Times New Roman" w:hAnsi="Times New Roman" w:cs="Times New Roman"/>
        </w:rPr>
        <w:t xml:space="preserve"> (v0.1.0)</w:t>
      </w:r>
      <w:r w:rsidR="00B2384F" w:rsidRPr="00D17E62">
        <w:rPr>
          <w:rFonts w:ascii="Times New Roman" w:hAnsi="Times New Roman" w:cs="Times New Roman"/>
        </w:rPr>
        <w:fldChar w:fldCharType="begin"/>
      </w:r>
      <w:r w:rsidR="002E41D6">
        <w:rPr>
          <w:rFonts w:ascii="Times New Roman" w:hAnsi="Times New Roman" w:cs="Times New Roman"/>
        </w:rPr>
        <w:instrText xml:space="preserve"> ADDIN EN.CITE &lt;EndNote&gt;&lt;Cite&gt;&lt;Author&gt;Kowalczyk&lt;/Author&gt;&lt;Year&gt;2019&lt;/Year&gt;&lt;RecNum&gt;4324&lt;/RecNum&gt;&lt;DisplayText&gt;&lt;style face="superscript"&gt;24&lt;/style&gt;&lt;/DisplayText&gt;&lt;record&gt;&lt;rec-number&gt;4324&lt;/rec-number&gt;&lt;foreign-keys&gt;&lt;key app="EN" db-id="tv9vrfdemz0pstew0aex95v6axa2v9ftwfvr" timestamp="1569336199" guid="60b88027-a1d3-4ddf-bcc8-01b862134291"&gt;4324&lt;/key&gt;&lt;/foreign-keys&gt;&lt;ref-type name="Journal Article"&gt;17&lt;/ref-type&gt;&lt;contributors&gt;&lt;authors&gt;&lt;author&gt;Kowalczyk, A.&lt;/author&gt;&lt;author&gt;Meyer, W. K.&lt;/author&gt;&lt;author&gt;Partha, R.&lt;/author&gt;&lt;author&gt;Mao, W.&lt;/author&gt;&lt;author&gt;Clark, N. L.&lt;/author&gt;&lt;author&gt;Chikina, M.&lt;/author&gt;&lt;/authors&gt;&lt;/contributors&gt;&lt;auth-address&gt;Department of Computational and Systems Biology, University of Pittsburgh, Pittsburgh, PA, USA.&amp;#xD;Joint Carnegie Mellon University-University of Pittsburgh Ph.D. Program in Computational Biology, Pittsburgh, PA, USA.&lt;/auth-address&gt;&lt;titles&gt;&lt;title&gt;RERconverge: an R package for associating evolutionary rates with convergent traits&lt;/title&gt;&lt;secondary-title&gt;Bioinformatics&lt;/secondary-title&gt;&lt;/titles&gt;&lt;periodical&gt;&lt;full-title&gt;Bioinformatics&lt;/full-title&gt;&lt;abbr-1&gt;Bioinformatics&lt;/abbr-1&gt;&lt;abbr-2&gt;Bioinformatics&lt;/abbr-2&gt;&lt;/periodical&gt;&lt;edition&gt;2019/06/14&lt;/edition&gt;&lt;dates&gt;&lt;year&gt;2019&lt;/year&gt;&lt;pub-dates&gt;&lt;date&gt;Jun 13&lt;/date&gt;&lt;/pub-dates&gt;&lt;/dates&gt;&lt;isbn&gt;1367-4811 (Electronic)&amp;#xD;1367-4803 (Linking)&lt;/isbn&gt;&lt;accession-num&gt;31192356&lt;/accession-num&gt;&lt;urls&gt;&lt;related-urls&gt;&lt;url&gt;https://www.ncbi.nlm.nih.gov/pubmed/31192356&lt;/url&gt;&lt;/related-urls&gt;&lt;/urls&gt;&lt;electronic-resource-num&gt;10.1093/bioinformatics/btz468&lt;/electronic-resource-num&gt;&lt;/record&gt;&lt;/Cite&gt;&lt;/EndNote&gt;</w:instrText>
      </w:r>
      <w:r w:rsidR="00B2384F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4</w:t>
      </w:r>
      <w:r w:rsidR="00B2384F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to </w:t>
      </w:r>
      <w:r w:rsidR="00205C2B">
        <w:rPr>
          <w:rFonts w:ascii="Times New Roman" w:hAnsi="Times New Roman" w:cs="Times New Roman"/>
        </w:rPr>
        <w:t>compute</w:t>
      </w:r>
      <w:r w:rsidRPr="00D17E62">
        <w:rPr>
          <w:rFonts w:ascii="Times New Roman" w:hAnsi="Times New Roman" w:cs="Times New Roman"/>
        </w:rPr>
        <w:t xml:space="preserve"> the</w:t>
      </w:r>
      <w:r w:rsidR="00205C2B">
        <w:rPr>
          <w:rFonts w:ascii="Times New Roman" w:hAnsi="Times New Roman" w:cs="Times New Roman"/>
        </w:rPr>
        <w:t xml:space="preserve"> associat</w:t>
      </w:r>
      <w:r w:rsidR="00F55C91">
        <w:rPr>
          <w:rFonts w:ascii="Times New Roman" w:hAnsi="Times New Roman" w:cs="Times New Roman"/>
        </w:rPr>
        <w:t>ion statistic</w:t>
      </w:r>
      <w:r w:rsidRPr="00D17E62">
        <w:rPr>
          <w:rFonts w:ascii="Times New Roman" w:hAnsi="Times New Roman" w:cs="Times New Roman"/>
        </w:rPr>
        <w:t xml:space="preserve"> between LQ value change</w:t>
      </w:r>
      <w:r w:rsidR="00F55C91">
        <w:rPr>
          <w:rFonts w:ascii="Times New Roman" w:hAnsi="Times New Roman" w:cs="Times New Roman"/>
        </w:rPr>
        <w:t>s</w:t>
      </w:r>
      <w:r w:rsidRPr="00D17E62">
        <w:rPr>
          <w:rFonts w:ascii="Times New Roman" w:hAnsi="Times New Roman" w:cs="Times New Roman"/>
        </w:rPr>
        <w:t xml:space="preserve"> and </w:t>
      </w:r>
      <w:r w:rsidR="00603B31">
        <w:rPr>
          <w:rFonts w:ascii="Times New Roman" w:hAnsi="Times New Roman" w:cs="Times New Roman"/>
        </w:rPr>
        <w:t xml:space="preserve">relative </w:t>
      </w:r>
      <w:r w:rsidRPr="00D17E62">
        <w:rPr>
          <w:rFonts w:ascii="Times New Roman" w:hAnsi="Times New Roman" w:cs="Times New Roman"/>
        </w:rPr>
        <w:t>evolutionary rate</w:t>
      </w:r>
      <w:r w:rsidR="00F55C91">
        <w:rPr>
          <w:rFonts w:ascii="Times New Roman" w:hAnsi="Times New Roman" w:cs="Times New Roman"/>
        </w:rPr>
        <w:t>s (RER)</w:t>
      </w:r>
      <w:r w:rsidRPr="00D17E62">
        <w:rPr>
          <w:rFonts w:ascii="Times New Roman" w:hAnsi="Times New Roman" w:cs="Times New Roman"/>
        </w:rPr>
        <w:t xml:space="preserve"> for each orthologous gene.</w:t>
      </w:r>
      <w:r w:rsidR="004B71A4">
        <w:rPr>
          <w:rFonts w:ascii="Times New Roman" w:hAnsi="Times New Roman" w:cs="Times New Roman"/>
        </w:rPr>
        <w:t xml:space="preserve"> Briefly, RERconverge</w:t>
      </w:r>
      <w:r w:rsidR="00DE26DE">
        <w:rPr>
          <w:rFonts w:ascii="Times New Roman" w:hAnsi="Times New Roman" w:cs="Times New Roman"/>
        </w:rPr>
        <w:t xml:space="preserve"> </w:t>
      </w:r>
      <w:r w:rsidR="00B359B2">
        <w:rPr>
          <w:rFonts w:ascii="Times New Roman" w:hAnsi="Times New Roman" w:cs="Times New Roman"/>
        </w:rPr>
        <w:t xml:space="preserve">read all gene trees </w:t>
      </w:r>
      <w:r w:rsidR="001B6C53">
        <w:rPr>
          <w:rFonts w:ascii="Times New Roman" w:hAnsi="Times New Roman" w:cs="Times New Roman"/>
        </w:rPr>
        <w:t>with</w:t>
      </w:r>
      <w:r w:rsidR="00467AFE">
        <w:rPr>
          <w:rFonts w:ascii="Times New Roman" w:hAnsi="Times New Roman" w:cs="Times New Roman"/>
        </w:rPr>
        <w:t xml:space="preserve"> their branch length</w:t>
      </w:r>
      <w:r w:rsidR="001B6C53">
        <w:rPr>
          <w:rFonts w:ascii="Times New Roman" w:hAnsi="Times New Roman" w:cs="Times New Roman"/>
        </w:rPr>
        <w:t xml:space="preserve"> values</w:t>
      </w:r>
      <w:r w:rsidR="003012A8">
        <w:rPr>
          <w:rFonts w:ascii="Times New Roman" w:hAnsi="Times New Roman" w:cs="Times New Roman"/>
        </w:rPr>
        <w:t xml:space="preserve"> </w:t>
      </w:r>
      <w:r w:rsidR="00467AFE">
        <w:rPr>
          <w:rFonts w:ascii="Times New Roman" w:hAnsi="Times New Roman" w:cs="Times New Roman"/>
        </w:rPr>
        <w:t>and</w:t>
      </w:r>
      <w:r w:rsidR="00AE5EB7">
        <w:rPr>
          <w:rFonts w:ascii="Times New Roman" w:hAnsi="Times New Roman" w:cs="Times New Roman"/>
        </w:rPr>
        <w:t xml:space="preserve"> calculate the average </w:t>
      </w:r>
      <w:r w:rsidR="001A2F73">
        <w:rPr>
          <w:rFonts w:ascii="Times New Roman" w:hAnsi="Times New Roman" w:cs="Times New Roman"/>
        </w:rPr>
        <w:t>rate</w:t>
      </w:r>
      <w:r w:rsidR="00AE5EB7">
        <w:rPr>
          <w:rFonts w:ascii="Times New Roman" w:hAnsi="Times New Roman" w:cs="Times New Roman"/>
        </w:rPr>
        <w:t xml:space="preserve"> for </w:t>
      </w:r>
      <w:r w:rsidR="006F2E23">
        <w:rPr>
          <w:rFonts w:ascii="Times New Roman" w:hAnsi="Times New Roman" w:cs="Times New Roman"/>
        </w:rPr>
        <w:t>each branch in the</w:t>
      </w:r>
      <w:r w:rsidR="00A605A9">
        <w:rPr>
          <w:rFonts w:ascii="Times New Roman" w:hAnsi="Times New Roman" w:cs="Times New Roman"/>
        </w:rPr>
        <w:t xml:space="preserve"> tree</w:t>
      </w:r>
      <w:r w:rsidR="00B56C69">
        <w:rPr>
          <w:rFonts w:ascii="Times New Roman" w:hAnsi="Times New Roman" w:cs="Times New Roman"/>
        </w:rPr>
        <w:t xml:space="preserve"> (</w:t>
      </w:r>
      <w:r w:rsidR="00B56C69" w:rsidRPr="004257F7">
        <w:rPr>
          <w:rFonts w:ascii="Times New Roman" w:hAnsi="Times New Roman" w:cs="Times New Roman"/>
          <w:b/>
          <w:bCs/>
          <w:color w:val="000000" w:themeColor="text1"/>
        </w:rPr>
        <w:t>seen Phylogenetic tree</w:t>
      </w:r>
      <w:r w:rsidR="00300F0C" w:rsidRPr="004257F7">
        <w:rPr>
          <w:rFonts w:ascii="Times New Roman" w:hAnsi="Times New Roman" w:cs="Times New Roman"/>
          <w:b/>
          <w:bCs/>
          <w:color w:val="000000" w:themeColor="text1"/>
        </w:rPr>
        <w:t xml:space="preserve"> section</w:t>
      </w:r>
      <w:r w:rsidR="00B56C69">
        <w:rPr>
          <w:rFonts w:ascii="Times New Roman" w:hAnsi="Times New Roman" w:cs="Times New Roman"/>
        </w:rPr>
        <w:t>)</w:t>
      </w:r>
      <w:r w:rsidR="004B71A4">
        <w:rPr>
          <w:rFonts w:ascii="Times New Roman" w:hAnsi="Times New Roman" w:cs="Times New Roman"/>
        </w:rPr>
        <w:t>.</w:t>
      </w:r>
      <w:r w:rsidR="006F2E23">
        <w:rPr>
          <w:rFonts w:ascii="Times New Roman" w:hAnsi="Times New Roman" w:cs="Times New Roman"/>
        </w:rPr>
        <w:t xml:space="preserve"> </w:t>
      </w:r>
      <w:r w:rsidR="00C719AC">
        <w:rPr>
          <w:rFonts w:ascii="Times New Roman" w:hAnsi="Times New Roman" w:cs="Times New Roman"/>
        </w:rPr>
        <w:t xml:space="preserve">Then, </w:t>
      </w:r>
      <w:r w:rsidR="00893182">
        <w:rPr>
          <w:rFonts w:ascii="Times New Roman" w:hAnsi="Times New Roman" w:cs="Times New Roman"/>
        </w:rPr>
        <w:t>RERcon</w:t>
      </w:r>
      <w:r w:rsidR="00972F77">
        <w:rPr>
          <w:rFonts w:ascii="Times New Roman" w:hAnsi="Times New Roman" w:cs="Times New Roman"/>
        </w:rPr>
        <w:t xml:space="preserve">verge calculate gene-specific rates of evolution, termed relative evolutionary rates (RER) through </w:t>
      </w:r>
      <w:r w:rsidR="00872964">
        <w:rPr>
          <w:rFonts w:ascii="Times New Roman" w:hAnsi="Times New Roman" w:cs="Times New Roman"/>
        </w:rPr>
        <w:t>average rate normalization</w:t>
      </w:r>
      <w:r w:rsidR="00622836">
        <w:rPr>
          <w:rFonts w:ascii="Times New Roman" w:hAnsi="Times New Roman" w:cs="Times New Roman"/>
        </w:rPr>
        <w:t xml:space="preserve">. This </w:t>
      </w:r>
      <w:r w:rsidR="0068604D">
        <w:rPr>
          <w:rFonts w:ascii="Times New Roman" w:hAnsi="Times New Roman" w:cs="Times New Roman"/>
        </w:rPr>
        <w:t xml:space="preserve">correction can </w:t>
      </w:r>
      <w:r w:rsidR="00760E3B">
        <w:rPr>
          <w:rFonts w:ascii="Times New Roman" w:hAnsi="Times New Roman" w:cs="Times New Roman"/>
        </w:rPr>
        <w:t>remove the non-specific factors affecting divergence on the branch such as time since speci</w:t>
      </w:r>
      <w:r w:rsidR="00DE5C3B">
        <w:rPr>
          <w:rFonts w:ascii="Times New Roman" w:hAnsi="Times New Roman" w:cs="Times New Roman"/>
        </w:rPr>
        <w:t>ation and mutation rate</w:t>
      </w:r>
      <w:r w:rsidR="001B6C53">
        <w:rPr>
          <w:rFonts w:ascii="Times New Roman" w:hAnsi="Times New Roman" w:cs="Times New Roman"/>
        </w:rPr>
        <w:t>.</w:t>
      </w:r>
      <w:r w:rsidR="009E4B59">
        <w:rPr>
          <w:rFonts w:ascii="Times New Roman" w:hAnsi="Times New Roman" w:cs="Times New Roman"/>
        </w:rPr>
        <w:t xml:space="preserve"> Also,</w:t>
      </w:r>
      <w:r w:rsidR="009E4B59" w:rsidRPr="0034196A">
        <w:rPr>
          <w:rFonts w:ascii="Times New Roman" w:hAnsi="Times New Roman" w:cs="Times New Roman"/>
          <w:i/>
          <w:iCs/>
        </w:rPr>
        <w:t xml:space="preserve"> RERconverge</w:t>
      </w:r>
      <w:r w:rsidR="009E4B59">
        <w:rPr>
          <w:rFonts w:ascii="Times New Roman" w:hAnsi="Times New Roman" w:cs="Times New Roman"/>
        </w:rPr>
        <w:t xml:space="preserve"> read all </w:t>
      </w:r>
      <w:r w:rsidR="00805C4D">
        <w:rPr>
          <w:rFonts w:ascii="Times New Roman" w:hAnsi="Times New Roman" w:cs="Times New Roman"/>
        </w:rPr>
        <w:t xml:space="preserve">LQ values of 74 mammals </w:t>
      </w:r>
      <w:r w:rsidR="0034196A">
        <w:rPr>
          <w:rFonts w:ascii="Times New Roman" w:hAnsi="Times New Roman" w:cs="Times New Roman"/>
        </w:rPr>
        <w:t xml:space="preserve">as continuous </w:t>
      </w:r>
      <w:r w:rsidR="00AD29D2">
        <w:rPr>
          <w:rFonts w:ascii="Times New Roman" w:hAnsi="Times New Roman" w:cs="Times New Roman"/>
        </w:rPr>
        <w:t xml:space="preserve">phenotypes </w:t>
      </w:r>
      <w:r w:rsidR="00805C4D">
        <w:rPr>
          <w:rFonts w:ascii="Times New Roman" w:hAnsi="Times New Roman" w:cs="Times New Roman"/>
        </w:rPr>
        <w:t xml:space="preserve">and inferred the </w:t>
      </w:r>
      <w:r w:rsidR="00DD0593">
        <w:rPr>
          <w:rFonts w:ascii="Times New Roman" w:hAnsi="Times New Roman" w:cs="Times New Roman"/>
        </w:rPr>
        <w:t>change of LQ value in each branch</w:t>
      </w:r>
      <w:r w:rsidR="00B20BBC">
        <w:rPr>
          <w:rFonts w:ascii="Times New Roman" w:hAnsi="Times New Roman" w:cs="Times New Roman"/>
        </w:rPr>
        <w:t xml:space="preserve"> (</w:t>
      </w:r>
      <w:r w:rsidR="00B20BBC" w:rsidRPr="00B20BBC">
        <w:rPr>
          <w:rFonts w:ascii="Times New Roman" w:hAnsi="Times New Roman" w:cs="Times New Roman"/>
          <w:b/>
          <w:bCs/>
        </w:rPr>
        <w:t xml:space="preserve">Supplementary Figure </w:t>
      </w:r>
      <w:r w:rsidR="00744B9D">
        <w:rPr>
          <w:rFonts w:ascii="Times New Roman" w:hAnsi="Times New Roman" w:cs="Times New Roman"/>
          <w:b/>
          <w:bCs/>
        </w:rPr>
        <w:t>2</w:t>
      </w:r>
      <w:r w:rsidR="00B20BBC">
        <w:rPr>
          <w:rFonts w:ascii="Times New Roman" w:hAnsi="Times New Roman" w:cs="Times New Roman"/>
        </w:rPr>
        <w:t xml:space="preserve">) </w:t>
      </w:r>
      <w:r w:rsidR="00AD29D2">
        <w:rPr>
          <w:rFonts w:ascii="Times New Roman" w:hAnsi="Times New Roman" w:cs="Times New Roman"/>
        </w:rPr>
        <w:t>using</w:t>
      </w:r>
      <w:r w:rsidR="00B20BBC">
        <w:rPr>
          <w:rFonts w:ascii="Times New Roman" w:hAnsi="Times New Roman" w:cs="Times New Roman"/>
        </w:rPr>
        <w:t xml:space="preserve"> maximum likelihood method</w:t>
      </w:r>
      <w:r w:rsidR="009E4B59">
        <w:rPr>
          <w:rFonts w:ascii="Times New Roman" w:hAnsi="Times New Roman" w:cs="Times New Roman"/>
        </w:rPr>
        <w:t>.</w:t>
      </w:r>
      <w:r w:rsidR="00DD0593">
        <w:rPr>
          <w:rFonts w:ascii="Times New Roman" w:hAnsi="Times New Roman" w:cs="Times New Roman"/>
        </w:rPr>
        <w:t xml:space="preserve"> Finally, </w:t>
      </w:r>
      <w:r w:rsidR="00DD0593" w:rsidRPr="00211164">
        <w:rPr>
          <w:rFonts w:ascii="Times New Roman" w:hAnsi="Times New Roman" w:cs="Times New Roman"/>
          <w:i/>
          <w:iCs/>
        </w:rPr>
        <w:t>RERconverge</w:t>
      </w:r>
      <w:r w:rsidR="00DD0593">
        <w:rPr>
          <w:rFonts w:ascii="Times New Roman" w:hAnsi="Times New Roman" w:cs="Times New Roman"/>
        </w:rPr>
        <w:t xml:space="preserve"> compute</w:t>
      </w:r>
      <w:r w:rsidR="00211164">
        <w:rPr>
          <w:rFonts w:ascii="Times New Roman" w:hAnsi="Times New Roman" w:cs="Times New Roman"/>
        </w:rPr>
        <w:t>d</w:t>
      </w:r>
      <w:r w:rsidR="00DD0593">
        <w:rPr>
          <w:rFonts w:ascii="Times New Roman" w:hAnsi="Times New Roman" w:cs="Times New Roman"/>
        </w:rPr>
        <w:t xml:space="preserve"> the</w:t>
      </w:r>
      <w:r w:rsidR="00B20BBC">
        <w:rPr>
          <w:rFonts w:ascii="Times New Roman" w:hAnsi="Times New Roman" w:cs="Times New Roman"/>
        </w:rPr>
        <w:t xml:space="preserve"> </w:t>
      </w:r>
      <w:r w:rsidR="00170CA2">
        <w:rPr>
          <w:rFonts w:ascii="Times New Roman" w:hAnsi="Times New Roman" w:cs="Times New Roman"/>
        </w:rPr>
        <w:t xml:space="preserve">Pearson </w:t>
      </w:r>
      <w:r w:rsidR="00B20BBC">
        <w:rPr>
          <w:rFonts w:ascii="Times New Roman" w:hAnsi="Times New Roman" w:cs="Times New Roman"/>
        </w:rPr>
        <w:t xml:space="preserve">correlation between </w:t>
      </w:r>
      <w:r w:rsidR="00B20BBC" w:rsidRPr="00D17E62">
        <w:rPr>
          <w:rFonts w:ascii="Times New Roman" w:hAnsi="Times New Roman" w:cs="Times New Roman"/>
        </w:rPr>
        <w:t>LQ value change</w:t>
      </w:r>
      <w:r w:rsidR="00B20BBC">
        <w:rPr>
          <w:rFonts w:ascii="Times New Roman" w:hAnsi="Times New Roman" w:cs="Times New Roman"/>
        </w:rPr>
        <w:t>s</w:t>
      </w:r>
      <w:r w:rsidR="00B20BBC" w:rsidRPr="00D17E62">
        <w:rPr>
          <w:rFonts w:ascii="Times New Roman" w:hAnsi="Times New Roman" w:cs="Times New Roman"/>
        </w:rPr>
        <w:t xml:space="preserve"> and </w:t>
      </w:r>
      <w:r w:rsidR="00B20BBC">
        <w:rPr>
          <w:rFonts w:ascii="Times New Roman" w:hAnsi="Times New Roman" w:cs="Times New Roman"/>
        </w:rPr>
        <w:t xml:space="preserve">relative </w:t>
      </w:r>
      <w:r w:rsidR="00B20BBC" w:rsidRPr="00D17E62">
        <w:rPr>
          <w:rFonts w:ascii="Times New Roman" w:hAnsi="Times New Roman" w:cs="Times New Roman"/>
        </w:rPr>
        <w:t>evolutionary rate</w:t>
      </w:r>
      <w:r w:rsidR="00B20BBC">
        <w:rPr>
          <w:rFonts w:ascii="Times New Roman" w:hAnsi="Times New Roman" w:cs="Times New Roman"/>
        </w:rPr>
        <w:t>s (RER)</w:t>
      </w:r>
      <w:r w:rsidR="00EF2D80">
        <w:rPr>
          <w:rFonts w:ascii="Times New Roman" w:hAnsi="Times New Roman" w:cs="Times New Roman"/>
        </w:rPr>
        <w:t xml:space="preserve"> with default parameters, excluding the </w:t>
      </w:r>
      <w:r w:rsidR="008D3C1C" w:rsidRPr="008D3C1C">
        <w:rPr>
          <w:rFonts w:ascii="Times New Roman" w:hAnsi="Times New Roman" w:cs="Times New Roman"/>
        </w:rPr>
        <w:t>minimum number of species</w:t>
      </w:r>
      <w:r w:rsidR="008D3C1C">
        <w:rPr>
          <w:rFonts w:ascii="Times New Roman" w:hAnsi="Times New Roman" w:cs="Times New Roman"/>
        </w:rPr>
        <w:t xml:space="preserve"> </w:t>
      </w:r>
      <w:r w:rsidR="00211164">
        <w:rPr>
          <w:rFonts w:ascii="Times New Roman" w:hAnsi="Times New Roman" w:cs="Times New Roman"/>
        </w:rPr>
        <w:t>was</w:t>
      </w:r>
      <w:r w:rsidR="00A002FA">
        <w:rPr>
          <w:rFonts w:ascii="Times New Roman" w:hAnsi="Times New Roman" w:cs="Times New Roman"/>
        </w:rPr>
        <w:t xml:space="preserve"> set as</w:t>
      </w:r>
      <w:r w:rsidR="008D3C1C">
        <w:rPr>
          <w:rFonts w:ascii="Times New Roman" w:hAnsi="Times New Roman" w:cs="Times New Roman"/>
        </w:rPr>
        <w:t xml:space="preserve"> </w:t>
      </w:r>
      <w:r w:rsidR="00BC2B77">
        <w:rPr>
          <w:rFonts w:ascii="Times New Roman" w:hAnsi="Times New Roman" w:cs="Times New Roman"/>
        </w:rPr>
        <w:t>50. The Pearson correlati</w:t>
      </w:r>
      <w:r w:rsidR="007B626D">
        <w:rPr>
          <w:rFonts w:ascii="Times New Roman" w:hAnsi="Times New Roman" w:cs="Times New Roman"/>
        </w:rPr>
        <w:t xml:space="preserve">ve </w:t>
      </w:r>
      <w:r w:rsidR="007B626D" w:rsidRPr="007B626D">
        <w:rPr>
          <w:rFonts w:ascii="Times New Roman" w:hAnsi="Times New Roman" w:cs="Times New Roman"/>
        </w:rPr>
        <w:t>coefficient</w:t>
      </w:r>
      <w:r w:rsidR="00C65AE8">
        <w:rPr>
          <w:rFonts w:ascii="Times New Roman" w:hAnsi="Times New Roman" w:cs="Times New Roman"/>
        </w:rPr>
        <w:t xml:space="preserve"> between relative evolutionary rates of genes and the evolution of traits across a phylogeny</w:t>
      </w:r>
      <w:r w:rsidR="00FA2452">
        <w:rPr>
          <w:rFonts w:ascii="Times New Roman" w:hAnsi="Times New Roman" w:cs="Times New Roman"/>
        </w:rPr>
        <w:t>,</w:t>
      </w:r>
      <w:r w:rsidR="00613AA3">
        <w:rPr>
          <w:rFonts w:ascii="Times New Roman" w:hAnsi="Times New Roman" w:cs="Times New Roman"/>
        </w:rPr>
        <w:t xml:space="preserve"> Rho</w:t>
      </w:r>
      <w:r w:rsidR="00C65AE8" w:rsidRPr="00C65AE8">
        <w:rPr>
          <w:rFonts w:ascii="Times New Roman" w:hAnsi="Times New Roman" w:cs="Times New Roman"/>
        </w:rPr>
        <w:t>, indicate whether the relative evolutionary rate of a particular gene is positively or negatively correlated with the LQ values across the phylogeny</w:t>
      </w:r>
      <w:r w:rsidR="00DD0593">
        <w:rPr>
          <w:rFonts w:ascii="Times New Roman" w:hAnsi="Times New Roman" w:cs="Times New Roman"/>
        </w:rPr>
        <w:t>.</w:t>
      </w:r>
      <w:r w:rsidR="0029623F">
        <w:rPr>
          <w:rFonts w:ascii="Times New Roman" w:hAnsi="Times New Roman" w:cs="Times New Roman"/>
        </w:rPr>
        <w:t xml:space="preserve"> </w:t>
      </w:r>
      <w:r w:rsidR="00833584" w:rsidRPr="00833584">
        <w:rPr>
          <w:rFonts w:ascii="Times New Roman" w:hAnsi="Times New Roman" w:cs="Times New Roman"/>
        </w:rPr>
        <w:t>A rough</w:t>
      </w:r>
      <w:r w:rsidR="00FA2452" w:rsidRPr="00D17E62">
        <w:rPr>
          <w:rFonts w:ascii="Times New Roman" w:hAnsi="Times New Roman" w:cs="Times New Roman"/>
        </w:rPr>
        <w:t xml:space="preserve"> </w:t>
      </w:r>
      <w:r w:rsidR="00FA2452" w:rsidRPr="00CA2961">
        <w:rPr>
          <w:rFonts w:ascii="Times New Roman" w:hAnsi="Times New Roman" w:cs="Times New Roman"/>
          <w:i/>
          <w:iCs/>
        </w:rPr>
        <w:t>P</w:t>
      </w:r>
      <w:r w:rsidR="00FA2452" w:rsidRPr="00D17E62">
        <w:rPr>
          <w:rFonts w:ascii="Times New Roman" w:hAnsi="Times New Roman" w:cs="Times New Roman"/>
        </w:rPr>
        <w:t xml:space="preserve"> value at 0.05 was used as </w:t>
      </w:r>
      <w:r w:rsidR="00CE45A1">
        <w:rPr>
          <w:rFonts w:ascii="Times New Roman" w:hAnsi="Times New Roman" w:cs="Times New Roman"/>
        </w:rPr>
        <w:t xml:space="preserve">the </w:t>
      </w:r>
      <w:r w:rsidR="00FA2452" w:rsidRPr="00D17E62">
        <w:rPr>
          <w:rFonts w:ascii="Times New Roman" w:hAnsi="Times New Roman" w:cs="Times New Roman"/>
        </w:rPr>
        <w:t xml:space="preserve">threshold for determining </w:t>
      </w:r>
      <w:r w:rsidR="00E510DD">
        <w:rPr>
          <w:rFonts w:ascii="Times New Roman" w:hAnsi="Times New Roman" w:cs="Times New Roman"/>
        </w:rPr>
        <w:t>significan</w:t>
      </w:r>
      <w:r w:rsidR="004B5674">
        <w:rPr>
          <w:rFonts w:ascii="Times New Roman" w:hAnsi="Times New Roman" w:cs="Times New Roman"/>
        </w:rPr>
        <w:t>ce</w:t>
      </w:r>
      <w:r w:rsidR="00FA2452" w:rsidRPr="00D17E62">
        <w:rPr>
          <w:rFonts w:ascii="Times New Roman" w:hAnsi="Times New Roman" w:cs="Times New Roman"/>
        </w:rPr>
        <w:t>.</w:t>
      </w:r>
      <w:r w:rsidR="001F6435">
        <w:rPr>
          <w:rFonts w:ascii="Times New Roman" w:hAnsi="Times New Roman" w:cs="Times New Roman"/>
        </w:rPr>
        <w:t xml:space="preserve"> </w:t>
      </w:r>
      <w:r w:rsidR="00E91EC6">
        <w:rPr>
          <w:rFonts w:ascii="Times New Roman" w:hAnsi="Times New Roman" w:cs="Times New Roman"/>
        </w:rPr>
        <w:t xml:space="preserve">we called the </w:t>
      </w:r>
      <w:r w:rsidR="00E510DD">
        <w:rPr>
          <w:rFonts w:ascii="Times New Roman" w:hAnsi="Times New Roman" w:cs="Times New Roman"/>
        </w:rPr>
        <w:t>significantly correlated gene</w:t>
      </w:r>
      <w:r w:rsidR="00E91EC6">
        <w:rPr>
          <w:rFonts w:ascii="Times New Roman" w:hAnsi="Times New Roman" w:cs="Times New Roman"/>
        </w:rPr>
        <w:t xml:space="preserve">s with positive Rho value as </w:t>
      </w:r>
      <w:r w:rsidR="00E510DD">
        <w:rPr>
          <w:rFonts w:ascii="Times New Roman" w:hAnsi="Times New Roman" w:cs="Times New Roman"/>
        </w:rPr>
        <w:t>positively correlated gene</w:t>
      </w:r>
      <w:r w:rsidR="00E91EC6">
        <w:rPr>
          <w:rFonts w:ascii="Times New Roman" w:hAnsi="Times New Roman" w:cs="Times New Roman"/>
        </w:rPr>
        <w:t>s</w:t>
      </w:r>
      <w:r w:rsidR="00DE062D">
        <w:rPr>
          <w:rFonts w:ascii="Times New Roman" w:hAnsi="Times New Roman" w:cs="Times New Roman"/>
        </w:rPr>
        <w:t xml:space="preserve"> (PCGs)</w:t>
      </w:r>
      <w:r w:rsidR="00E91EC6">
        <w:rPr>
          <w:rFonts w:ascii="Times New Roman" w:hAnsi="Times New Roman" w:cs="Times New Roman"/>
        </w:rPr>
        <w:t xml:space="preserve">, and the </w:t>
      </w:r>
      <w:r w:rsidR="00E510DD">
        <w:rPr>
          <w:rFonts w:ascii="Times New Roman" w:hAnsi="Times New Roman" w:cs="Times New Roman"/>
        </w:rPr>
        <w:t>significantly correlated gene</w:t>
      </w:r>
      <w:r w:rsidR="00E91EC6">
        <w:rPr>
          <w:rFonts w:ascii="Times New Roman" w:hAnsi="Times New Roman" w:cs="Times New Roman"/>
        </w:rPr>
        <w:t xml:space="preserve">s with negative Rho value as </w:t>
      </w:r>
      <w:r w:rsidR="00E510DD">
        <w:rPr>
          <w:rFonts w:ascii="Times New Roman" w:hAnsi="Times New Roman" w:cs="Times New Roman"/>
        </w:rPr>
        <w:t>negatively correlated gene</w:t>
      </w:r>
      <w:r w:rsidR="00E91EC6">
        <w:rPr>
          <w:rFonts w:ascii="Times New Roman" w:hAnsi="Times New Roman" w:cs="Times New Roman"/>
        </w:rPr>
        <w:t>s</w:t>
      </w:r>
      <w:r w:rsidR="00DE062D">
        <w:rPr>
          <w:rFonts w:ascii="Times New Roman" w:hAnsi="Times New Roman" w:cs="Times New Roman"/>
        </w:rPr>
        <w:t xml:space="preserve"> (NCGs)</w:t>
      </w:r>
      <w:r w:rsidR="006E16D7">
        <w:rPr>
          <w:rFonts w:ascii="Times New Roman" w:hAnsi="Times New Roman" w:cs="Times New Roman"/>
        </w:rPr>
        <w:t xml:space="preserve"> (</w:t>
      </w:r>
      <w:r w:rsidR="006E16D7" w:rsidRPr="00AC12AE">
        <w:rPr>
          <w:rFonts w:ascii="Times New Roman" w:hAnsi="Times New Roman" w:cs="Times New Roman"/>
          <w:b/>
          <w:bCs/>
        </w:rPr>
        <w:t>Supplement</w:t>
      </w:r>
      <w:r w:rsidR="00776DCC" w:rsidRPr="00AC12AE">
        <w:rPr>
          <w:rFonts w:ascii="Times New Roman" w:hAnsi="Times New Roman" w:cs="Times New Roman"/>
          <w:b/>
          <w:bCs/>
        </w:rPr>
        <w:t>ar</w:t>
      </w:r>
      <w:r w:rsidR="006E16D7" w:rsidRPr="00AC12AE">
        <w:rPr>
          <w:rFonts w:ascii="Times New Roman" w:hAnsi="Times New Roman" w:cs="Times New Roman"/>
          <w:b/>
          <w:bCs/>
        </w:rPr>
        <w:t xml:space="preserve">y Table </w:t>
      </w:r>
      <w:r w:rsidR="00776DCC" w:rsidRPr="00AC12AE">
        <w:rPr>
          <w:rFonts w:ascii="Times New Roman" w:hAnsi="Times New Roman" w:cs="Times New Roman"/>
          <w:b/>
          <w:bCs/>
        </w:rPr>
        <w:t>3-4</w:t>
      </w:r>
      <w:r w:rsidR="006E16D7">
        <w:rPr>
          <w:rFonts w:ascii="Times New Roman" w:hAnsi="Times New Roman" w:cs="Times New Roman"/>
        </w:rPr>
        <w:t>)</w:t>
      </w:r>
      <w:r w:rsidR="00B3184C">
        <w:rPr>
          <w:rFonts w:ascii="Times New Roman" w:hAnsi="Times New Roman" w:cs="Times New Roman"/>
        </w:rPr>
        <w:t>.</w:t>
      </w:r>
    </w:p>
    <w:p w14:paraId="5225F504" w14:textId="77777777" w:rsidR="00E97A44" w:rsidRDefault="00E97A44" w:rsidP="00EF2D80">
      <w:pPr>
        <w:spacing w:line="332" w:lineRule="exact"/>
        <w:rPr>
          <w:rFonts w:ascii="Times New Roman" w:hAnsi="Times New Roman" w:cs="Times New Roman"/>
        </w:rPr>
      </w:pPr>
    </w:p>
    <w:p w14:paraId="657F947A" w14:textId="77777777" w:rsidR="00E424E4" w:rsidRPr="008A373B" w:rsidRDefault="00E424E4" w:rsidP="00E424E4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Determin</w:t>
      </w:r>
      <w:r w:rsidRPr="008A373B">
        <w:rPr>
          <w:rFonts w:ascii="Times New Roman" w:hAnsi="Times New Roman" w:cs="Times New Roman" w:hint="eastAsia"/>
          <w:b/>
          <w:bCs/>
        </w:rPr>
        <w:t>at</w:t>
      </w:r>
      <w:r w:rsidRPr="008A373B">
        <w:rPr>
          <w:rFonts w:ascii="Times New Roman" w:hAnsi="Times New Roman" w:cs="Times New Roman"/>
          <w:b/>
          <w:bCs/>
        </w:rPr>
        <w:t>ion of evolutionary forces</w:t>
      </w:r>
    </w:p>
    <w:p w14:paraId="6A700B52" w14:textId="093BB934" w:rsidR="00E424E4" w:rsidRDefault="00E424E4" w:rsidP="00E424E4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 xml:space="preserve">The coding sequence alignments </w:t>
      </w:r>
      <w:r>
        <w:rPr>
          <w:rFonts w:ascii="Times New Roman" w:hAnsi="Times New Roman" w:cs="Times New Roman"/>
        </w:rPr>
        <w:t xml:space="preserve">of 74 mammals using in this study </w:t>
      </w:r>
      <w:r w:rsidRPr="00D17E62">
        <w:rPr>
          <w:rFonts w:ascii="Times New Roman" w:hAnsi="Times New Roman" w:cs="Times New Roman"/>
        </w:rPr>
        <w:t>were download</w:t>
      </w:r>
      <w:r>
        <w:rPr>
          <w:rFonts w:ascii="Times New Roman" w:hAnsi="Times New Roman" w:cs="Times New Roman"/>
        </w:rPr>
        <w:t xml:space="preserve"> and extracted</w:t>
      </w:r>
      <w:r w:rsidRPr="00D17E62">
        <w:rPr>
          <w:rFonts w:ascii="Times New Roman" w:hAnsi="Times New Roman" w:cs="Times New Roman"/>
        </w:rPr>
        <w:t xml:space="preserve"> from OrthoMaM database (v10b)</w:t>
      </w:r>
      <w:r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</w:r>
      <w:r w:rsidRPr="00D17E62">
        <w:rPr>
          <w:rFonts w:ascii="Times New Roman" w:hAnsi="Times New Roman" w:cs="Times New Roman"/>
        </w:rPr>
        <w:fldChar w:fldCharType="separate"/>
      </w:r>
      <w:r w:rsidRPr="002E41D6">
        <w:rPr>
          <w:rFonts w:ascii="Times New Roman" w:hAnsi="Times New Roman" w:cs="Times New Roman"/>
          <w:noProof/>
          <w:vertAlign w:val="superscript"/>
        </w:rPr>
        <w:t>27</w:t>
      </w:r>
      <w:r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W</w:t>
      </w:r>
      <w:r w:rsidRPr="00D17E62">
        <w:rPr>
          <w:rFonts w:ascii="Times New Roman" w:hAnsi="Times New Roman" w:cs="Times New Roman"/>
        </w:rPr>
        <w:t xml:space="preserve">e </w:t>
      </w:r>
      <w:r>
        <w:rPr>
          <w:rFonts w:ascii="Times New Roman" w:hAnsi="Times New Roman" w:cs="Times New Roman"/>
        </w:rPr>
        <w:t>removed</w:t>
      </w:r>
      <w:r w:rsidRPr="00D17E62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>non-orthologous</w:t>
      </w:r>
      <w:r w:rsidRPr="00D17E6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equences</w:t>
      </w:r>
      <w:r w:rsidRPr="00D17E62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poorly</w:t>
      </w:r>
      <w:r w:rsidRPr="00D17E62">
        <w:rPr>
          <w:rFonts w:ascii="Times New Roman" w:hAnsi="Times New Roman" w:cs="Times New Roman"/>
        </w:rPr>
        <w:t xml:space="preserve"> alignment </w:t>
      </w:r>
      <w:r>
        <w:rPr>
          <w:rFonts w:ascii="Times New Roman" w:hAnsi="Times New Roman" w:cs="Times New Roman"/>
        </w:rPr>
        <w:t xml:space="preserve">regions </w:t>
      </w:r>
      <w:r w:rsidR="00936A93">
        <w:rPr>
          <w:rFonts w:ascii="Times New Roman" w:hAnsi="Times New Roman" w:cs="Times New Roman"/>
        </w:rPr>
        <w:t>that dropped by the protein filtering process</w:t>
      </w:r>
      <w:r w:rsidRPr="00D17E62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n</w:t>
      </w:r>
      <w:r w:rsidRPr="00D17E62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we considered </w:t>
      </w:r>
      <w:r w:rsidRPr="00D17E62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long-lived </w:t>
      </w:r>
      <w:r>
        <w:rPr>
          <w:rFonts w:ascii="Times New Roman" w:hAnsi="Times New Roman" w:cs="Times New Roman"/>
        </w:rPr>
        <w:lastRenderedPageBreak/>
        <w:t>mammals as</w:t>
      </w:r>
      <w:r w:rsidRPr="00D17E62">
        <w:rPr>
          <w:rFonts w:ascii="Times New Roman" w:hAnsi="Times New Roman" w:cs="Times New Roman"/>
        </w:rPr>
        <w:t xml:space="preserve"> foreground group</w:t>
      </w:r>
      <w:r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considered </w:t>
      </w:r>
      <w:r w:rsidRPr="00D17E62">
        <w:rPr>
          <w:rFonts w:ascii="Times New Roman" w:hAnsi="Times New Roman" w:cs="Times New Roman"/>
        </w:rPr>
        <w:t xml:space="preserve">other species as background group. </w:t>
      </w:r>
      <w:r>
        <w:rPr>
          <w:rFonts w:ascii="Times New Roman" w:hAnsi="Times New Roman" w:cs="Times New Roman"/>
        </w:rPr>
        <w:t xml:space="preserve">However, it was difficult to determine which species were long-lived mammals, so we considered species with </w:t>
      </w:r>
      <w:r w:rsidR="008A746F">
        <w:rPr>
          <w:rFonts w:ascii="Times New Roman" w:hAnsi="Times New Roman" w:cs="Times New Roman"/>
        </w:rPr>
        <w:t>top 10</w:t>
      </w:r>
      <w:r>
        <w:rPr>
          <w:rFonts w:ascii="Times New Roman" w:hAnsi="Times New Roman" w:cs="Times New Roman"/>
        </w:rPr>
        <w:t xml:space="preserve"> LQ values in the 74 mammals as long-lived mammals in this study</w:t>
      </w:r>
      <w:r w:rsidR="00157962">
        <w:rPr>
          <w:rFonts w:ascii="Times New Roman" w:hAnsi="Times New Roman" w:cs="Times New Roman"/>
        </w:rPr>
        <w:t>. The rest species were treated as background group</w:t>
      </w:r>
      <w:r>
        <w:rPr>
          <w:rFonts w:ascii="Times New Roman" w:hAnsi="Times New Roman" w:cs="Times New Roman"/>
        </w:rPr>
        <w:t xml:space="preserve">. </w:t>
      </w:r>
      <w:r w:rsidRPr="0089208A">
        <w:rPr>
          <w:rFonts w:ascii="Times New Roman" w:hAnsi="Times New Roman" w:cs="Times New Roman"/>
          <w:i/>
          <w:iCs/>
        </w:rPr>
        <w:t>Hyphy</w:t>
      </w:r>
      <w:r w:rsidRPr="00D17E62">
        <w:rPr>
          <w:rFonts w:ascii="Times New Roman" w:hAnsi="Times New Roman" w:cs="Times New Roman"/>
        </w:rPr>
        <w:t xml:space="preserve"> package developed by RELAX fra</w:t>
      </w:r>
      <w:r>
        <w:rPr>
          <w:rFonts w:ascii="Times New Roman" w:hAnsi="Times New Roman" w:cs="Times New Roman"/>
        </w:rPr>
        <w:t>m</w:t>
      </w:r>
      <w:r w:rsidRPr="00D17E62">
        <w:rPr>
          <w:rFonts w:ascii="Times New Roman" w:hAnsi="Times New Roman" w:cs="Times New Roman"/>
        </w:rPr>
        <w:t>ework</w:t>
      </w:r>
      <w:r w:rsidRPr="00D17E62">
        <w:rPr>
          <w:rFonts w:ascii="Times New Roman" w:hAnsi="Times New Roman" w:cs="Times New Roman"/>
        </w:rPr>
        <w:fldChar w:fldCharType="begin">
          <w:fldData xml:space="preserve">PEVuZE5vdGU+PENpdGU+PEF1dGhvcj5XZXJ0aGVpbTwvQXV0aG9yPjxZZWFyPjIwMTU8L1llYXI+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XZXJ0aGVpbTwvQXV0aG9yPjxZZWFyPjIwMTU8L1llYXI+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</w:r>
      <w:r w:rsidRPr="00D17E62">
        <w:rPr>
          <w:rFonts w:ascii="Times New Roman" w:hAnsi="Times New Roman" w:cs="Times New Roman"/>
        </w:rPr>
        <w:fldChar w:fldCharType="separate"/>
      </w:r>
      <w:r w:rsidRPr="002E41D6">
        <w:rPr>
          <w:rFonts w:ascii="Times New Roman" w:hAnsi="Times New Roman" w:cs="Times New Roman"/>
          <w:noProof/>
          <w:vertAlign w:val="superscript"/>
        </w:rPr>
        <w:t>26</w:t>
      </w:r>
      <w:r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was used to determine the evolutionary selective forces in the foreground group according to the distribution of the nonsynonymous to synonymous substitution rates (ω or dN/dS) in the codon sites.</w:t>
      </w:r>
      <w:r w:rsidR="004F6720">
        <w:rPr>
          <w:rFonts w:ascii="Times New Roman" w:hAnsi="Times New Roman" w:cs="Times New Roman"/>
        </w:rPr>
        <w:t xml:space="preserve"> Briefly,</w:t>
      </w:r>
      <w:r w:rsidRPr="00D17E62">
        <w:rPr>
          <w:rFonts w:ascii="Times New Roman" w:hAnsi="Times New Roman" w:cs="Times New Roman"/>
        </w:rPr>
        <w:t xml:space="preserve"> </w:t>
      </w:r>
      <w:r w:rsidR="00113971">
        <w:rPr>
          <w:rFonts w:ascii="Times New Roman" w:hAnsi="Times New Roman" w:cs="Times New Roman"/>
        </w:rPr>
        <w:t>i</w:t>
      </w:r>
      <w:r w:rsidRPr="00D17E62">
        <w:rPr>
          <w:rFonts w:ascii="Times New Roman" w:hAnsi="Times New Roman" w:cs="Times New Roman"/>
        </w:rPr>
        <w:t>ntensified selection</w:t>
      </w:r>
      <w:r>
        <w:rPr>
          <w:rFonts w:ascii="Times New Roman" w:hAnsi="Times New Roman" w:cs="Times New Roman"/>
        </w:rPr>
        <w:t xml:space="preserve"> (positive selection)</w:t>
      </w:r>
      <w:r w:rsidRPr="00D17E62">
        <w:rPr>
          <w:rFonts w:ascii="Times New Roman" w:hAnsi="Times New Roman" w:cs="Times New Roman"/>
        </w:rPr>
        <w:t xml:space="preserve"> will push all ω categories away from neutral evolution (leading to parameter k &gt; 1), whereas relaxed selection will push all ω categories toward neutral (k &lt; 1). Finally, the maximum likelihood method was used to evaluate whether alternative hypothesis is better than the null hypothesis</w:t>
      </w:r>
      <w:r w:rsidR="00E47DA2">
        <w:rPr>
          <w:rFonts w:ascii="Times New Roman" w:hAnsi="Times New Roman" w:cs="Times New Roman"/>
        </w:rPr>
        <w:t>.</w:t>
      </w:r>
      <w:r w:rsidRPr="00D17E62">
        <w:rPr>
          <w:rFonts w:ascii="Times New Roman" w:hAnsi="Times New Roman" w:cs="Times New Roman"/>
        </w:rPr>
        <w:t xml:space="preserve"> </w:t>
      </w:r>
      <w:r w:rsidR="00E47DA2">
        <w:rPr>
          <w:rFonts w:ascii="Times New Roman" w:hAnsi="Times New Roman" w:cs="Times New Roman"/>
        </w:rPr>
        <w:t>T</w:t>
      </w:r>
      <w:r w:rsidRPr="00D17E62">
        <w:rPr>
          <w:rFonts w:ascii="Times New Roman" w:hAnsi="Times New Roman" w:cs="Times New Roman"/>
        </w:rPr>
        <w:t xml:space="preserve">he null hypothesis indicates no different evolutionary selection between foreground group and background group. </w:t>
      </w:r>
      <w:r>
        <w:rPr>
          <w:rFonts w:ascii="Times New Roman" w:hAnsi="Times New Roman" w:cs="Times New Roman"/>
        </w:rPr>
        <w:t xml:space="preserve">Two-sided Chi-square was used to statistically significant test. </w:t>
      </w:r>
      <w:r w:rsidR="00833584" w:rsidRPr="00833584">
        <w:rPr>
          <w:rFonts w:ascii="Times New Roman" w:hAnsi="Times New Roman" w:cs="Times New Roman"/>
        </w:rPr>
        <w:t>A rough</w:t>
      </w:r>
      <w:r w:rsidRPr="00D17E62">
        <w:rPr>
          <w:rFonts w:ascii="Times New Roman" w:hAnsi="Times New Roman" w:cs="Times New Roman"/>
        </w:rPr>
        <w:t xml:space="preserve"> </w:t>
      </w:r>
      <w:r w:rsidRPr="0039280B">
        <w:rPr>
          <w:rFonts w:ascii="Times New Roman" w:hAnsi="Times New Roman" w:cs="Times New Roman"/>
          <w:i/>
          <w:iCs/>
        </w:rPr>
        <w:t>P</w:t>
      </w:r>
      <w:r w:rsidRPr="00D17E62">
        <w:rPr>
          <w:rFonts w:ascii="Times New Roman" w:hAnsi="Times New Roman" w:cs="Times New Roman"/>
        </w:rPr>
        <w:t xml:space="preserve"> value at 0.05 was used as </w:t>
      </w:r>
      <w:r w:rsidR="00833584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>threshold for statistical significance</w:t>
      </w:r>
      <w:r>
        <w:rPr>
          <w:rFonts w:ascii="Times New Roman" w:hAnsi="Times New Roman" w:cs="Times New Roman"/>
        </w:rPr>
        <w:t xml:space="preserve"> (</w:t>
      </w:r>
      <w:r w:rsidRPr="00E94D3C">
        <w:rPr>
          <w:rFonts w:ascii="Times New Roman" w:hAnsi="Times New Roman" w:cs="Times New Roman"/>
          <w:b/>
          <w:bCs/>
        </w:rPr>
        <w:t xml:space="preserve">Supplementary Table </w:t>
      </w:r>
      <w:r w:rsidR="00EE0B1C">
        <w:rPr>
          <w:rFonts w:ascii="Times New Roman" w:hAnsi="Times New Roman" w:cs="Times New Roman"/>
          <w:b/>
          <w:bCs/>
        </w:rPr>
        <w:t>6</w:t>
      </w:r>
      <w:r w:rsidR="005E0226">
        <w:rPr>
          <w:rFonts w:ascii="Times New Roman" w:hAnsi="Times New Roman" w:cs="Times New Roman"/>
          <w:b/>
          <w:bCs/>
        </w:rPr>
        <w:t>-7</w:t>
      </w:r>
      <w:r>
        <w:rPr>
          <w:rFonts w:ascii="Times New Roman" w:hAnsi="Times New Roman" w:cs="Times New Roman"/>
        </w:rPr>
        <w:t>)</w:t>
      </w:r>
      <w:r w:rsidRPr="00D17E62">
        <w:rPr>
          <w:rFonts w:ascii="Times New Roman" w:hAnsi="Times New Roman" w:cs="Times New Roman"/>
        </w:rPr>
        <w:t>.</w:t>
      </w:r>
    </w:p>
    <w:p w14:paraId="5A1C8849" w14:textId="36E07E64" w:rsidR="00E424E4" w:rsidRPr="00E424E4" w:rsidRDefault="00E424E4" w:rsidP="00EF2D80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I</w:t>
      </w:r>
      <w:r>
        <w:rPr>
          <w:rFonts w:ascii="Times New Roman" w:hAnsi="Times New Roman" w:cs="Times New Roman"/>
        </w:rPr>
        <w:t>n addition, we also used branch-site model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Zhang&lt;/Author&gt;&lt;Year&gt;2005&lt;/Year&gt;&lt;RecNum&gt;581&lt;/RecNum&gt;&lt;DisplayText&gt;&lt;style face="superscript"&gt;31&lt;/style&gt;&lt;/DisplayText&gt;&lt;record&gt;&lt;rec-number&gt;581&lt;/rec-number&gt;&lt;foreign-keys&gt;&lt;key app="EN" db-id="tv9vrfdemz0pstew0aex95v6axa2v9ftwfvr" timestamp="1446566266" guid="8ef2c0ec-2a94-43db-88f5-257d3f81d735"&gt;581&lt;/key&gt;&lt;/foreign-keys&gt;&lt;ref-type name="Journal Article"&gt;17&lt;/ref-type&gt;&lt;contributors&gt;&lt;authors&gt;&lt;author&gt;Zhang, J.&lt;/author&gt;&lt;author&gt;Nielsen, R.&lt;/author&gt;&lt;author&gt;Yang, Z.&lt;/author&gt;&lt;/authors&gt;&lt;/contributors&gt;&lt;auth-address&gt;Department of Ecology and Evolutionary Biology, University of Michigan, Ann Arbor, USA.&lt;/auth-address&gt;&lt;titles&gt;&lt;title&gt;Evaluation of an improved branch-site likelihood method for detecting positive selection at the molecular level&lt;/title&gt;&lt;secondary-title&gt;Mol Biol Evol&lt;/secondary-title&gt;&lt;/titles&gt;&lt;periodical&gt;&lt;full-title&gt;Molecular Biology and Evolution&lt;/full-title&gt;&lt;abbr-1&gt;Mol. Biol. Evol.&lt;/abbr-1&gt;&lt;abbr-2&gt;Mol Biol Evol&lt;/abbr-2&gt;&lt;/periodical&gt;&lt;pages&gt;2472-9&lt;/pages&gt;&lt;volume&gt;22&lt;/volume&gt;&lt;number&gt;12&lt;/number&gt;&lt;keywords&gt;&lt;keyword&gt;Bayes Theorem&lt;/keyword&gt;&lt;keyword&gt;Codon&lt;/keyword&gt;&lt;keyword&gt;*Computer Simulation&lt;/keyword&gt;&lt;keyword&gt;Evolution, Molecular&lt;/keyword&gt;&lt;keyword&gt;*Likelihood Functions&lt;/keyword&gt;&lt;keyword&gt;*Models, Genetic&lt;/keyword&gt;&lt;keyword&gt;*Selection, Genetic&lt;/keyword&gt;&lt;/keywords&gt;&lt;dates&gt;&lt;year&gt;2005&lt;/year&gt;&lt;pub-dates&gt;&lt;date&gt;Dec&lt;/date&gt;&lt;/pub-dates&gt;&lt;/dates&gt;&lt;isbn&gt;0737-4038 (Print)&amp;#xD;0737-4038 (Linking)&lt;/isbn&gt;&lt;accession-num&gt;16107592&lt;/accession-num&gt;&lt;urls&gt;&lt;related-urls&gt;&lt;url&gt;http://www.ncbi.nlm.nih.gov/pubmed/16107592&lt;/url&gt;&lt;/related-urls&gt;&lt;/urls&gt;&lt;electronic-resource-num&gt;10.1093/molbev/msi237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Pr="00E424E4">
        <w:rPr>
          <w:rFonts w:ascii="Times New Roman" w:hAnsi="Times New Roman" w:cs="Times New Roman"/>
          <w:noProof/>
          <w:vertAlign w:val="superscript"/>
        </w:rPr>
        <w:t>3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to detect positive selection among all significantly correlated genes </w:t>
      </w:r>
      <w:r w:rsidR="0039280B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long-lived species. </w:t>
      </w: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he species with top 10 </w:t>
      </w:r>
      <w:r w:rsidRPr="00D17E62">
        <w:rPr>
          <w:rFonts w:ascii="Times New Roman" w:hAnsi="Times New Roman" w:cs="Times New Roman"/>
        </w:rPr>
        <w:t>LQ values</w:t>
      </w:r>
      <w:r>
        <w:rPr>
          <w:rFonts w:ascii="Times New Roman" w:hAnsi="Times New Roman" w:cs="Times New Roman"/>
        </w:rPr>
        <w:t xml:space="preserve"> were label as foreground. Two-sided Chi-square was used to statistically significant test. </w:t>
      </w:r>
      <w:r w:rsidR="00833584" w:rsidRPr="00833584">
        <w:rPr>
          <w:rFonts w:ascii="Times New Roman" w:hAnsi="Times New Roman" w:cs="Times New Roman"/>
        </w:rPr>
        <w:t>A rough</w:t>
      </w:r>
      <w:r w:rsidRPr="00D17E62">
        <w:rPr>
          <w:rFonts w:ascii="Times New Roman" w:hAnsi="Times New Roman" w:cs="Times New Roman"/>
        </w:rPr>
        <w:t xml:space="preserve"> </w:t>
      </w:r>
      <w:r w:rsidRPr="003A52F7">
        <w:rPr>
          <w:rFonts w:ascii="Times New Roman" w:hAnsi="Times New Roman" w:cs="Times New Roman"/>
          <w:i/>
          <w:iCs/>
        </w:rPr>
        <w:t>P</w:t>
      </w:r>
      <w:r w:rsidRPr="00D17E62">
        <w:rPr>
          <w:rFonts w:ascii="Times New Roman" w:hAnsi="Times New Roman" w:cs="Times New Roman"/>
        </w:rPr>
        <w:t xml:space="preserve"> value at 0.05 was used as</w:t>
      </w:r>
      <w:r w:rsidR="00215BFC">
        <w:rPr>
          <w:rFonts w:ascii="Times New Roman" w:hAnsi="Times New Roman" w:cs="Times New Roman"/>
        </w:rPr>
        <w:t xml:space="preserve"> the</w:t>
      </w:r>
      <w:r w:rsidRPr="00D17E62">
        <w:rPr>
          <w:rFonts w:ascii="Times New Roman" w:hAnsi="Times New Roman" w:cs="Times New Roman"/>
        </w:rPr>
        <w:t xml:space="preserve"> threshold for statistical significance</w:t>
      </w:r>
      <w:r w:rsidR="005E0226">
        <w:rPr>
          <w:rFonts w:ascii="Times New Roman" w:hAnsi="Times New Roman" w:cs="Times New Roman"/>
        </w:rPr>
        <w:t xml:space="preserve"> (</w:t>
      </w:r>
      <w:r w:rsidR="005E0226" w:rsidRPr="00E94D3C">
        <w:rPr>
          <w:rFonts w:ascii="Times New Roman" w:hAnsi="Times New Roman" w:cs="Times New Roman"/>
          <w:b/>
          <w:bCs/>
        </w:rPr>
        <w:t xml:space="preserve">Supplementary Table </w:t>
      </w:r>
      <w:r w:rsidR="005E0226">
        <w:rPr>
          <w:rFonts w:ascii="Times New Roman" w:hAnsi="Times New Roman" w:cs="Times New Roman"/>
          <w:b/>
          <w:bCs/>
        </w:rPr>
        <w:t>8</w:t>
      </w:r>
      <w:r w:rsidR="005E0226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>.</w:t>
      </w:r>
    </w:p>
    <w:p w14:paraId="474CB9C5" w14:textId="77777777" w:rsidR="00E424E4" w:rsidRPr="00D17E62" w:rsidRDefault="00E424E4" w:rsidP="00EF2D80">
      <w:pPr>
        <w:spacing w:line="332" w:lineRule="exact"/>
        <w:rPr>
          <w:rFonts w:ascii="Times New Roman" w:hAnsi="Times New Roman" w:cs="Times New Roman"/>
        </w:rPr>
      </w:pPr>
    </w:p>
    <w:p w14:paraId="70BD02D1" w14:textId="634828B5" w:rsidR="000A7EEB" w:rsidRPr="008A373B" w:rsidRDefault="000A7EEB" w:rsidP="000A7EEB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Enrichment analyses</w:t>
      </w:r>
    </w:p>
    <w:p w14:paraId="1E221007" w14:textId="4A468C79" w:rsidR="000A7EEB" w:rsidRPr="00D17E62" w:rsidRDefault="005774F8" w:rsidP="000A7EEB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</w:t>
      </w:r>
      <w:r w:rsidR="00E33000">
        <w:rPr>
          <w:rFonts w:ascii="Times New Roman" w:hAnsi="Times New Roman" w:cs="Times New Roman"/>
        </w:rPr>
        <w:t>irstly</w:t>
      </w:r>
      <w:r>
        <w:rPr>
          <w:rFonts w:ascii="Times New Roman" w:hAnsi="Times New Roman" w:cs="Times New Roman"/>
        </w:rPr>
        <w:t>, we</w:t>
      </w:r>
      <w:r w:rsidR="00D70D4D">
        <w:rPr>
          <w:rFonts w:ascii="Times New Roman" w:hAnsi="Times New Roman" w:cs="Times New Roman"/>
        </w:rPr>
        <w:t xml:space="preserve"> used </w:t>
      </w:r>
      <w:r w:rsidR="00D70D4D" w:rsidRPr="00D17E62">
        <w:rPr>
          <w:rFonts w:ascii="Times New Roman" w:hAnsi="Times New Roman" w:cs="Times New Roman"/>
        </w:rPr>
        <w:t>ClusterProfiler package</w:t>
      </w:r>
      <w:r w:rsidR="00D70D4D" w:rsidRPr="00D17E62">
        <w:rPr>
          <w:rFonts w:ascii="Times New Roman" w:hAnsi="Times New Roman" w:cs="Times New Roman"/>
        </w:rPr>
        <w:fldChar w:fldCharType="begin"/>
      </w:r>
      <w:r w:rsidR="00E424E4">
        <w:rPr>
          <w:rFonts w:ascii="Times New Roman" w:hAnsi="Times New Roman" w:cs="Times New Roman"/>
        </w:rPr>
        <w:instrText xml:space="preserve"> ADDIN EN.CITE &lt;EndNote&gt;&lt;Cite&gt;&lt;Author&gt;Yu&lt;/Author&gt;&lt;Year&gt;2012&lt;/Year&gt;&lt;RecNum&gt;1485&lt;/RecNum&gt;&lt;DisplayText&gt;&lt;style face="superscript"&gt;32&lt;/style&gt;&lt;/DisplayText&gt;&lt;record&gt;&lt;rec-number&gt;1485&lt;/rec-number&gt;&lt;foreign-keys&gt;&lt;key app="EN" db-id="tv9vrfdemz0pstew0aex95v6axa2v9ftwfvr" timestamp="1478499858" guid="ea1342af-8b9b-4978-957f-278e83a8fec4"&gt;1485&lt;/key&gt;&lt;/foreign-keys&gt;&lt;ref-type name="Journal Article"&gt;17&lt;/ref-type&gt;&lt;contributors&gt;&lt;authors&gt;&lt;author&gt;Yu, G. C.&lt;/author&gt;&lt;author&gt;Wang, L. G.&lt;/author&gt;&lt;author&gt;Han, Y. Y.&lt;/author&gt;&lt;author&gt;He, Q. Y.&lt;/author&gt;&lt;/authors&gt;&lt;/contributors&gt;&lt;auth-address&gt;He, QY&amp;#xD;Jinan Univ, Inst Life &amp;amp; Hlth Engn, Key Lab Funct Prot Res, Guangdong Higher Educ Inst, Guangzhou 510632, Guangdong, Peoples R China&amp;#xD;Jinan Univ, Inst Life &amp;amp; Hlth Engn, Key Lab Funct Prot Res, Guangdong Higher Educ Inst, Guangzhou 510632, Guangdong, Peoples R China&amp;#xD;Jinan Univ, Inst Life &amp;amp; Hlth Engn, Key Lab Funct Prot Res, Guangdong Higher Educ Inst, Guangzhou 510632, Guangdong, Peoples R China&amp;#xD;Guangdong Informat Ctr, Guangzhou, Guangdong, Peoples R China&lt;/auth-address&gt;&lt;titles&gt;&lt;title&gt;clusterProfiler: an R Package for Comparing Biological Themes Among Gene Clusters&lt;/title&gt;&lt;secondary-title&gt;Omics-a Journal of Integrative Biology&lt;/secondary-title&gt;&lt;alt-title&gt;Omics&lt;/alt-title&gt;&lt;/titles&gt;&lt;pages&gt;284-287&lt;/pages&gt;&lt;volume&gt;16&lt;/volume&gt;&lt;number&gt;5&lt;/number&gt;&lt;keywords&gt;&lt;keyword&gt;ontology&lt;/keyword&gt;&lt;keyword&gt;networks&lt;/keyword&gt;&lt;keyword&gt;software&lt;/keyword&gt;&lt;keyword&gt;system&lt;/keyword&gt;&lt;keyword&gt;terms&lt;/keyword&gt;&lt;keyword&gt;lists&lt;/keyword&gt;&lt;/keywords&gt;&lt;dates&gt;&lt;year&gt;2012&lt;/year&gt;&lt;pub-dates&gt;&lt;date&gt;May&lt;/date&gt;&lt;/pub-dates&gt;&lt;/dates&gt;&lt;isbn&gt;1536-2310&lt;/isbn&gt;&lt;accession-num&gt;WOS:000303653300007&lt;/accession-num&gt;&lt;urls&gt;&lt;related-urls&gt;&lt;url&gt;&amp;lt;Go to ISI&amp;gt;://WOS:000303653300007&lt;/url&gt;&lt;url&gt;http://online.liebertpub.com/doi/pdfplus/10.1089/omi.2011.0118&lt;/url&gt;&lt;/related-urls&gt;&lt;/urls&gt;&lt;electronic-resource-num&gt;10.1089/omi.2011.0118&lt;/electronic-resource-num&gt;&lt;language&gt;English&lt;/language&gt;&lt;/record&gt;&lt;/Cite&gt;&lt;/EndNote&gt;</w:instrText>
      </w:r>
      <w:r w:rsidR="00D70D4D" w:rsidRPr="00D17E62">
        <w:rPr>
          <w:rFonts w:ascii="Times New Roman" w:hAnsi="Times New Roman" w:cs="Times New Roman"/>
        </w:rPr>
        <w:fldChar w:fldCharType="separate"/>
      </w:r>
      <w:r w:rsidR="00E424E4" w:rsidRPr="00E424E4">
        <w:rPr>
          <w:rFonts w:ascii="Times New Roman" w:hAnsi="Times New Roman" w:cs="Times New Roman"/>
          <w:noProof/>
          <w:vertAlign w:val="superscript"/>
        </w:rPr>
        <w:t>32</w:t>
      </w:r>
      <w:r w:rsidR="00D70D4D" w:rsidRPr="00D17E62">
        <w:rPr>
          <w:rFonts w:ascii="Times New Roman" w:hAnsi="Times New Roman" w:cs="Times New Roman"/>
        </w:rPr>
        <w:fldChar w:fldCharType="end"/>
      </w:r>
      <w:r w:rsidR="00D70D4D">
        <w:rPr>
          <w:rFonts w:ascii="Times New Roman" w:hAnsi="Times New Roman" w:cs="Times New Roman"/>
        </w:rPr>
        <w:t xml:space="preserve"> to</w:t>
      </w:r>
      <w:r>
        <w:rPr>
          <w:rFonts w:ascii="Times New Roman" w:hAnsi="Times New Roman" w:cs="Times New Roman"/>
        </w:rPr>
        <w:t xml:space="preserve"> search </w:t>
      </w:r>
      <w:r w:rsidR="003F7CE2">
        <w:rPr>
          <w:rFonts w:ascii="Times New Roman" w:hAnsi="Times New Roman" w:cs="Times New Roman"/>
        </w:rPr>
        <w:t xml:space="preserve">for </w:t>
      </w:r>
      <w:r>
        <w:rPr>
          <w:rFonts w:ascii="Times New Roman" w:hAnsi="Times New Roman" w:cs="Times New Roman"/>
        </w:rPr>
        <w:t>the overrep</w:t>
      </w:r>
      <w:r w:rsidR="00AC5AFD">
        <w:rPr>
          <w:rFonts w:ascii="Times New Roman" w:hAnsi="Times New Roman" w:cs="Times New Roman"/>
        </w:rPr>
        <w:t>resented GO Biological Process (GO BP)</w:t>
      </w:r>
      <w:r w:rsidR="00E33000">
        <w:rPr>
          <w:rFonts w:ascii="Times New Roman" w:hAnsi="Times New Roman" w:cs="Times New Roman"/>
        </w:rPr>
        <w:t xml:space="preserve"> </w:t>
      </w:r>
      <w:r w:rsidR="00AF1830">
        <w:rPr>
          <w:rFonts w:ascii="Times New Roman" w:hAnsi="Times New Roman" w:cs="Times New Roman"/>
        </w:rPr>
        <w:t>term</w:t>
      </w:r>
      <w:r w:rsidR="00AC5AFD">
        <w:rPr>
          <w:rFonts w:ascii="Times New Roman" w:hAnsi="Times New Roman" w:cs="Times New Roman"/>
        </w:rPr>
        <w:t>s</w:t>
      </w:r>
      <w:r w:rsidR="00E91EC6">
        <w:rPr>
          <w:rFonts w:ascii="Times New Roman" w:hAnsi="Times New Roman" w:cs="Times New Roman"/>
        </w:rPr>
        <w:t xml:space="preserve"> </w:t>
      </w:r>
      <w:r w:rsidR="00CA52EB">
        <w:rPr>
          <w:rFonts w:ascii="Times New Roman" w:hAnsi="Times New Roman" w:cs="Times New Roman"/>
        </w:rPr>
        <w:t>from the</w:t>
      </w:r>
      <w:r w:rsidR="00E91EC6">
        <w:rPr>
          <w:rFonts w:ascii="Times New Roman" w:hAnsi="Times New Roman" w:cs="Times New Roman"/>
        </w:rPr>
        <w:t xml:space="preserve"> </w:t>
      </w:r>
      <w:r w:rsidR="00E510DD">
        <w:rPr>
          <w:rFonts w:ascii="Times New Roman" w:hAnsi="Times New Roman" w:cs="Times New Roman"/>
        </w:rPr>
        <w:t>significantly correlated gene</w:t>
      </w:r>
      <w:r w:rsidR="00E91EC6">
        <w:rPr>
          <w:rFonts w:ascii="Times New Roman" w:hAnsi="Times New Roman" w:cs="Times New Roman"/>
        </w:rPr>
        <w:t>s</w:t>
      </w:r>
      <w:r w:rsidR="000A7EEB" w:rsidRPr="00D17E62">
        <w:rPr>
          <w:rFonts w:ascii="Times New Roman" w:hAnsi="Times New Roman" w:cs="Times New Roman"/>
        </w:rPr>
        <w:t xml:space="preserve">. </w:t>
      </w:r>
      <w:r w:rsidR="00A426B1">
        <w:rPr>
          <w:rFonts w:ascii="Times New Roman" w:hAnsi="Times New Roman" w:cs="Times New Roman"/>
        </w:rPr>
        <w:t>The</w:t>
      </w:r>
      <w:r w:rsidR="009654F4">
        <w:rPr>
          <w:rFonts w:ascii="Times New Roman" w:hAnsi="Times New Roman" w:cs="Times New Roman"/>
        </w:rPr>
        <w:t xml:space="preserve"> </w:t>
      </w:r>
      <w:r w:rsidR="00E6114E">
        <w:rPr>
          <w:rFonts w:ascii="Times New Roman" w:hAnsi="Times New Roman" w:cs="Times New Roman"/>
        </w:rPr>
        <w:t>PCGs</w:t>
      </w:r>
      <w:r w:rsidR="00A426B1">
        <w:rPr>
          <w:rFonts w:ascii="Times New Roman" w:hAnsi="Times New Roman" w:cs="Times New Roman"/>
        </w:rPr>
        <w:t xml:space="preserve"> and </w:t>
      </w:r>
      <w:r w:rsidR="00E6114E">
        <w:rPr>
          <w:rFonts w:ascii="Times New Roman" w:hAnsi="Times New Roman" w:cs="Times New Roman"/>
        </w:rPr>
        <w:t>NCGs</w:t>
      </w:r>
      <w:r w:rsidR="00A426B1">
        <w:rPr>
          <w:rFonts w:ascii="Times New Roman" w:hAnsi="Times New Roman" w:cs="Times New Roman"/>
        </w:rPr>
        <w:t xml:space="preserve"> were used as </w:t>
      </w:r>
      <w:r w:rsidR="00D70D4D">
        <w:rPr>
          <w:rFonts w:ascii="Times New Roman" w:hAnsi="Times New Roman" w:cs="Times New Roman"/>
        </w:rPr>
        <w:t>foreground genes</w:t>
      </w:r>
      <w:r w:rsidR="00E1099E">
        <w:rPr>
          <w:rFonts w:ascii="Times New Roman" w:hAnsi="Times New Roman" w:cs="Times New Roman"/>
        </w:rPr>
        <w:t>, respectively</w:t>
      </w:r>
      <w:r w:rsidR="000A7EEB" w:rsidRPr="00D17E62">
        <w:rPr>
          <w:rFonts w:ascii="Times New Roman" w:hAnsi="Times New Roman" w:cs="Times New Roman"/>
        </w:rPr>
        <w:t>. All</w:t>
      </w:r>
      <w:r w:rsidR="00CA52EB">
        <w:rPr>
          <w:rFonts w:ascii="Times New Roman" w:hAnsi="Times New Roman" w:cs="Times New Roman"/>
        </w:rPr>
        <w:t xml:space="preserve"> the</w:t>
      </w:r>
      <w:r w:rsidR="000A7EEB" w:rsidRPr="00D17E62">
        <w:rPr>
          <w:rFonts w:ascii="Times New Roman" w:hAnsi="Times New Roman" w:cs="Times New Roman"/>
        </w:rPr>
        <w:t xml:space="preserve"> one-to-one orthologous genes w</w:t>
      </w:r>
      <w:r w:rsidR="00005E71">
        <w:rPr>
          <w:rFonts w:ascii="Times New Roman" w:hAnsi="Times New Roman" w:cs="Times New Roman"/>
        </w:rPr>
        <w:t>ere</w:t>
      </w:r>
      <w:r w:rsidR="000A7EEB" w:rsidRPr="00D17E62">
        <w:rPr>
          <w:rFonts w:ascii="Times New Roman" w:hAnsi="Times New Roman" w:cs="Times New Roman"/>
        </w:rPr>
        <w:t xml:space="preserve"> </w:t>
      </w:r>
      <w:r w:rsidR="002D3AD3">
        <w:rPr>
          <w:rFonts w:ascii="Times New Roman" w:hAnsi="Times New Roman" w:cs="Times New Roman"/>
        </w:rPr>
        <w:t>considered</w:t>
      </w:r>
      <w:r w:rsidR="000A7EEB" w:rsidRPr="00D17E62">
        <w:rPr>
          <w:rFonts w:ascii="Times New Roman" w:hAnsi="Times New Roman" w:cs="Times New Roman"/>
        </w:rPr>
        <w:t xml:space="preserve"> as background genes</w:t>
      </w:r>
      <w:r w:rsidR="009E59D2">
        <w:rPr>
          <w:rFonts w:ascii="Times New Roman" w:hAnsi="Times New Roman" w:cs="Times New Roman"/>
        </w:rPr>
        <w:t>.</w:t>
      </w:r>
      <w:r w:rsidR="000A7EEB" w:rsidRPr="00D17E62">
        <w:rPr>
          <w:rFonts w:ascii="Times New Roman" w:hAnsi="Times New Roman" w:cs="Times New Roman"/>
        </w:rPr>
        <w:t xml:space="preserve"> We removed</w:t>
      </w:r>
      <w:r w:rsidR="00617141">
        <w:rPr>
          <w:rFonts w:ascii="Times New Roman" w:hAnsi="Times New Roman" w:cs="Times New Roman"/>
        </w:rPr>
        <w:t xml:space="preserve"> the</w:t>
      </w:r>
      <w:r w:rsidR="000A7EEB" w:rsidRPr="00D17E62">
        <w:rPr>
          <w:rFonts w:ascii="Times New Roman" w:hAnsi="Times New Roman" w:cs="Times New Roman"/>
        </w:rPr>
        <w:t xml:space="preserve"> </w:t>
      </w:r>
      <w:r w:rsidR="009E59D2">
        <w:rPr>
          <w:rFonts w:ascii="Times New Roman" w:hAnsi="Times New Roman" w:cs="Times New Roman"/>
        </w:rPr>
        <w:t xml:space="preserve">overrepresented GO BP </w:t>
      </w:r>
      <w:r w:rsidR="000A7EEB" w:rsidRPr="00D17E62">
        <w:rPr>
          <w:rFonts w:ascii="Times New Roman" w:hAnsi="Times New Roman" w:cs="Times New Roman"/>
        </w:rPr>
        <w:t xml:space="preserve">terms </w:t>
      </w:r>
      <w:r w:rsidR="00A8134B">
        <w:rPr>
          <w:rFonts w:ascii="Times New Roman" w:hAnsi="Times New Roman" w:cs="Times New Roman"/>
        </w:rPr>
        <w:t>having</w:t>
      </w:r>
      <w:r w:rsidR="00617141">
        <w:rPr>
          <w:rFonts w:ascii="Times New Roman" w:hAnsi="Times New Roman" w:cs="Times New Roman"/>
        </w:rPr>
        <w:t xml:space="preserve"> more than</w:t>
      </w:r>
      <w:r w:rsidR="000A7EEB" w:rsidRPr="00D17E62">
        <w:rPr>
          <w:rFonts w:ascii="Times New Roman" w:hAnsi="Times New Roman" w:cs="Times New Roman"/>
        </w:rPr>
        <w:t xml:space="preserve"> 300</w:t>
      </w:r>
      <w:r w:rsidR="00A97BAE">
        <w:rPr>
          <w:rFonts w:ascii="Times New Roman" w:hAnsi="Times New Roman" w:cs="Times New Roman"/>
        </w:rPr>
        <w:t xml:space="preserve"> background genes</w:t>
      </w:r>
      <w:r w:rsidR="000A7EEB" w:rsidRPr="00D17E62">
        <w:rPr>
          <w:rFonts w:ascii="Times New Roman" w:hAnsi="Times New Roman" w:cs="Times New Roman"/>
        </w:rPr>
        <w:t xml:space="preserve"> because these GO BP terms are usually at lower GO </w:t>
      </w:r>
      <w:r w:rsidR="007B543E" w:rsidRPr="00D17E62">
        <w:rPr>
          <w:rFonts w:ascii="Times New Roman" w:hAnsi="Times New Roman" w:cs="Times New Roman"/>
        </w:rPr>
        <w:t xml:space="preserve">BP </w:t>
      </w:r>
      <w:r w:rsidR="000A7EEB" w:rsidRPr="00D17E62">
        <w:rPr>
          <w:rFonts w:ascii="Times New Roman" w:hAnsi="Times New Roman" w:cs="Times New Roman"/>
        </w:rPr>
        <w:t>level</w:t>
      </w:r>
      <w:r w:rsidR="007648CC">
        <w:rPr>
          <w:rFonts w:ascii="Times New Roman" w:hAnsi="Times New Roman" w:cs="Times New Roman"/>
        </w:rPr>
        <w:t>s</w:t>
      </w:r>
      <w:r w:rsidR="000A7EEB" w:rsidRPr="00D17E62">
        <w:rPr>
          <w:rFonts w:ascii="Times New Roman" w:hAnsi="Times New Roman" w:cs="Times New Roman"/>
        </w:rPr>
        <w:t xml:space="preserve"> and can give us little information. </w:t>
      </w:r>
      <w:r w:rsidR="001C0F20">
        <w:rPr>
          <w:rFonts w:ascii="Times New Roman" w:hAnsi="Times New Roman" w:cs="Times New Roman"/>
        </w:rPr>
        <w:t xml:space="preserve">The overrepresented GO BP terms can be seen in </w:t>
      </w:r>
      <w:r w:rsidR="001C0F20" w:rsidRPr="00B312C6">
        <w:rPr>
          <w:rFonts w:ascii="Times New Roman" w:hAnsi="Times New Roman" w:cs="Times New Roman"/>
          <w:b/>
          <w:bCs/>
        </w:rPr>
        <w:t xml:space="preserve">Supplementary </w:t>
      </w:r>
      <w:r w:rsidR="00D52867" w:rsidRPr="00B312C6">
        <w:rPr>
          <w:rFonts w:ascii="Times New Roman" w:hAnsi="Times New Roman" w:cs="Times New Roman"/>
          <w:b/>
          <w:bCs/>
        </w:rPr>
        <w:t xml:space="preserve">Table </w:t>
      </w:r>
      <w:r w:rsidR="005E0226">
        <w:rPr>
          <w:rFonts w:ascii="Times New Roman" w:hAnsi="Times New Roman" w:cs="Times New Roman"/>
          <w:b/>
          <w:bCs/>
        </w:rPr>
        <w:t>9-10</w:t>
      </w:r>
      <w:r w:rsidR="00D52867">
        <w:rPr>
          <w:rFonts w:ascii="Times New Roman" w:hAnsi="Times New Roman" w:cs="Times New Roman"/>
        </w:rPr>
        <w:t>.</w:t>
      </w:r>
      <w:r w:rsidR="00A050C7">
        <w:rPr>
          <w:rFonts w:ascii="Times New Roman" w:hAnsi="Times New Roman" w:cs="Times New Roman"/>
        </w:rPr>
        <w:t xml:space="preserve"> W</w:t>
      </w:r>
      <w:r w:rsidR="000A7EEB" w:rsidRPr="00D17E62">
        <w:rPr>
          <w:rFonts w:ascii="Times New Roman" w:hAnsi="Times New Roman" w:cs="Times New Roman"/>
        </w:rPr>
        <w:t xml:space="preserve">e </w:t>
      </w:r>
      <w:r w:rsidR="00E1712F">
        <w:rPr>
          <w:rFonts w:ascii="Times New Roman" w:hAnsi="Times New Roman" w:cs="Times New Roman"/>
        </w:rPr>
        <w:t xml:space="preserve">also </w:t>
      </w:r>
      <w:r w:rsidR="008D79AB">
        <w:rPr>
          <w:rFonts w:ascii="Times New Roman" w:hAnsi="Times New Roman" w:cs="Times New Roman"/>
        </w:rPr>
        <w:t>searched the relative</w:t>
      </w:r>
      <w:r w:rsidR="00304569">
        <w:rPr>
          <w:rFonts w:ascii="Times New Roman" w:hAnsi="Times New Roman" w:cs="Times New Roman"/>
        </w:rPr>
        <w:t>ly</w:t>
      </w:r>
      <w:r w:rsidR="008D79AB">
        <w:rPr>
          <w:rFonts w:ascii="Times New Roman" w:hAnsi="Times New Roman" w:cs="Times New Roman"/>
        </w:rPr>
        <w:t xml:space="preserve"> overrepresented </w:t>
      </w:r>
      <w:r w:rsidR="000A7EEB" w:rsidRPr="00D17E62">
        <w:rPr>
          <w:rFonts w:ascii="Times New Roman" w:hAnsi="Times New Roman" w:cs="Times New Roman"/>
        </w:rPr>
        <w:t xml:space="preserve">GO </w:t>
      </w:r>
      <w:r w:rsidR="004572C5" w:rsidRPr="00D17E62">
        <w:rPr>
          <w:rFonts w:ascii="Times New Roman" w:hAnsi="Times New Roman" w:cs="Times New Roman"/>
        </w:rPr>
        <w:t xml:space="preserve">BP </w:t>
      </w:r>
      <w:r w:rsidR="000A7EEB" w:rsidRPr="00D17E62">
        <w:rPr>
          <w:rFonts w:ascii="Times New Roman" w:hAnsi="Times New Roman" w:cs="Times New Roman"/>
        </w:rPr>
        <w:t xml:space="preserve">terms </w:t>
      </w:r>
      <w:r w:rsidR="008D79AB">
        <w:rPr>
          <w:rFonts w:ascii="Times New Roman" w:hAnsi="Times New Roman" w:cs="Times New Roman"/>
        </w:rPr>
        <w:t>in</w:t>
      </w:r>
      <w:r w:rsidR="000A7EEB" w:rsidRPr="00D17E62">
        <w:rPr>
          <w:rFonts w:ascii="Times New Roman" w:hAnsi="Times New Roman" w:cs="Times New Roman"/>
        </w:rPr>
        <w:t xml:space="preserve"> </w:t>
      </w:r>
      <w:r w:rsidR="00E6114E">
        <w:rPr>
          <w:rFonts w:ascii="Times New Roman" w:hAnsi="Times New Roman" w:cs="Times New Roman"/>
        </w:rPr>
        <w:t>PCGs</w:t>
      </w:r>
      <w:r w:rsidR="008D79AB">
        <w:rPr>
          <w:rFonts w:ascii="Times New Roman" w:hAnsi="Times New Roman" w:cs="Times New Roman"/>
        </w:rPr>
        <w:t xml:space="preserve"> when compared with </w:t>
      </w:r>
      <w:r w:rsidR="00E6114E">
        <w:rPr>
          <w:rFonts w:ascii="Times New Roman" w:hAnsi="Times New Roman" w:cs="Times New Roman"/>
        </w:rPr>
        <w:t>NCGs</w:t>
      </w:r>
      <w:r w:rsidR="008D79AB">
        <w:rPr>
          <w:rFonts w:ascii="Times New Roman" w:hAnsi="Times New Roman" w:cs="Times New Roman"/>
        </w:rPr>
        <w:t>, and reverse</w:t>
      </w:r>
      <w:r w:rsidR="000A7EEB" w:rsidRPr="00D17E62">
        <w:rPr>
          <w:rFonts w:ascii="Times New Roman" w:hAnsi="Times New Roman" w:cs="Times New Roman"/>
        </w:rPr>
        <w:t xml:space="preserve">. </w:t>
      </w:r>
      <w:r w:rsidR="00F3224C">
        <w:rPr>
          <w:rFonts w:ascii="Times New Roman" w:hAnsi="Times New Roman" w:cs="Times New Roman"/>
        </w:rPr>
        <w:t>F</w:t>
      </w:r>
      <w:r w:rsidR="000A7EEB" w:rsidRPr="00D17E62">
        <w:rPr>
          <w:rFonts w:ascii="Times New Roman" w:hAnsi="Times New Roman" w:cs="Times New Roman"/>
        </w:rPr>
        <w:t xml:space="preserve">isher’s </w:t>
      </w:r>
      <w:r w:rsidR="00B2762A">
        <w:rPr>
          <w:rFonts w:ascii="Times New Roman" w:hAnsi="Times New Roman" w:cs="Times New Roman"/>
        </w:rPr>
        <w:t xml:space="preserve">single-tailed </w:t>
      </w:r>
      <w:r w:rsidR="000A7EEB" w:rsidRPr="00D17E62">
        <w:rPr>
          <w:rFonts w:ascii="Times New Roman" w:hAnsi="Times New Roman" w:cs="Times New Roman"/>
        </w:rPr>
        <w:t>test</w:t>
      </w:r>
      <w:r w:rsidR="00B2762A">
        <w:rPr>
          <w:rFonts w:ascii="Times New Roman" w:hAnsi="Times New Roman" w:cs="Times New Roman"/>
        </w:rPr>
        <w:t xml:space="preserve"> </w:t>
      </w:r>
      <w:r w:rsidR="00C1773D">
        <w:rPr>
          <w:rFonts w:ascii="Times New Roman" w:hAnsi="Times New Roman" w:cs="Times New Roman"/>
        </w:rPr>
        <w:t>with</w:t>
      </w:r>
      <w:r w:rsidR="000A7EEB" w:rsidRPr="00D17E62">
        <w:rPr>
          <w:rFonts w:ascii="Times New Roman" w:hAnsi="Times New Roman" w:cs="Times New Roman"/>
        </w:rPr>
        <w:t xml:space="preserve"> </w:t>
      </w:r>
      <w:r w:rsidR="000A7EEB" w:rsidRPr="00C1773D">
        <w:rPr>
          <w:rFonts w:ascii="Times New Roman" w:hAnsi="Times New Roman" w:cs="Times New Roman"/>
          <w:i/>
          <w:iCs/>
        </w:rPr>
        <w:t>P value</w:t>
      </w:r>
      <w:r w:rsidR="000A7EEB" w:rsidRPr="00D17E62">
        <w:rPr>
          <w:rFonts w:ascii="Times New Roman" w:hAnsi="Times New Roman" w:cs="Times New Roman"/>
        </w:rPr>
        <w:t xml:space="preserve"> at 0.05 was used as</w:t>
      </w:r>
      <w:r w:rsidR="00F229F9" w:rsidRPr="00D17E62">
        <w:rPr>
          <w:rFonts w:ascii="Times New Roman" w:hAnsi="Times New Roman" w:cs="Times New Roman"/>
        </w:rPr>
        <w:t xml:space="preserve"> </w:t>
      </w:r>
      <w:r w:rsidR="00CA52EB">
        <w:rPr>
          <w:rFonts w:ascii="Times New Roman" w:hAnsi="Times New Roman" w:cs="Times New Roman"/>
        </w:rPr>
        <w:t xml:space="preserve">the </w:t>
      </w:r>
      <w:r w:rsidR="00F229F9" w:rsidRPr="00D17E62">
        <w:rPr>
          <w:rFonts w:ascii="Times New Roman" w:hAnsi="Times New Roman" w:cs="Times New Roman"/>
        </w:rPr>
        <w:t>threshold for</w:t>
      </w:r>
      <w:r w:rsidR="000A7EEB" w:rsidRPr="00D17E62">
        <w:rPr>
          <w:rFonts w:ascii="Times New Roman" w:hAnsi="Times New Roman" w:cs="Times New Roman"/>
        </w:rPr>
        <w:t xml:space="preserve"> </w:t>
      </w:r>
      <w:r w:rsidR="00A91C2E" w:rsidRPr="00D17E62">
        <w:rPr>
          <w:rFonts w:ascii="Times New Roman" w:hAnsi="Times New Roman" w:cs="Times New Roman"/>
        </w:rPr>
        <w:t>s</w:t>
      </w:r>
      <w:r w:rsidR="00C615A4" w:rsidRPr="00D17E62">
        <w:rPr>
          <w:rFonts w:ascii="Times New Roman" w:hAnsi="Times New Roman" w:cs="Times New Roman"/>
        </w:rPr>
        <w:t>tatistical significanc</w:t>
      </w:r>
      <w:r w:rsidR="003515C7" w:rsidRPr="00D17E62">
        <w:rPr>
          <w:rFonts w:ascii="Times New Roman" w:hAnsi="Times New Roman" w:cs="Times New Roman"/>
        </w:rPr>
        <w:t>e</w:t>
      </w:r>
      <w:r w:rsidR="003126E4">
        <w:rPr>
          <w:rFonts w:ascii="Times New Roman" w:hAnsi="Times New Roman" w:cs="Times New Roman"/>
        </w:rPr>
        <w:t xml:space="preserve"> (</w:t>
      </w:r>
      <w:r w:rsidR="003126E4" w:rsidRPr="00B312C6">
        <w:rPr>
          <w:rFonts w:ascii="Times New Roman" w:hAnsi="Times New Roman" w:cs="Times New Roman"/>
          <w:b/>
          <w:bCs/>
        </w:rPr>
        <w:t xml:space="preserve">Supplementary Table </w:t>
      </w:r>
      <w:r w:rsidR="005E0226">
        <w:rPr>
          <w:rFonts w:ascii="Times New Roman" w:hAnsi="Times New Roman" w:cs="Times New Roman"/>
          <w:b/>
          <w:bCs/>
        </w:rPr>
        <w:t>11</w:t>
      </w:r>
      <w:r w:rsidR="003126E4" w:rsidRPr="00B312C6">
        <w:rPr>
          <w:rFonts w:ascii="Times New Roman" w:hAnsi="Times New Roman" w:cs="Times New Roman"/>
          <w:b/>
          <w:bCs/>
        </w:rPr>
        <w:t>-</w:t>
      </w:r>
      <w:r w:rsidR="005E0226">
        <w:rPr>
          <w:rFonts w:ascii="Times New Roman" w:hAnsi="Times New Roman" w:cs="Times New Roman"/>
          <w:b/>
          <w:bCs/>
        </w:rPr>
        <w:t>12</w:t>
      </w:r>
      <w:r w:rsidR="003126E4">
        <w:rPr>
          <w:rFonts w:ascii="Times New Roman" w:hAnsi="Times New Roman" w:cs="Times New Roman"/>
        </w:rPr>
        <w:t>)</w:t>
      </w:r>
      <w:r w:rsidR="000A7EEB" w:rsidRPr="00D17E62">
        <w:rPr>
          <w:rFonts w:ascii="Times New Roman" w:hAnsi="Times New Roman" w:cs="Times New Roman"/>
        </w:rPr>
        <w:t xml:space="preserve">. </w:t>
      </w:r>
      <w:r w:rsidR="00A050C7">
        <w:rPr>
          <w:rFonts w:ascii="Times New Roman" w:hAnsi="Times New Roman" w:cs="Times New Roman"/>
        </w:rPr>
        <w:t>In addition</w:t>
      </w:r>
      <w:r w:rsidR="000A7EEB" w:rsidRPr="00D17E62">
        <w:rPr>
          <w:rFonts w:ascii="Times New Roman" w:hAnsi="Times New Roman" w:cs="Times New Roman"/>
        </w:rPr>
        <w:t>,</w:t>
      </w:r>
      <w:r w:rsidR="00047C2C">
        <w:rPr>
          <w:rFonts w:ascii="Times New Roman" w:hAnsi="Times New Roman" w:cs="Times New Roman"/>
        </w:rPr>
        <w:t xml:space="preserve"> we used</w:t>
      </w:r>
      <w:r w:rsidR="00D74508">
        <w:rPr>
          <w:rFonts w:ascii="Times New Roman" w:hAnsi="Times New Roman" w:cs="Times New Roman"/>
        </w:rPr>
        <w:t xml:space="preserve"> </w:t>
      </w:r>
      <w:r w:rsidR="00BF7DF1">
        <w:rPr>
          <w:rFonts w:ascii="Times New Roman" w:hAnsi="Times New Roman" w:cs="Times New Roman"/>
        </w:rPr>
        <w:t>R</w:t>
      </w:r>
      <w:r w:rsidR="000A7EEB" w:rsidRPr="00D17E62">
        <w:rPr>
          <w:rFonts w:ascii="Times New Roman" w:hAnsi="Times New Roman" w:cs="Times New Roman"/>
        </w:rPr>
        <w:t>EVIGO</w:t>
      </w:r>
      <w:r w:rsidR="00E55C9A" w:rsidRPr="00D17E62">
        <w:rPr>
          <w:rFonts w:ascii="Times New Roman" w:hAnsi="Times New Roman" w:cs="Times New Roman"/>
        </w:rPr>
        <w:fldChar w:fldCharType="begin"/>
      </w:r>
      <w:r w:rsidR="00E424E4">
        <w:rPr>
          <w:rFonts w:ascii="Times New Roman" w:hAnsi="Times New Roman" w:cs="Times New Roman"/>
        </w:rPr>
        <w:instrText xml:space="preserve"> ADDIN EN.CITE &lt;EndNote&gt;&lt;Cite&gt;&lt;Author&gt;Supek&lt;/Author&gt;&lt;Year&gt;2011&lt;/Year&gt;&lt;RecNum&gt;4602&lt;/RecNum&gt;&lt;DisplayText&gt;&lt;style face="superscript"&gt;33&lt;/style&gt;&lt;/DisplayText&gt;&lt;record&gt;&lt;rec-number&gt;4602&lt;/rec-number&gt;&lt;foreign-keys&gt;&lt;key app="EN" db-id="tv9vrfdemz0pstew0aex95v6axa2v9ftwfvr" timestamp="1619599511" guid="74def924-9a39-42db-b1a5-c67734943149"&gt;4602&lt;/key&gt;&lt;/foreign-keys&gt;&lt;ref-type name="Journal Article"&gt;17&lt;/ref-type&gt;&lt;contributors&gt;&lt;authors&gt;&lt;author&gt;Supek, F.&lt;/author&gt;&lt;author&gt;Bosnjak, M.&lt;/author&gt;&lt;author&gt;Skunca, N.&lt;/author&gt;&lt;author&gt;Smuc, T.&lt;/author&gt;&lt;/authors&gt;&lt;/contributors&gt;&lt;auth-address&gt;Division of Electronics, Rudjer Boskovic Institute, Zagreb, Croatia. fran.supek@irb.hr&lt;/auth-address&gt;&lt;titles&gt;&lt;title&gt;REVIGO summarizes and visualizes long lists of gene ontology terms&lt;/title&gt;&lt;secondary-title&gt;PLoS One&lt;/secondary-title&gt;&lt;/titles&gt;&lt;periodical&gt;&lt;full-title&gt;PLoS One&lt;/full-title&gt;&lt;/periodical&gt;&lt;pages&gt;e21800&lt;/pages&gt;&lt;volume&gt;6&lt;/volume&gt;&lt;number&gt;7&lt;/number&gt;&lt;edition&gt;2011/07/27&lt;/edition&gt;&lt;keywords&gt;&lt;keyword&gt;*Algorithms&lt;/keyword&gt;&lt;keyword&gt;Computational Biology/*methods&lt;/keyword&gt;&lt;keyword&gt;Gene Expression Regulation&lt;/keyword&gt;&lt;keyword&gt;Humans&lt;/keyword&gt;&lt;keyword&gt;Internet&lt;/keyword&gt;&lt;keyword&gt;*Molecular Sequence Annotation&lt;/keyword&gt;&lt;keyword&gt;Software&lt;/keyword&gt;&lt;keyword&gt;Transcription Factors/genetics/metabolism&lt;/keyword&gt;&lt;keyword&gt;User-Computer Interface&lt;/keyword&gt;&lt;/keywords&gt;&lt;dates&gt;&lt;year&gt;2011&lt;/year&gt;&lt;/dates&gt;&lt;isbn&gt;1932-6203 (Electronic)&amp;#xD;1932-6203 (Linking)&lt;/isbn&gt;&lt;accession-num&gt;21789182&lt;/accession-num&gt;&lt;urls&gt;&lt;related-urls&gt;&lt;url&gt;https://www.ncbi.nlm.nih.gov/pubmed/21789182&lt;/url&gt;&lt;/related-urls&gt;&lt;/urls&gt;&lt;custom2&gt;PMC3138752&lt;/custom2&gt;&lt;electronic-resource-num&gt;10.1371/journal.pone.0021800&lt;/electronic-resource-num&gt;&lt;/record&gt;&lt;/Cite&gt;&lt;/EndNote&gt;</w:instrText>
      </w:r>
      <w:r w:rsidR="00E55C9A" w:rsidRPr="00D17E62">
        <w:rPr>
          <w:rFonts w:ascii="Times New Roman" w:hAnsi="Times New Roman" w:cs="Times New Roman"/>
        </w:rPr>
        <w:fldChar w:fldCharType="separate"/>
      </w:r>
      <w:r w:rsidR="00E424E4" w:rsidRPr="00E424E4">
        <w:rPr>
          <w:rFonts w:ascii="Times New Roman" w:hAnsi="Times New Roman" w:cs="Times New Roman"/>
          <w:noProof/>
          <w:vertAlign w:val="superscript"/>
        </w:rPr>
        <w:t>33</w:t>
      </w:r>
      <w:r w:rsidR="00E55C9A" w:rsidRPr="00D17E62">
        <w:rPr>
          <w:rFonts w:ascii="Times New Roman" w:hAnsi="Times New Roman" w:cs="Times New Roman"/>
        </w:rPr>
        <w:fldChar w:fldCharType="end"/>
      </w:r>
      <w:r w:rsidR="000A7EEB" w:rsidRPr="00D17E62">
        <w:rPr>
          <w:rFonts w:ascii="Times New Roman" w:hAnsi="Times New Roman" w:cs="Times New Roman"/>
        </w:rPr>
        <w:t xml:space="preserve"> to remove the redundantly significant GO</w:t>
      </w:r>
      <w:r w:rsidR="00AB400B" w:rsidRPr="00D17E62">
        <w:rPr>
          <w:rFonts w:ascii="Times New Roman" w:hAnsi="Times New Roman" w:cs="Times New Roman"/>
        </w:rPr>
        <w:t xml:space="preserve"> BP</w:t>
      </w:r>
      <w:r w:rsidR="000A7EEB" w:rsidRPr="00D17E62">
        <w:rPr>
          <w:rFonts w:ascii="Times New Roman" w:hAnsi="Times New Roman" w:cs="Times New Roman"/>
        </w:rPr>
        <w:t xml:space="preserve"> terms with medium cutoff standard (allowed similarity=0.</w:t>
      </w:r>
      <w:r w:rsidR="00AB36C8" w:rsidRPr="00D17E62">
        <w:rPr>
          <w:rFonts w:ascii="Times New Roman" w:hAnsi="Times New Roman" w:cs="Times New Roman"/>
        </w:rPr>
        <w:t>7</w:t>
      </w:r>
      <w:r w:rsidR="000A7EEB" w:rsidRPr="00D17E62">
        <w:rPr>
          <w:rFonts w:ascii="Times New Roman" w:hAnsi="Times New Roman" w:cs="Times New Roman"/>
        </w:rPr>
        <w:t>)</w:t>
      </w:r>
      <w:r w:rsidR="00D74508">
        <w:rPr>
          <w:rFonts w:ascii="Times New Roman" w:hAnsi="Times New Roman" w:cs="Times New Roman"/>
        </w:rPr>
        <w:t xml:space="preserve"> </w:t>
      </w:r>
      <w:r w:rsidR="00047C2C">
        <w:rPr>
          <w:rFonts w:ascii="Times New Roman" w:hAnsi="Times New Roman" w:cs="Times New Roman"/>
        </w:rPr>
        <w:t>(</w:t>
      </w:r>
      <w:r w:rsidR="00572B49" w:rsidRPr="00572B49">
        <w:rPr>
          <w:rFonts w:ascii="Times New Roman" w:hAnsi="Times New Roman" w:cs="Times New Roman"/>
          <w:b/>
          <w:bCs/>
        </w:rPr>
        <w:t xml:space="preserve">Figure </w:t>
      </w:r>
      <w:r w:rsidR="0022348C">
        <w:rPr>
          <w:rFonts w:ascii="Times New Roman" w:hAnsi="Times New Roman" w:cs="Times New Roman"/>
          <w:b/>
          <w:bCs/>
        </w:rPr>
        <w:t>3</w:t>
      </w:r>
      <w:r w:rsidR="00047C2C" w:rsidRPr="009E2022">
        <w:rPr>
          <w:rFonts w:ascii="Times New Roman" w:hAnsi="Times New Roman" w:cs="Times New Roman"/>
        </w:rPr>
        <w:t>)</w:t>
      </w:r>
      <w:r w:rsidR="000A7EEB" w:rsidRPr="00D17E62">
        <w:rPr>
          <w:rFonts w:ascii="Times New Roman" w:hAnsi="Times New Roman" w:cs="Times New Roman"/>
        </w:rPr>
        <w:t>.</w:t>
      </w:r>
    </w:p>
    <w:p w14:paraId="5E6F8E64" w14:textId="77777777" w:rsidR="00DF061B" w:rsidRPr="00E424E4" w:rsidRDefault="00DF061B" w:rsidP="00DF061B">
      <w:pPr>
        <w:spacing w:line="332" w:lineRule="exact"/>
        <w:rPr>
          <w:rFonts w:ascii="Times New Roman" w:hAnsi="Times New Roman" w:cs="Times New Roman"/>
        </w:rPr>
      </w:pPr>
    </w:p>
    <w:p w14:paraId="78B66FC3" w14:textId="77777777" w:rsidR="00DF061B" w:rsidRPr="008A373B" w:rsidRDefault="00DF061B" w:rsidP="00DF061B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Network analyses</w:t>
      </w:r>
    </w:p>
    <w:p w14:paraId="09EA7917" w14:textId="4261D83A" w:rsidR="00DF061B" w:rsidRPr="00D17E62" w:rsidRDefault="002B7106" w:rsidP="00DF061B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rstly, w</w:t>
      </w:r>
      <w:r w:rsidR="00DF061B">
        <w:rPr>
          <w:rFonts w:ascii="Times New Roman" w:hAnsi="Times New Roman" w:cs="Times New Roman"/>
        </w:rPr>
        <w:t xml:space="preserve">e </w:t>
      </w:r>
      <w:r w:rsidR="0033081C">
        <w:rPr>
          <w:rFonts w:ascii="Times New Roman" w:hAnsi="Times New Roman" w:cs="Times New Roman"/>
        </w:rPr>
        <w:t>extracted</w:t>
      </w:r>
      <w:r w:rsidR="00DF061B">
        <w:rPr>
          <w:rFonts w:ascii="Times New Roman" w:hAnsi="Times New Roman" w:cs="Times New Roman"/>
        </w:rPr>
        <w:t xml:space="preserve"> </w:t>
      </w:r>
      <w:r w:rsidR="00861C34">
        <w:rPr>
          <w:rFonts w:ascii="Times New Roman" w:hAnsi="Times New Roman" w:cs="Times New Roman"/>
        </w:rPr>
        <w:t xml:space="preserve">the </w:t>
      </w:r>
      <w:r w:rsidR="00DF061B">
        <w:rPr>
          <w:rFonts w:ascii="Times New Roman" w:hAnsi="Times New Roman" w:cs="Times New Roman"/>
        </w:rPr>
        <w:t>direct interactions</w:t>
      </w:r>
      <w:r w:rsidR="005D767D">
        <w:rPr>
          <w:rFonts w:ascii="Times New Roman" w:hAnsi="Times New Roman" w:cs="Times New Roman"/>
        </w:rPr>
        <w:t xml:space="preserve"> </w:t>
      </w:r>
      <w:r w:rsidR="001408F8">
        <w:rPr>
          <w:rFonts w:ascii="Times New Roman" w:hAnsi="Times New Roman" w:cs="Times New Roman"/>
        </w:rPr>
        <w:t>among</w:t>
      </w:r>
      <w:r w:rsidR="005D767D">
        <w:rPr>
          <w:rFonts w:ascii="Times New Roman" w:hAnsi="Times New Roman" w:cs="Times New Roman"/>
        </w:rPr>
        <w:t xml:space="preserve"> a</w:t>
      </w:r>
      <w:r w:rsidR="005D767D" w:rsidRPr="00D17E62">
        <w:rPr>
          <w:rFonts w:ascii="Times New Roman" w:hAnsi="Times New Roman" w:cs="Times New Roman"/>
        </w:rPr>
        <w:t xml:space="preserve">ll </w:t>
      </w:r>
      <w:r w:rsidR="005D767D">
        <w:rPr>
          <w:rFonts w:ascii="Times New Roman" w:hAnsi="Times New Roman" w:cs="Times New Roman"/>
        </w:rPr>
        <w:t>significantly correlated</w:t>
      </w:r>
      <w:r w:rsidR="005D767D" w:rsidRPr="00D17E62">
        <w:rPr>
          <w:rFonts w:ascii="Times New Roman" w:hAnsi="Times New Roman" w:cs="Times New Roman"/>
        </w:rPr>
        <w:t xml:space="preserve"> genes</w:t>
      </w:r>
      <w:r w:rsidR="00DF061B">
        <w:rPr>
          <w:rFonts w:ascii="Times New Roman" w:hAnsi="Times New Roman" w:cs="Times New Roman"/>
        </w:rPr>
        <w:t xml:space="preserve"> </w:t>
      </w:r>
      <w:r w:rsidR="00861C34">
        <w:rPr>
          <w:rFonts w:ascii="Times New Roman" w:hAnsi="Times New Roman" w:cs="Times New Roman"/>
        </w:rPr>
        <w:t>based on</w:t>
      </w:r>
      <w:r w:rsidR="005D767D">
        <w:rPr>
          <w:rFonts w:ascii="Times New Roman" w:hAnsi="Times New Roman" w:cs="Times New Roman"/>
        </w:rPr>
        <w:t xml:space="preserve"> the</w:t>
      </w:r>
      <w:r w:rsidR="00DF061B">
        <w:rPr>
          <w:rFonts w:ascii="Times New Roman" w:hAnsi="Times New Roman" w:cs="Times New Roman"/>
        </w:rPr>
        <w:t xml:space="preserve"> </w:t>
      </w:r>
      <w:proofErr w:type="spellStart"/>
      <w:r w:rsidR="00DF061B">
        <w:rPr>
          <w:rFonts w:ascii="Times New Roman" w:hAnsi="Times New Roman" w:cs="Times New Roman"/>
        </w:rPr>
        <w:t>Reactome</w:t>
      </w:r>
      <w:proofErr w:type="spellEnd"/>
      <w:r w:rsidR="00DF061B">
        <w:rPr>
          <w:rFonts w:ascii="Times New Roman" w:hAnsi="Times New Roman" w:cs="Times New Roman"/>
        </w:rPr>
        <w:t xml:space="preserve"> Functional Interactions database</w:t>
      </w:r>
      <w:r w:rsidR="00FB297F">
        <w:rPr>
          <w:rFonts w:ascii="Times New Roman" w:hAnsi="Times New Roman" w:cs="Times New Roman"/>
        </w:rPr>
        <w:t xml:space="preserve"> (2020)</w:t>
      </w:r>
      <w:r w:rsidR="00FC207C">
        <w:rPr>
          <w:rFonts w:ascii="Times New Roman" w:hAnsi="Times New Roman" w:cs="Times New Roman"/>
        </w:rPr>
        <w:fldChar w:fldCharType="begin"/>
      </w:r>
      <w:r w:rsidR="002E41D6">
        <w:rPr>
          <w:rFonts w:ascii="Times New Roman" w:hAnsi="Times New Roman" w:cs="Times New Roman"/>
        </w:rPr>
        <w:instrText xml:space="preserve"> ADDIN EN.CITE &lt;EndNote&gt;&lt;Cite&gt;&lt;Author&gt;Wu&lt;/Author&gt;&lt;Year&gt;2010&lt;/Year&gt;&lt;RecNum&gt;4651&lt;/RecNum&gt;&lt;DisplayText&gt;&lt;style face="superscript"&gt;34&lt;/style&gt;&lt;/DisplayText&gt;&lt;record&gt;&lt;rec-number&gt;4651&lt;/rec-number&gt;&lt;foreign-keys&gt;&lt;key app="EN" db-id="tv9vrfdemz0pstew0aex95v6axa2v9ftwfvr" timestamp="1625666550" guid="c658e49f-90da-4faf-8599-773da1e0d3da"&gt;4651&lt;/key&gt;&lt;/foreign-keys&gt;&lt;ref-type name="Journal Article"&gt;17&lt;/ref-type&gt;&lt;contributors&gt;&lt;authors&gt;&lt;author&gt;Wu, G.&lt;/author&gt;&lt;author&gt;Feng, X.&lt;/author&gt;&lt;author&gt;Stein, L.&lt;/author&gt;&lt;/authors&gt;&lt;/contributors&gt;&lt;auth-address&gt;Ontario Institute for Cancer Research, MaRS Centre, South Tower, 101 College Street, Suite 800, Toronto, ON M5G 0A3, Canada. guanmingwu@gmail.com&lt;/auth-address&gt;&lt;titles&gt;&lt;title&gt;A human functional protein interaction network and its application to cancer data analysis&lt;/title&gt;&lt;secondary-title&gt;Genome Biol&lt;/secondary-title&gt;&lt;/titles&gt;&lt;periodical&gt;&lt;full-title&gt;Genome Biology&lt;/full-title&gt;&lt;abbr-1&gt;Genome Biol.&lt;/abbr-1&gt;&lt;abbr-2&gt;Genome Biol&lt;/abbr-2&gt;&lt;/periodical&gt;&lt;pages&gt;R53&lt;/pages&gt;&lt;volume&gt;11&lt;/volume&gt;&lt;number&gt;5&lt;/number&gt;&lt;edition&gt;2010/05/21&lt;/edition&gt;&lt;keywords&gt;&lt;keyword&gt;Cluster Analysis&lt;/keyword&gt;&lt;keyword&gt;*Databases, Protein&lt;/keyword&gt;&lt;keyword&gt;Gene Expression Regulation, Neoplastic&lt;/keyword&gt;&lt;keyword&gt;Gene Regulatory Networks/genetics&lt;/keyword&gt;&lt;keyword&gt;Genes, Neoplasm/genetics&lt;/keyword&gt;&lt;keyword&gt;Genome, Human/genetics&lt;/keyword&gt;&lt;keyword&gt;Glioblastoma/genetics&lt;/keyword&gt;&lt;keyword&gt;Humans&lt;/keyword&gt;&lt;keyword&gt;Internet&lt;/keyword&gt;&lt;keyword&gt;Neoplasm Proteins/*metabolism&lt;/keyword&gt;&lt;keyword&gt;Neoplasms/genetics/*metabolism&lt;/keyword&gt;&lt;keyword&gt;Protein Binding&lt;/keyword&gt;&lt;keyword&gt;Protein Interaction Mapping/*methods&lt;/keyword&gt;&lt;keyword&gt;ROC Curve&lt;/keyword&gt;&lt;keyword&gt;Software&lt;/keyword&gt;&lt;/keywords&gt;&lt;dates&gt;&lt;year&gt;2010&lt;/year&gt;&lt;/dates&gt;&lt;isbn&gt;1474-760X (Electronic)&amp;#xD;1474-7596 (Linking)&lt;/isbn&gt;&lt;accession-num&gt;20482850&lt;/accession-num&gt;&lt;urls&gt;&lt;related-urls&gt;&lt;url&gt;https://www.ncbi.nlm.nih.gov/pubmed/20482850&lt;/url&gt;&lt;/related-urls&gt;&lt;/urls&gt;&lt;custom2&gt;PMC2898064&lt;/custom2&gt;&lt;electronic-resource-num&gt;10.1186/gb-2010-11-5-r53&lt;/electronic-resource-num&gt;&lt;/record&gt;&lt;/Cite&gt;&lt;/EndNote&gt;</w:instrText>
      </w:r>
      <w:r w:rsidR="00FC207C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34</w:t>
      </w:r>
      <w:r w:rsidR="00FC207C">
        <w:rPr>
          <w:rFonts w:ascii="Times New Roman" w:hAnsi="Times New Roman" w:cs="Times New Roman"/>
        </w:rPr>
        <w:fldChar w:fldCharType="end"/>
      </w:r>
      <w:r w:rsidR="005A45A9">
        <w:rPr>
          <w:rFonts w:ascii="Times New Roman" w:hAnsi="Times New Roman" w:cs="Times New Roman"/>
        </w:rPr>
        <w:t>. The direct interaction include</w:t>
      </w:r>
      <w:r w:rsidR="00187EE7">
        <w:rPr>
          <w:rFonts w:ascii="Times New Roman" w:hAnsi="Times New Roman" w:cs="Times New Roman"/>
        </w:rPr>
        <w:t>s</w:t>
      </w:r>
      <w:r w:rsidR="00917916">
        <w:rPr>
          <w:rFonts w:ascii="Times New Roman" w:hAnsi="Times New Roman" w:cs="Times New Roman"/>
        </w:rPr>
        <w:t xml:space="preserve"> catalyze, inhibit, activate and expression regulate</w:t>
      </w:r>
      <w:r w:rsidR="00DF061B">
        <w:rPr>
          <w:rFonts w:ascii="Times New Roman" w:hAnsi="Times New Roman" w:cs="Times New Roman"/>
        </w:rPr>
        <w:t>. Next, we</w:t>
      </w:r>
      <w:r w:rsidR="002B03C0">
        <w:rPr>
          <w:rFonts w:ascii="Times New Roman" w:hAnsi="Times New Roman" w:cs="Times New Roman"/>
        </w:rPr>
        <w:t xml:space="preserve"> extracted </w:t>
      </w:r>
      <w:r w:rsidR="00D74B0D">
        <w:rPr>
          <w:rFonts w:ascii="Times New Roman" w:hAnsi="Times New Roman" w:cs="Times New Roman"/>
        </w:rPr>
        <w:t>genes from the direct interaction</w:t>
      </w:r>
      <w:r w:rsidR="00765ACD">
        <w:rPr>
          <w:rFonts w:ascii="Times New Roman" w:hAnsi="Times New Roman" w:cs="Times New Roman"/>
        </w:rPr>
        <w:t>s</w:t>
      </w:r>
      <w:r w:rsidR="00D74B0D">
        <w:rPr>
          <w:rFonts w:ascii="Times New Roman" w:hAnsi="Times New Roman" w:cs="Times New Roman"/>
        </w:rPr>
        <w:t xml:space="preserve"> and</w:t>
      </w:r>
      <w:r w:rsidR="00040E58">
        <w:rPr>
          <w:rFonts w:ascii="Times New Roman" w:hAnsi="Times New Roman" w:cs="Times New Roman"/>
        </w:rPr>
        <w:t xml:space="preserve"> </w:t>
      </w:r>
      <w:r w:rsidR="00D74B0D">
        <w:rPr>
          <w:rFonts w:ascii="Times New Roman" w:hAnsi="Times New Roman" w:cs="Times New Roman"/>
        </w:rPr>
        <w:t>constructed the</w:t>
      </w:r>
      <w:r w:rsidR="00DF061B">
        <w:rPr>
          <w:rFonts w:ascii="Times New Roman" w:hAnsi="Times New Roman" w:cs="Times New Roman"/>
        </w:rPr>
        <w:t xml:space="preserve"> signed</w:t>
      </w:r>
      <w:r>
        <w:rPr>
          <w:rFonts w:ascii="Times New Roman" w:hAnsi="Times New Roman" w:cs="Times New Roman"/>
        </w:rPr>
        <w:t xml:space="preserve"> functional interaction</w:t>
      </w:r>
      <w:r w:rsidR="00DF061B">
        <w:rPr>
          <w:rFonts w:ascii="Times New Roman" w:hAnsi="Times New Roman" w:cs="Times New Roman"/>
        </w:rPr>
        <w:t xml:space="preserve"> network</w:t>
      </w:r>
      <w:r w:rsidR="00776D35">
        <w:rPr>
          <w:rFonts w:ascii="Times New Roman" w:hAnsi="Times New Roman" w:cs="Times New Roman"/>
        </w:rPr>
        <w:t xml:space="preserve"> of the</w:t>
      </w:r>
      <w:r w:rsidR="00765ACD">
        <w:rPr>
          <w:rFonts w:ascii="Times New Roman" w:hAnsi="Times New Roman" w:cs="Times New Roman"/>
        </w:rPr>
        <w:t>se</w:t>
      </w:r>
      <w:r w:rsidR="00776D35">
        <w:rPr>
          <w:rFonts w:ascii="Times New Roman" w:hAnsi="Times New Roman" w:cs="Times New Roman"/>
        </w:rPr>
        <w:t xml:space="preserve"> genes </w:t>
      </w:r>
      <w:r w:rsidR="004B7B89">
        <w:rPr>
          <w:rFonts w:ascii="Times New Roman" w:hAnsi="Times New Roman" w:cs="Times New Roman"/>
        </w:rPr>
        <w:t xml:space="preserve">using </w:t>
      </w:r>
      <w:proofErr w:type="spellStart"/>
      <w:r w:rsidR="004B7B89" w:rsidRPr="00884456">
        <w:rPr>
          <w:rFonts w:ascii="Times New Roman" w:hAnsi="Times New Roman" w:cs="Times New Roman"/>
          <w:i/>
          <w:iCs/>
        </w:rPr>
        <w:t>Reactome</w:t>
      </w:r>
      <w:r w:rsidR="004B7B89">
        <w:rPr>
          <w:rFonts w:ascii="Times New Roman" w:hAnsi="Times New Roman" w:cs="Times New Roman"/>
          <w:i/>
          <w:iCs/>
        </w:rPr>
        <w:t>FIViz</w:t>
      </w:r>
      <w:proofErr w:type="spellEnd"/>
      <w:r w:rsidR="004B7B89">
        <w:rPr>
          <w:rFonts w:ascii="Times New Roman" w:hAnsi="Times New Roman" w:cs="Times New Roman"/>
        </w:rPr>
        <w:t xml:space="preserve"> module in </w:t>
      </w:r>
      <w:r w:rsidR="004B7B89">
        <w:rPr>
          <w:rFonts w:ascii="Times New Roman" w:hAnsi="Times New Roman" w:cs="Times New Roman" w:hint="eastAsia"/>
        </w:rPr>
        <w:t>software</w:t>
      </w:r>
      <w:r w:rsidR="004B7B89">
        <w:rPr>
          <w:rFonts w:ascii="Times New Roman" w:hAnsi="Times New Roman" w:cs="Times New Roman"/>
        </w:rPr>
        <w:t xml:space="preserve"> </w:t>
      </w:r>
      <w:r w:rsidR="004B7B89" w:rsidRPr="00884456">
        <w:rPr>
          <w:rFonts w:ascii="Times New Roman" w:hAnsi="Times New Roman" w:cs="Times New Roman"/>
          <w:i/>
          <w:iCs/>
        </w:rPr>
        <w:t>Cytoscape</w:t>
      </w:r>
      <w:r w:rsidR="004B7B89" w:rsidRPr="00D17E62">
        <w:rPr>
          <w:rFonts w:ascii="Times New Roman" w:hAnsi="Times New Roman" w:cs="Times New Roman"/>
        </w:rPr>
        <w:t xml:space="preserve"> (v3.8.0)</w:t>
      </w:r>
      <w:r w:rsidR="004B7B89" w:rsidRPr="00D17E62">
        <w:rPr>
          <w:rFonts w:ascii="Times New Roman" w:hAnsi="Times New Roman" w:cs="Times New Roman"/>
        </w:rPr>
        <w:fldChar w:fldCharType="begin">
          <w:fldData xml:space="preserve">PEVuZE5vdGU+PENpdGU+PEF1dGhvcj5TaGFubm9uPC9BdXRob3I+PFllYXI+MjAwMzwvWWVhcj48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</w:fldData>
        </w:fldChar>
      </w:r>
      <w:r w:rsidR="004B7B89">
        <w:rPr>
          <w:rFonts w:ascii="Times New Roman" w:hAnsi="Times New Roman" w:cs="Times New Roman"/>
        </w:rPr>
        <w:instrText xml:space="preserve"> ADDIN EN.CITE </w:instrText>
      </w:r>
      <w:r w:rsidR="004B7B89">
        <w:rPr>
          <w:rFonts w:ascii="Times New Roman" w:hAnsi="Times New Roman" w:cs="Times New Roman"/>
        </w:rPr>
        <w:fldChar w:fldCharType="begin">
          <w:fldData xml:space="preserve">PEVuZE5vdGU+PENpdGU+PEF1dGhvcj5TaGFubm9uPC9BdXRob3I+PFllYXI+MjAwMzwvWWVhcj48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</w:fldData>
        </w:fldChar>
      </w:r>
      <w:r w:rsidR="004B7B89">
        <w:rPr>
          <w:rFonts w:ascii="Times New Roman" w:hAnsi="Times New Roman" w:cs="Times New Roman"/>
        </w:rPr>
        <w:instrText xml:space="preserve"> ADDIN EN.CITE.DATA </w:instrText>
      </w:r>
      <w:r w:rsidR="004B7B89">
        <w:rPr>
          <w:rFonts w:ascii="Times New Roman" w:hAnsi="Times New Roman" w:cs="Times New Roman"/>
        </w:rPr>
      </w:r>
      <w:r w:rsidR="004B7B89">
        <w:rPr>
          <w:rFonts w:ascii="Times New Roman" w:hAnsi="Times New Roman" w:cs="Times New Roman"/>
        </w:rPr>
        <w:fldChar w:fldCharType="end"/>
      </w:r>
      <w:r w:rsidR="004B7B89" w:rsidRPr="00D17E62">
        <w:rPr>
          <w:rFonts w:ascii="Times New Roman" w:hAnsi="Times New Roman" w:cs="Times New Roman"/>
        </w:rPr>
      </w:r>
      <w:r w:rsidR="004B7B89" w:rsidRPr="00D17E62">
        <w:rPr>
          <w:rFonts w:ascii="Times New Roman" w:hAnsi="Times New Roman" w:cs="Times New Roman"/>
        </w:rPr>
        <w:fldChar w:fldCharType="separate"/>
      </w:r>
      <w:r w:rsidR="004B7B89" w:rsidRPr="002E41D6">
        <w:rPr>
          <w:rFonts w:ascii="Times New Roman" w:hAnsi="Times New Roman" w:cs="Times New Roman"/>
          <w:noProof/>
          <w:vertAlign w:val="superscript"/>
        </w:rPr>
        <w:t>35</w:t>
      </w:r>
      <w:r w:rsidR="004B7B89" w:rsidRPr="00D17E62">
        <w:rPr>
          <w:rFonts w:ascii="Times New Roman" w:hAnsi="Times New Roman" w:cs="Times New Roman"/>
        </w:rPr>
        <w:fldChar w:fldCharType="end"/>
      </w:r>
      <w:r w:rsidR="00DF061B">
        <w:rPr>
          <w:rFonts w:ascii="Times New Roman" w:hAnsi="Times New Roman" w:cs="Times New Roman"/>
        </w:rPr>
        <w:t xml:space="preserve">. </w:t>
      </w:r>
      <w:r w:rsidR="00AB647F">
        <w:rPr>
          <w:rFonts w:ascii="Times New Roman" w:hAnsi="Times New Roman" w:cs="Times New Roman"/>
        </w:rPr>
        <w:t xml:space="preserve">Then, we </w:t>
      </w:r>
      <w:r w:rsidR="00215BFC">
        <w:rPr>
          <w:rFonts w:ascii="Times New Roman" w:hAnsi="Times New Roman" w:cs="Times New Roman"/>
        </w:rPr>
        <w:t xml:space="preserve">manually </w:t>
      </w:r>
      <w:r>
        <w:rPr>
          <w:rFonts w:ascii="Times New Roman" w:hAnsi="Times New Roman" w:cs="Times New Roman"/>
        </w:rPr>
        <w:t xml:space="preserve">removed </w:t>
      </w:r>
      <w:r w:rsidR="005F54F2">
        <w:rPr>
          <w:rFonts w:ascii="Times New Roman" w:hAnsi="Times New Roman" w:cs="Times New Roman"/>
        </w:rPr>
        <w:t xml:space="preserve">the predicted interactions and </w:t>
      </w:r>
      <w:r w:rsidR="00215BFC">
        <w:rPr>
          <w:rFonts w:ascii="Times New Roman" w:hAnsi="Times New Roman" w:cs="Times New Roman"/>
        </w:rPr>
        <w:t>added the information of correlative and evolutionary forces analyses</w:t>
      </w:r>
      <w:r w:rsidR="005F54F2">
        <w:rPr>
          <w:rFonts w:ascii="Times New Roman" w:hAnsi="Times New Roman" w:cs="Times New Roman"/>
        </w:rPr>
        <w:t xml:space="preserve"> to</w:t>
      </w:r>
      <w:r w:rsidR="00735355">
        <w:rPr>
          <w:rFonts w:ascii="Times New Roman" w:hAnsi="Times New Roman" w:cs="Times New Roman"/>
        </w:rPr>
        <w:t xml:space="preserve"> </w:t>
      </w:r>
      <w:r w:rsidR="005F54F2">
        <w:rPr>
          <w:rFonts w:ascii="Times New Roman" w:hAnsi="Times New Roman" w:cs="Times New Roman"/>
        </w:rPr>
        <w:t>the network</w:t>
      </w:r>
      <w:r>
        <w:rPr>
          <w:rFonts w:ascii="Times New Roman" w:hAnsi="Times New Roman" w:cs="Times New Roman"/>
        </w:rPr>
        <w:t xml:space="preserve"> </w:t>
      </w:r>
      <w:r w:rsidR="00A061A8">
        <w:rPr>
          <w:rFonts w:ascii="Times New Roman" w:hAnsi="Times New Roman" w:cs="Times New Roman"/>
        </w:rPr>
        <w:t>(</w:t>
      </w:r>
      <w:r w:rsidR="00A061A8" w:rsidRPr="002853CF">
        <w:rPr>
          <w:rFonts w:ascii="Times New Roman" w:hAnsi="Times New Roman" w:cs="Times New Roman"/>
          <w:b/>
          <w:bCs/>
        </w:rPr>
        <w:t xml:space="preserve">Figure </w:t>
      </w:r>
      <w:r w:rsidR="00A061A8">
        <w:rPr>
          <w:rFonts w:ascii="Times New Roman" w:hAnsi="Times New Roman" w:cs="Times New Roman"/>
          <w:b/>
          <w:bCs/>
        </w:rPr>
        <w:t>6</w:t>
      </w:r>
      <w:r w:rsidR="00A061A8">
        <w:rPr>
          <w:rFonts w:ascii="Times New Roman" w:hAnsi="Times New Roman" w:cs="Times New Roman"/>
        </w:rPr>
        <w:t>).</w:t>
      </w:r>
    </w:p>
    <w:p w14:paraId="2AFA4681" w14:textId="514F3F4F" w:rsidR="00DF061B" w:rsidRDefault="000914F9" w:rsidP="00E62ADE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 </w:t>
      </w:r>
    </w:p>
    <w:p w14:paraId="764739AA" w14:textId="6325FFE7" w:rsidR="007A0908" w:rsidRPr="008A373B" w:rsidRDefault="007A0908" w:rsidP="00E62ADE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 w:hint="eastAsia"/>
          <w:b/>
          <w:bCs/>
        </w:rPr>
        <w:t>P</w:t>
      </w:r>
      <w:r w:rsidRPr="008A373B">
        <w:rPr>
          <w:rFonts w:ascii="Times New Roman" w:hAnsi="Times New Roman" w:cs="Times New Roman"/>
          <w:b/>
          <w:bCs/>
        </w:rPr>
        <w:t>hylogenetic tree</w:t>
      </w:r>
    </w:p>
    <w:p w14:paraId="178EB57A" w14:textId="233DA798" w:rsidR="007A0908" w:rsidRDefault="003A42BE" w:rsidP="00FD31AD">
      <w:pPr>
        <w:spacing w:line="332" w:lineRule="exact"/>
        <w:ind w:left="420" w:hangingChars="200" w:hanging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ull tree with </w:t>
      </w:r>
      <w:r w:rsidRPr="003A42BE">
        <w:rPr>
          <w:rFonts w:ascii="Times New Roman" w:hAnsi="Times New Roman" w:cs="Times New Roman"/>
        </w:rPr>
        <w:t>average branch lengths</w:t>
      </w:r>
      <w:r w:rsidR="00FD31AD">
        <w:rPr>
          <w:rFonts w:ascii="Times New Roman" w:hAnsi="Times New Roman" w:cs="Times New Roman" w:hint="eastAsia"/>
        </w:rPr>
        <w:t>（</w:t>
      </w:r>
      <w:r w:rsidR="00FD31AD">
        <w:rPr>
          <w:rFonts w:ascii="Times New Roman" w:hAnsi="Times New Roman" w:cs="Times New Roman" w:hint="eastAsia"/>
        </w:rPr>
        <w:t>7</w:t>
      </w:r>
      <w:r w:rsidR="00FD31AD">
        <w:rPr>
          <w:rFonts w:ascii="Times New Roman" w:hAnsi="Times New Roman" w:cs="Times New Roman"/>
        </w:rPr>
        <w:t xml:space="preserve">4 </w:t>
      </w:r>
      <w:r w:rsidR="00FD31AD">
        <w:rPr>
          <w:rFonts w:ascii="Times New Roman" w:hAnsi="Times New Roman" w:cs="Times New Roman" w:hint="eastAsia"/>
        </w:rPr>
        <w:t>ma</w:t>
      </w:r>
      <w:r w:rsidR="00FD31AD">
        <w:rPr>
          <w:rFonts w:ascii="Times New Roman" w:hAnsi="Times New Roman" w:cs="Times New Roman"/>
        </w:rPr>
        <w:t>mmals</w:t>
      </w:r>
      <w:r w:rsidR="004C25DC">
        <w:rPr>
          <w:rFonts w:ascii="Times New Roman" w:hAnsi="Times New Roman" w:cs="Times New Roman" w:hint="eastAsia"/>
        </w:rPr>
        <w:t>）</w:t>
      </w:r>
      <w:r w:rsidR="007A0908">
        <w:rPr>
          <w:rFonts w:ascii="Times New Roman" w:hAnsi="Times New Roman" w:cs="Times New Roman"/>
        </w:rPr>
        <w:t>:</w:t>
      </w:r>
      <w:r w:rsidR="003978EC">
        <w:rPr>
          <w:rFonts w:ascii="Times New Roman" w:hAnsi="Times New Roman" w:cs="Times New Roman"/>
        </w:rPr>
        <w:t xml:space="preserve"> </w:t>
      </w:r>
    </w:p>
    <w:p w14:paraId="4CA9A3A8" w14:textId="3DF705DB" w:rsidR="007F470B" w:rsidRDefault="007F470B" w:rsidP="007F470B">
      <w:pPr>
        <w:spacing w:line="332" w:lineRule="exact"/>
        <w:rPr>
          <w:rFonts w:ascii="Times New Roman" w:hAnsi="Times New Roman" w:cs="Times New Roman"/>
        </w:rPr>
      </w:pPr>
      <w:r w:rsidRPr="001F1A5F">
        <w:rPr>
          <w:rFonts w:ascii="Times New Roman" w:hAnsi="Times New Roman" w:cs="Times New Roman"/>
        </w:rPr>
        <w:t>(((((((((((</w:t>
      </w:r>
      <w:r w:rsidRPr="006D3787">
        <w:rPr>
          <w:rFonts w:ascii="Times New Roman" w:hAnsi="Times New Roman" w:cs="Times New Roman"/>
          <w:i/>
        </w:rPr>
        <w:t>Acinonyx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jubat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62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Fel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ca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88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258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Panther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ard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5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lastRenderedPageBreak/>
        <w:t>0.0545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</w:t>
      </w:r>
      <w:r w:rsidRPr="006D3787">
        <w:rPr>
          <w:rFonts w:ascii="Times New Roman" w:hAnsi="Times New Roman" w:cs="Times New Roman"/>
          <w:i/>
        </w:rPr>
        <w:t>Ailuropod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elanoleuc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155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Urs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aritim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93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431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Mustel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utori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68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400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Can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familiari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82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48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97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Equ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sin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069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Equ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aball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03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860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06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((</w:t>
      </w:r>
      <w:r w:rsidRPr="006D3787">
        <w:rPr>
          <w:rFonts w:ascii="Times New Roman" w:hAnsi="Times New Roman" w:cs="Times New Roman"/>
          <w:i/>
        </w:rPr>
        <w:t>Bo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taur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93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Bubal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bubali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88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128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Capr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hirc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31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Ov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rie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60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90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207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r w:rsidRPr="006D3787">
        <w:rPr>
          <w:rFonts w:ascii="Times New Roman" w:hAnsi="Times New Roman" w:cs="Times New Roman"/>
          <w:i/>
        </w:rPr>
        <w:t>Delphinapter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leuca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318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Orcin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orc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93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Tursiop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trunca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30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2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97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Lipot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vexillifer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23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67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10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S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scrof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04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93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r w:rsidRPr="006D3787">
        <w:rPr>
          <w:rFonts w:ascii="Times New Roman" w:hAnsi="Times New Roman" w:cs="Times New Roman"/>
          <w:i/>
        </w:rPr>
        <w:t>Camel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bactrian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95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Camel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dromedari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49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449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Vicugn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aco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80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33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829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4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r w:rsidRPr="006D3787">
        <w:rPr>
          <w:rFonts w:ascii="Times New Roman" w:hAnsi="Times New Roman" w:cs="Times New Roman"/>
          <w:i/>
        </w:rPr>
        <w:t>Eptesic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fusc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53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Myot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brandti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51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Myot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lucifug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344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22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031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proofErr w:type="spellStart"/>
      <w:r w:rsidRPr="006D3787">
        <w:rPr>
          <w:rFonts w:ascii="Times New Roman" w:hAnsi="Times New Roman" w:cs="Times New Roman"/>
          <w:i/>
        </w:rPr>
        <w:t>Pterop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lecto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44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Pterop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vampyr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1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461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Rousett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egyptiac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426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53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50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8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proofErr w:type="spellStart"/>
      <w:r w:rsidRPr="006D3787">
        <w:rPr>
          <w:rFonts w:ascii="Times New Roman" w:hAnsi="Times New Roman" w:cs="Times New Roman"/>
          <w:i/>
        </w:rPr>
        <w:t>Condylura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ristat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3130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Sorex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rane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988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742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Erinace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europae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2094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36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808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(((</w:t>
      </w:r>
      <w:r w:rsidRPr="006D3787">
        <w:rPr>
          <w:rFonts w:ascii="Times New Roman" w:hAnsi="Times New Roman" w:cs="Times New Roman"/>
          <w:i/>
        </w:rPr>
        <w:t>Callithrix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jacch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419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Ceb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apucin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994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Saimiri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boliviensi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46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0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614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</w:t>
      </w:r>
      <w:r w:rsidRPr="006D3787">
        <w:rPr>
          <w:rFonts w:ascii="Times New Roman" w:hAnsi="Times New Roman" w:cs="Times New Roman"/>
          <w:i/>
        </w:rPr>
        <w:t>Colob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ngolensi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296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Rhinopithec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roxellan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13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62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</w:t>
      </w:r>
      <w:r w:rsidRPr="006D3787">
        <w:rPr>
          <w:rFonts w:ascii="Times New Roman" w:hAnsi="Times New Roman" w:cs="Times New Roman"/>
          <w:i/>
        </w:rPr>
        <w:t>Macac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fasciculari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33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Macac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ulatt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1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164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Macac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nemestrin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3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291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Mandrill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leucophae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6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4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72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r w:rsidRPr="006D3787">
        <w:rPr>
          <w:rFonts w:ascii="Times New Roman" w:hAnsi="Times New Roman" w:cs="Times New Roman"/>
          <w:i/>
        </w:rPr>
        <w:t>Gorill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gorill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854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Homo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sapien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39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Pan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anisc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359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Pan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troglodyte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7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1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20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821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Nomasc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leucogeny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50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89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3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4728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Carlito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syricht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85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22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Microceb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urin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135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Otolemu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garnetti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51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209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214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Tupai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belanger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481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65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(</w:t>
      </w:r>
      <w:r w:rsidRPr="006D3787">
        <w:rPr>
          <w:rFonts w:ascii="Times New Roman" w:hAnsi="Times New Roman" w:cs="Times New Roman"/>
          <w:i/>
        </w:rPr>
        <w:t>Castor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anadensi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0185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Dipodomy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ordi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472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25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proofErr w:type="spellStart"/>
      <w:r w:rsidRPr="006D3787">
        <w:rPr>
          <w:rFonts w:ascii="Times New Roman" w:hAnsi="Times New Roman" w:cs="Times New Roman"/>
          <w:i/>
        </w:rPr>
        <w:t>Jacul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jacul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468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proofErr w:type="spellStart"/>
      <w:r w:rsidRPr="006D3787">
        <w:rPr>
          <w:rFonts w:ascii="Times New Roman" w:hAnsi="Times New Roman" w:cs="Times New Roman"/>
          <w:i/>
        </w:rPr>
        <w:t>Merion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unguicula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506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M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uscul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877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Ratt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norvegic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04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434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97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proofErr w:type="spellStart"/>
      <w:r w:rsidRPr="006D3787">
        <w:rPr>
          <w:rFonts w:ascii="Times New Roman" w:hAnsi="Times New Roman" w:cs="Times New Roman"/>
          <w:i/>
        </w:rPr>
        <w:t>Mesocricetus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aurat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874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Microt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ochrogaster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757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Peromysc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aniculat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254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24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16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53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72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749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(</w:t>
      </w:r>
      <w:r w:rsidRPr="006D3787">
        <w:rPr>
          <w:rFonts w:ascii="Times New Roman" w:hAnsi="Times New Roman" w:cs="Times New Roman"/>
          <w:i/>
        </w:rPr>
        <w:t>Cavi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apere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958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Cavi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orcell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9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34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Chinchill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laniger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949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Octodon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deg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79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5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183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Heterocephal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glaber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52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8295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Ictidomy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tridecemlinea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99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06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837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Ochoton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rincep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5556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Oryctolag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unicul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01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95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20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68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862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Choloep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hoffmanni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1838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Dasyp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novemcinc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024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08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123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proofErr w:type="spellStart"/>
      <w:r w:rsidRPr="006D3787">
        <w:rPr>
          <w:rFonts w:ascii="Times New Roman" w:hAnsi="Times New Roman" w:cs="Times New Roman"/>
          <w:i/>
        </w:rPr>
        <w:t>Echinop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telfair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2364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Loxodont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frican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234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Procavia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apensi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492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90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29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20999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proofErr w:type="spellStart"/>
      <w:r w:rsidRPr="006D3787">
        <w:rPr>
          <w:rFonts w:ascii="Times New Roman" w:hAnsi="Times New Roman" w:cs="Times New Roman"/>
          <w:i/>
        </w:rPr>
        <w:t>Monodelphis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domestic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8938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Phascolarcto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inere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598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Sarcophil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harrisi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827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85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7655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Ornithorhynch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anatin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33830);</w:t>
      </w:r>
    </w:p>
    <w:p w14:paraId="48A87E0C" w14:textId="77777777" w:rsidR="00240C15" w:rsidRPr="007A0908" w:rsidRDefault="00240C15" w:rsidP="007F470B">
      <w:pPr>
        <w:spacing w:line="332" w:lineRule="exact"/>
        <w:rPr>
          <w:rFonts w:ascii="Times New Roman" w:hAnsi="Times New Roman" w:cs="Times New Roman"/>
        </w:rPr>
      </w:pPr>
    </w:p>
    <w:p w14:paraId="57E48BFD" w14:textId="2C202AC4" w:rsidR="00B07BD8" w:rsidRPr="00D17E62" w:rsidRDefault="00C33CE3" w:rsidP="00E62ADE">
      <w:pPr>
        <w:widowControl/>
        <w:shd w:val="clear" w:color="auto" w:fill="FFFFFF"/>
        <w:spacing w:before="150"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RESULTS</w:t>
      </w:r>
    </w:p>
    <w:p w14:paraId="5D1A74AB" w14:textId="652603D0" w:rsidR="00E54F68" w:rsidRPr="00A752F7" w:rsidRDefault="00FD2FBE" w:rsidP="00E62ADE">
      <w:pPr>
        <w:spacing w:line="332" w:lineRule="exact"/>
        <w:rPr>
          <w:rFonts w:ascii="Times New Roman" w:hAnsi="Times New Roman" w:cs="Times New Roman"/>
          <w:b/>
          <w:bCs/>
        </w:rPr>
      </w:pPr>
      <w:r w:rsidRPr="00A752F7">
        <w:rPr>
          <w:rFonts w:ascii="Times New Roman" w:hAnsi="Times New Roman" w:cs="Times New Roman"/>
          <w:b/>
          <w:bCs/>
        </w:rPr>
        <w:t>Mammals with genomic data and lifespan phenotype</w:t>
      </w:r>
    </w:p>
    <w:p w14:paraId="22687D04" w14:textId="317DA84B" w:rsidR="00B07BD8" w:rsidRPr="00D17E62" w:rsidRDefault="007E023C" w:rsidP="00E62ADE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The</w:t>
      </w:r>
      <w:r w:rsidR="00E86282" w:rsidRPr="00D17E62">
        <w:rPr>
          <w:rFonts w:ascii="Times New Roman" w:hAnsi="Times New Roman" w:cs="Times New Roman"/>
        </w:rPr>
        <w:t xml:space="preserve"> values of</w:t>
      </w:r>
      <w:r w:rsidRPr="00D17E62">
        <w:rPr>
          <w:rFonts w:ascii="Times New Roman" w:hAnsi="Times New Roman" w:cs="Times New Roman"/>
        </w:rPr>
        <w:t xml:space="preserve"> </w:t>
      </w:r>
      <w:r w:rsidR="00112A32" w:rsidRPr="00D17E62">
        <w:rPr>
          <w:rFonts w:ascii="Times New Roman" w:hAnsi="Times New Roman" w:cs="Times New Roman"/>
        </w:rPr>
        <w:t xml:space="preserve">observed </w:t>
      </w:r>
      <w:r w:rsidRPr="00D17E62">
        <w:rPr>
          <w:rFonts w:ascii="Times New Roman" w:hAnsi="Times New Roman" w:cs="Times New Roman"/>
        </w:rPr>
        <w:t>maximum lifespan and adult</w:t>
      </w:r>
      <w:r w:rsidR="00E86282" w:rsidRPr="00D17E62">
        <w:rPr>
          <w:rFonts w:ascii="Times New Roman" w:hAnsi="Times New Roman" w:cs="Times New Roman"/>
        </w:rPr>
        <w:t xml:space="preserve"> weight</w:t>
      </w:r>
      <w:r w:rsidRPr="00D17E62">
        <w:rPr>
          <w:rFonts w:ascii="Times New Roman" w:hAnsi="Times New Roman" w:cs="Times New Roman"/>
        </w:rPr>
        <w:t xml:space="preserve"> </w:t>
      </w:r>
      <w:r w:rsidR="00E86282" w:rsidRPr="00D17E62">
        <w:rPr>
          <w:rFonts w:ascii="Times New Roman" w:hAnsi="Times New Roman" w:cs="Times New Roman"/>
        </w:rPr>
        <w:t xml:space="preserve">of mammals </w:t>
      </w:r>
      <w:r w:rsidRPr="00D17E62">
        <w:rPr>
          <w:rFonts w:ascii="Times New Roman" w:hAnsi="Times New Roman" w:cs="Times New Roman"/>
        </w:rPr>
        <w:t xml:space="preserve">were </w:t>
      </w:r>
      <w:r w:rsidR="001A5CFC" w:rsidRPr="00D17E62">
        <w:rPr>
          <w:rFonts w:ascii="Times New Roman" w:hAnsi="Times New Roman" w:cs="Times New Roman"/>
        </w:rPr>
        <w:t>extracted</w:t>
      </w:r>
      <w:r w:rsidRPr="00D17E62">
        <w:rPr>
          <w:rFonts w:ascii="Times New Roman" w:hAnsi="Times New Roman" w:cs="Times New Roman"/>
        </w:rPr>
        <w:t xml:space="preserve"> from HAGR database</w:t>
      </w:r>
      <w:r w:rsidR="00F27A75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F27A75" w:rsidRPr="00D17E62">
        <w:rPr>
          <w:rFonts w:ascii="Times New Roman" w:hAnsi="Times New Roman" w:cs="Times New Roman"/>
        </w:rPr>
      </w:r>
      <w:r w:rsidR="00F27A75" w:rsidRPr="00D17E62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12</w:t>
      </w:r>
      <w:r w:rsidR="00F27A75" w:rsidRPr="00D17E62">
        <w:rPr>
          <w:rFonts w:ascii="Times New Roman" w:hAnsi="Times New Roman" w:cs="Times New Roman"/>
        </w:rPr>
        <w:fldChar w:fldCharType="end"/>
      </w:r>
      <w:r w:rsidR="009F0773" w:rsidRPr="00D17E62">
        <w:rPr>
          <w:rFonts w:ascii="Times New Roman" w:hAnsi="Times New Roman" w:cs="Times New Roman"/>
        </w:rPr>
        <w:t xml:space="preserve">. </w:t>
      </w:r>
      <w:r w:rsidR="00A50AF7" w:rsidRPr="00D17E62">
        <w:rPr>
          <w:rFonts w:ascii="Times New Roman" w:hAnsi="Times New Roman" w:cs="Times New Roman"/>
        </w:rPr>
        <w:t>T</w:t>
      </w:r>
      <w:r w:rsidR="009F0773" w:rsidRPr="00D17E62">
        <w:rPr>
          <w:rFonts w:ascii="Times New Roman" w:hAnsi="Times New Roman" w:cs="Times New Roman"/>
        </w:rPr>
        <w:t xml:space="preserve">here </w:t>
      </w:r>
      <w:r w:rsidR="00DA2936" w:rsidRPr="00D17E62">
        <w:rPr>
          <w:rFonts w:ascii="Times New Roman" w:hAnsi="Times New Roman" w:cs="Times New Roman"/>
        </w:rPr>
        <w:t xml:space="preserve">are </w:t>
      </w:r>
      <w:r w:rsidR="009F0773" w:rsidRPr="00D17E62">
        <w:rPr>
          <w:rFonts w:ascii="Times New Roman" w:hAnsi="Times New Roman" w:cs="Times New Roman"/>
        </w:rPr>
        <w:t xml:space="preserve">999 mammals </w:t>
      </w:r>
      <w:r w:rsidR="001E7921" w:rsidRPr="00D17E62">
        <w:rPr>
          <w:rFonts w:ascii="Times New Roman" w:hAnsi="Times New Roman" w:cs="Times New Roman"/>
        </w:rPr>
        <w:t xml:space="preserve">include </w:t>
      </w:r>
      <w:r w:rsidR="00B9335F" w:rsidRPr="00D17E62">
        <w:rPr>
          <w:rFonts w:ascii="Times New Roman" w:hAnsi="Times New Roman" w:cs="Times New Roman"/>
        </w:rPr>
        <w:t xml:space="preserve">both </w:t>
      </w:r>
      <w:r w:rsidR="00DA2936" w:rsidRPr="00D17E62">
        <w:rPr>
          <w:rFonts w:ascii="Times New Roman" w:hAnsi="Times New Roman" w:cs="Times New Roman"/>
        </w:rPr>
        <w:t>trait</w:t>
      </w:r>
      <w:r w:rsidR="006B241F" w:rsidRPr="00D17E62">
        <w:rPr>
          <w:rFonts w:ascii="Times New Roman" w:hAnsi="Times New Roman" w:cs="Times New Roman"/>
        </w:rPr>
        <w:t>s</w:t>
      </w:r>
      <w:r w:rsidR="00B9335F" w:rsidRPr="00D17E62">
        <w:rPr>
          <w:rFonts w:ascii="Times New Roman" w:hAnsi="Times New Roman" w:cs="Times New Roman"/>
        </w:rPr>
        <w:t xml:space="preserve">. </w:t>
      </w:r>
      <w:r w:rsidR="00D053C0" w:rsidRPr="00D17E62">
        <w:rPr>
          <w:rFonts w:ascii="Times New Roman" w:hAnsi="Times New Roman" w:cs="Times New Roman"/>
        </w:rPr>
        <w:t>T</w:t>
      </w:r>
      <w:r w:rsidR="0071599B" w:rsidRPr="00D17E62">
        <w:rPr>
          <w:rFonts w:ascii="Times New Roman" w:hAnsi="Times New Roman" w:cs="Times New Roman"/>
        </w:rPr>
        <w:t>h</w:t>
      </w:r>
      <w:r w:rsidR="00D053C0" w:rsidRPr="00D17E62">
        <w:rPr>
          <w:rFonts w:ascii="Times New Roman" w:hAnsi="Times New Roman" w:cs="Times New Roman"/>
        </w:rPr>
        <w:t xml:space="preserve">e </w:t>
      </w:r>
      <w:r w:rsidR="00066219" w:rsidRPr="00D17E62">
        <w:rPr>
          <w:rFonts w:ascii="Times New Roman" w:hAnsi="Times New Roman" w:cs="Times New Roman"/>
        </w:rPr>
        <w:t>expected maximum lifespan</w:t>
      </w:r>
      <w:r w:rsidR="00CD7D45" w:rsidRPr="00D17E62">
        <w:rPr>
          <w:rFonts w:ascii="Times New Roman" w:hAnsi="Times New Roman" w:cs="Times New Roman"/>
        </w:rPr>
        <w:t>s</w:t>
      </w:r>
      <w:r w:rsidR="0071599B" w:rsidRPr="00D17E62">
        <w:rPr>
          <w:rFonts w:ascii="Times New Roman" w:hAnsi="Times New Roman" w:cs="Times New Roman"/>
        </w:rPr>
        <w:t xml:space="preserve"> w</w:t>
      </w:r>
      <w:r w:rsidR="00CD7D45" w:rsidRPr="00D17E62">
        <w:rPr>
          <w:rFonts w:ascii="Times New Roman" w:hAnsi="Times New Roman" w:cs="Times New Roman"/>
        </w:rPr>
        <w:t>ere</w:t>
      </w:r>
      <w:r w:rsidR="0071599B" w:rsidRPr="00D17E62">
        <w:rPr>
          <w:rFonts w:ascii="Times New Roman" w:hAnsi="Times New Roman" w:cs="Times New Roman"/>
        </w:rPr>
        <w:t xml:space="preserve"> calculated </w:t>
      </w:r>
      <w:r w:rsidR="004F1CC5" w:rsidRPr="00D17E62">
        <w:rPr>
          <w:rFonts w:ascii="Times New Roman" w:hAnsi="Times New Roman" w:cs="Times New Roman"/>
        </w:rPr>
        <w:t xml:space="preserve">according to </w:t>
      </w:r>
      <w:r w:rsidR="00CD7D45" w:rsidRPr="00D17E62">
        <w:rPr>
          <w:rFonts w:ascii="Times New Roman" w:hAnsi="Times New Roman" w:cs="Times New Roman"/>
        </w:rPr>
        <w:t>their</w:t>
      </w:r>
      <w:r w:rsidR="004F1CC5" w:rsidRPr="00D17E62">
        <w:rPr>
          <w:rFonts w:ascii="Times New Roman" w:hAnsi="Times New Roman" w:cs="Times New Roman"/>
        </w:rPr>
        <w:t xml:space="preserve"> adult weight</w:t>
      </w:r>
      <w:r w:rsidR="00CD7D45" w:rsidRPr="00D17E62">
        <w:rPr>
          <w:rFonts w:ascii="Times New Roman" w:hAnsi="Times New Roman" w:cs="Times New Roman"/>
        </w:rPr>
        <w:t>s</w:t>
      </w:r>
      <w:r w:rsidR="00361443" w:rsidRPr="00D17E62">
        <w:rPr>
          <w:rFonts w:ascii="Times New Roman" w:hAnsi="Times New Roman" w:cs="Times New Roman"/>
        </w:rPr>
        <w:t xml:space="preserve"> </w:t>
      </w:r>
      <w:r w:rsidR="00CD7D45" w:rsidRPr="00D17E62">
        <w:rPr>
          <w:rFonts w:ascii="Times New Roman" w:hAnsi="Times New Roman" w:cs="Times New Roman"/>
        </w:rPr>
        <w:t>based on</w:t>
      </w:r>
      <w:r w:rsidR="00057238" w:rsidRPr="00D17E62">
        <w:rPr>
          <w:rFonts w:ascii="Times New Roman" w:hAnsi="Times New Roman" w:cs="Times New Roman"/>
        </w:rPr>
        <w:t xml:space="preserve"> </w:t>
      </w:r>
      <w:r w:rsidR="00806E20" w:rsidRPr="00D17E62">
        <w:rPr>
          <w:rFonts w:ascii="Times New Roman" w:hAnsi="Times New Roman" w:cs="Times New Roman"/>
        </w:rPr>
        <w:t>previous</w:t>
      </w:r>
      <w:r w:rsidR="00361443" w:rsidRPr="00D17E62">
        <w:rPr>
          <w:rFonts w:ascii="Times New Roman" w:hAnsi="Times New Roman" w:cs="Times New Roman"/>
        </w:rPr>
        <w:t xml:space="preserve"> studies</w:t>
      </w:r>
      <w:r w:rsidR="00F27A75" w:rsidRPr="00D17E62">
        <w:rPr>
          <w:rFonts w:ascii="Times New Roman" w:hAnsi="Times New Roman" w:cs="Times New Roman"/>
        </w:rPr>
        <w:fldChar w:fldCharType="begin"/>
      </w:r>
      <w:r w:rsidR="00C11769">
        <w:rPr>
          <w:rFonts w:ascii="Times New Roman" w:hAnsi="Times New Roman" w:cs="Times New Roman"/>
        </w:rPr>
        <w:instrText xml:space="preserve"> ADDIN EN.CITE &lt;EndNote&gt;&lt;Cite&gt;&lt;Author&gt;de Magalhaes&lt;/Author&gt;&lt;Year&gt;2007&lt;/Year&gt;&lt;RecNum&gt;4421&lt;/RecNum&gt;&lt;DisplayText&gt;&lt;style face="superscript"&gt;10&lt;/style&gt;&lt;/DisplayText&gt;&lt;record&gt;&lt;rec-number&gt;4421&lt;/rec-number&gt;&lt;foreign-keys&gt;&lt;key app="EN" db-id="tv9vrfdemz0pstew0aex95v6axa2v9ftwfvr" timestamp="1574057907" guid="10dae0d7-525f-4c4f-b1fd-d1c8ea9a5dc0"&gt;4421&lt;/key&gt;&lt;/foreign-keys&gt;&lt;ref-type name="Journal Article"&gt;17&lt;/ref-type&gt;&lt;contributors&gt;&lt;authors&gt;&lt;author&gt;de Magalhaes, J. P.&lt;/author&gt;&lt;author&gt;Costa, J.&lt;/author&gt;&lt;author&gt;Church, G. M.&lt;/author&gt;&lt;/authors&gt;&lt;/contributors&gt;&lt;auth-address&gt;Harvard Univ, Sch Med, Dept Genet, Boston, MA 02115 USA&amp;#xD;Brigham &amp;amp; Womens Hosp, Dept Pathol, Boston, MA 02115 USA&lt;/auth-address&gt;&lt;titles&gt;&lt;title&gt;An analysis of the relationship between metabolism, developmental schedules, and longevity using phylogenetic independent contrasts&lt;/title&gt;&lt;secondary-title&gt;Journals of Gerontology Series a-Biological Sciences and Medical Sciences&lt;/secondary-title&gt;&lt;alt-title&gt;J Gerontol a-Biol&lt;/alt-title&gt;&lt;/titles&gt;&lt;pages&gt;149-160&lt;/pages&gt;&lt;volume&gt;62&lt;/volume&gt;&lt;number&gt;2&lt;/number&gt;&lt;keywords&gt;&lt;keyword&gt;life-span&lt;/keyword&gt;&lt;keyword&gt;allometry&lt;/keyword&gt;&lt;keyword&gt;growth&lt;/keyword&gt;&lt;keyword&gt;predictions&lt;/keyword&gt;&lt;keyword&gt;mortality&lt;/keyword&gt;&lt;keyword&gt;evolution&lt;/keyword&gt;&lt;keyword&gt;ecology&lt;/keyword&gt;&lt;keyword&gt;mammals&lt;/keyword&gt;&lt;keyword&gt;genes&lt;/keyword&gt;&lt;keyword&gt;birds&lt;/keyword&gt;&lt;/keywords&gt;&lt;dates&gt;&lt;year&gt;2007&lt;/year&gt;&lt;pub-dates&gt;&lt;date&gt;Feb&lt;/date&gt;&lt;/pub-dates&gt;&lt;/dates&gt;&lt;isbn&gt;1079-5006&lt;/isbn&gt;&lt;accession-num&gt;WOS:000247220400005&lt;/accession-num&gt;&lt;urls&gt;&lt;related-urls&gt;&lt;url&gt;&lt;style face="underline" font="default" size="100%"&gt;&amp;lt;Go to ISI&amp;gt;://WOS:000247220400005&lt;/style&gt;&lt;/url&gt;&lt;/related-urls&gt;&lt;/urls&gt;&lt;language&gt;English&lt;/language&gt;&lt;/record&gt;&lt;/Cite&gt;&lt;/EndNote&gt;</w:instrText>
      </w:r>
      <w:r w:rsidR="00F27A75" w:rsidRPr="00D17E62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10</w:t>
      </w:r>
      <w:r w:rsidR="00F27A75" w:rsidRPr="00D17E62">
        <w:rPr>
          <w:rFonts w:ascii="Times New Roman" w:hAnsi="Times New Roman" w:cs="Times New Roman"/>
        </w:rPr>
        <w:fldChar w:fldCharType="end"/>
      </w:r>
      <w:r w:rsidR="00FD3DC4">
        <w:rPr>
          <w:rFonts w:ascii="Times New Roman" w:hAnsi="Times New Roman" w:cs="Times New Roman"/>
        </w:rPr>
        <w:t xml:space="preserve"> (</w:t>
      </w:r>
      <w:r w:rsidR="00FD3DC4" w:rsidRPr="00FD3DC4">
        <w:rPr>
          <w:rFonts w:ascii="Times New Roman" w:hAnsi="Times New Roman" w:cs="Times New Roman"/>
          <w:b/>
          <w:bCs/>
        </w:rPr>
        <w:t>seen methods</w:t>
      </w:r>
      <w:r w:rsidR="00FD3DC4">
        <w:rPr>
          <w:rFonts w:ascii="Times New Roman" w:hAnsi="Times New Roman" w:cs="Times New Roman"/>
        </w:rPr>
        <w:t>)</w:t>
      </w:r>
      <w:r w:rsidR="00D053C0" w:rsidRPr="00D17E62">
        <w:rPr>
          <w:rFonts w:ascii="Times New Roman" w:hAnsi="Times New Roman" w:cs="Times New Roman"/>
        </w:rPr>
        <w:t>.</w:t>
      </w:r>
      <w:r w:rsidR="00D06F08" w:rsidRPr="00D17E62">
        <w:rPr>
          <w:rFonts w:ascii="Times New Roman" w:hAnsi="Times New Roman" w:cs="Times New Roman"/>
        </w:rPr>
        <w:t xml:space="preserve"> </w:t>
      </w:r>
      <w:r w:rsidR="006F3066" w:rsidRPr="00D17E62">
        <w:rPr>
          <w:rFonts w:ascii="Times New Roman" w:hAnsi="Times New Roman" w:cs="Times New Roman"/>
        </w:rPr>
        <w:t>T</w:t>
      </w:r>
      <w:r w:rsidR="00CE3514" w:rsidRPr="00D17E62">
        <w:rPr>
          <w:rFonts w:ascii="Times New Roman" w:hAnsi="Times New Roman" w:cs="Times New Roman"/>
        </w:rPr>
        <w:t xml:space="preserve">he </w:t>
      </w:r>
      <w:r w:rsidR="00B5245F" w:rsidRPr="00D17E62">
        <w:rPr>
          <w:rFonts w:ascii="Times New Roman" w:hAnsi="Times New Roman" w:cs="Times New Roman"/>
        </w:rPr>
        <w:t>Long</w:t>
      </w:r>
      <w:r w:rsidR="00060EB5" w:rsidRPr="00D17E62">
        <w:rPr>
          <w:rFonts w:ascii="Times New Roman" w:hAnsi="Times New Roman" w:cs="Times New Roman"/>
        </w:rPr>
        <w:t>evity quotients (</w:t>
      </w:r>
      <w:r w:rsidR="00CE3514" w:rsidRPr="00D17E62">
        <w:rPr>
          <w:rFonts w:ascii="Times New Roman" w:hAnsi="Times New Roman" w:cs="Times New Roman"/>
        </w:rPr>
        <w:t>LQ</w:t>
      </w:r>
      <w:r w:rsidR="00060EB5" w:rsidRPr="00D17E62">
        <w:rPr>
          <w:rFonts w:ascii="Times New Roman" w:hAnsi="Times New Roman" w:cs="Times New Roman"/>
        </w:rPr>
        <w:t>)</w:t>
      </w:r>
      <w:r w:rsidR="00112A32" w:rsidRPr="00D17E62">
        <w:rPr>
          <w:rFonts w:ascii="Times New Roman" w:hAnsi="Times New Roman" w:cs="Times New Roman"/>
        </w:rPr>
        <w:t xml:space="preserve"> </w:t>
      </w:r>
      <w:r w:rsidR="00060EB5" w:rsidRPr="00D17E62">
        <w:rPr>
          <w:rFonts w:ascii="Times New Roman" w:hAnsi="Times New Roman" w:cs="Times New Roman"/>
        </w:rPr>
        <w:t>is</w:t>
      </w:r>
      <w:r w:rsidR="00112A32" w:rsidRPr="00D17E62">
        <w:rPr>
          <w:rFonts w:ascii="Times New Roman" w:hAnsi="Times New Roman" w:cs="Times New Roman"/>
        </w:rPr>
        <w:t xml:space="preserve"> </w:t>
      </w:r>
      <w:r w:rsidR="007D7429" w:rsidRPr="00D17E62">
        <w:rPr>
          <w:rFonts w:ascii="Times New Roman" w:hAnsi="Times New Roman" w:cs="Times New Roman"/>
        </w:rPr>
        <w:t>considered</w:t>
      </w:r>
      <w:r w:rsidR="00537BAA" w:rsidRPr="00D17E62">
        <w:rPr>
          <w:rFonts w:ascii="Times New Roman" w:hAnsi="Times New Roman" w:cs="Times New Roman"/>
        </w:rPr>
        <w:t xml:space="preserve"> as the ratio of </w:t>
      </w:r>
      <w:r w:rsidR="001F1400">
        <w:rPr>
          <w:rFonts w:ascii="Times New Roman" w:hAnsi="Times New Roman" w:cs="Times New Roman"/>
        </w:rPr>
        <w:t xml:space="preserve">the </w:t>
      </w:r>
      <w:r w:rsidR="00537BAA" w:rsidRPr="00D17E62">
        <w:rPr>
          <w:rFonts w:ascii="Times New Roman" w:hAnsi="Times New Roman" w:cs="Times New Roman"/>
        </w:rPr>
        <w:t>observed maximum lifespan to the expected maximum lifespan</w:t>
      </w:r>
      <w:r w:rsidR="00F27A75" w:rsidRPr="00D17E62">
        <w:rPr>
          <w:rFonts w:ascii="Times New Roman" w:hAnsi="Times New Roman" w:cs="Times New Roman"/>
        </w:rPr>
        <w:fldChar w:fldCharType="begin">
          <w:fldData xml:space="preserve">PEVuZE5vdGU+PENpdGU+PEF1dGhvcj5NdW50YW5lPC9BdXRob3I+PFllYXI+MjAxODwvWWVhcj48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NdW50YW5lPC9BdXRob3I+PFllYXI+MjAxODwvWWVhcj48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F27A75" w:rsidRPr="00D17E62">
        <w:rPr>
          <w:rFonts w:ascii="Times New Roman" w:hAnsi="Times New Roman" w:cs="Times New Roman"/>
        </w:rPr>
      </w:r>
      <w:r w:rsidR="00F27A75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17</w:t>
      </w:r>
      <w:r w:rsidR="00F27A75" w:rsidRPr="00D17E62">
        <w:rPr>
          <w:rFonts w:ascii="Times New Roman" w:hAnsi="Times New Roman" w:cs="Times New Roman"/>
        </w:rPr>
        <w:fldChar w:fldCharType="end"/>
      </w:r>
      <w:r w:rsidR="00537BAA" w:rsidRPr="00D17E62">
        <w:rPr>
          <w:rFonts w:ascii="Times New Roman" w:hAnsi="Times New Roman" w:cs="Times New Roman"/>
        </w:rPr>
        <w:t xml:space="preserve">. </w:t>
      </w:r>
      <w:r w:rsidR="00947DA0" w:rsidRPr="00D17E62">
        <w:rPr>
          <w:rFonts w:ascii="Times New Roman" w:hAnsi="Times New Roman" w:cs="Times New Roman"/>
        </w:rPr>
        <w:t xml:space="preserve">The </w:t>
      </w:r>
      <w:r w:rsidR="00772D23" w:rsidRPr="00D17E62">
        <w:rPr>
          <w:rFonts w:ascii="Times New Roman" w:hAnsi="Times New Roman" w:cs="Times New Roman"/>
        </w:rPr>
        <w:t xml:space="preserve">original protein alignment of one-to-one orthologous </w:t>
      </w:r>
      <w:r w:rsidR="00AF451C" w:rsidRPr="00D17E62">
        <w:rPr>
          <w:rFonts w:ascii="Times New Roman" w:hAnsi="Times New Roman" w:cs="Times New Roman"/>
        </w:rPr>
        <w:t>were downloaded from the OrthoMaM database</w:t>
      </w:r>
      <w:r w:rsidR="00DF361D" w:rsidRPr="00D17E62">
        <w:rPr>
          <w:rFonts w:ascii="Times New Roman" w:hAnsi="Times New Roman" w:cs="Times New Roman"/>
        </w:rPr>
        <w:t xml:space="preserve"> (</w:t>
      </w:r>
      <w:r w:rsidR="00C44D7C" w:rsidRPr="00D17E62">
        <w:rPr>
          <w:rFonts w:ascii="Times New Roman" w:hAnsi="Times New Roman" w:cs="Times New Roman"/>
        </w:rPr>
        <w:t>v</w:t>
      </w:r>
      <w:r w:rsidR="00DF361D" w:rsidRPr="00D17E62">
        <w:rPr>
          <w:rFonts w:ascii="Times New Roman" w:hAnsi="Times New Roman" w:cs="Times New Roman"/>
        </w:rPr>
        <w:t>10b)</w:t>
      </w:r>
      <w:r w:rsidR="00F27A75"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jxzdHlsZSBmYWNlPSJzdXBlcnNj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F27A75" w:rsidRPr="00D17E62">
        <w:rPr>
          <w:rFonts w:ascii="Times New Roman" w:hAnsi="Times New Roman" w:cs="Times New Roman"/>
        </w:rPr>
      </w:r>
      <w:r w:rsidR="00F27A75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7</w:t>
      </w:r>
      <w:r w:rsidR="00F27A75" w:rsidRPr="00D17E62">
        <w:rPr>
          <w:rFonts w:ascii="Times New Roman" w:hAnsi="Times New Roman" w:cs="Times New Roman"/>
        </w:rPr>
        <w:fldChar w:fldCharType="end"/>
      </w:r>
      <w:r w:rsidR="001D32F3" w:rsidRPr="00D17E62">
        <w:rPr>
          <w:rFonts w:ascii="Times New Roman" w:hAnsi="Times New Roman" w:cs="Times New Roman"/>
        </w:rPr>
        <w:t>, includ</w:t>
      </w:r>
      <w:r w:rsidR="00B0295C">
        <w:rPr>
          <w:rFonts w:ascii="Times New Roman" w:hAnsi="Times New Roman" w:cs="Times New Roman" w:hint="eastAsia"/>
        </w:rPr>
        <w:t>ing</w:t>
      </w:r>
      <w:r w:rsidR="001D32F3" w:rsidRPr="00D17E62">
        <w:rPr>
          <w:rFonts w:ascii="Times New Roman" w:hAnsi="Times New Roman" w:cs="Times New Roman"/>
        </w:rPr>
        <w:t xml:space="preserve"> 14</w:t>
      </w:r>
      <w:r w:rsidR="000B666F" w:rsidRPr="00D17E62">
        <w:rPr>
          <w:rFonts w:ascii="Times New Roman" w:hAnsi="Times New Roman" w:cs="Times New Roman"/>
        </w:rPr>
        <w:t>509 genes</w:t>
      </w:r>
      <w:r w:rsidR="00B7191C" w:rsidRPr="00D17E62">
        <w:rPr>
          <w:rFonts w:ascii="Times New Roman" w:hAnsi="Times New Roman" w:cs="Times New Roman"/>
        </w:rPr>
        <w:t xml:space="preserve"> </w:t>
      </w:r>
      <w:r w:rsidR="00C47EFD" w:rsidRPr="00D17E62">
        <w:rPr>
          <w:rFonts w:ascii="Times New Roman" w:hAnsi="Times New Roman" w:cs="Times New Roman"/>
        </w:rPr>
        <w:t>span</w:t>
      </w:r>
      <w:r w:rsidR="00B7191C" w:rsidRPr="00D17E62">
        <w:rPr>
          <w:rFonts w:ascii="Times New Roman" w:hAnsi="Times New Roman" w:cs="Times New Roman"/>
        </w:rPr>
        <w:t xml:space="preserve"> 116 mammals</w:t>
      </w:r>
      <w:r w:rsidR="00AF451C" w:rsidRPr="00D17E62">
        <w:rPr>
          <w:rFonts w:ascii="Times New Roman" w:hAnsi="Times New Roman" w:cs="Times New Roman"/>
        </w:rPr>
        <w:t>,</w:t>
      </w:r>
      <w:r w:rsidR="00810159" w:rsidRPr="00D17E62">
        <w:rPr>
          <w:rFonts w:ascii="Times New Roman" w:hAnsi="Times New Roman" w:cs="Times New Roman"/>
        </w:rPr>
        <w:t xml:space="preserve"> </w:t>
      </w:r>
      <w:r w:rsidR="00C47EFD" w:rsidRPr="00D17E62">
        <w:rPr>
          <w:rFonts w:ascii="Times New Roman" w:hAnsi="Times New Roman" w:cs="Times New Roman"/>
        </w:rPr>
        <w:t>Finally</w:t>
      </w:r>
      <w:r w:rsidR="00810159" w:rsidRPr="00D17E62">
        <w:rPr>
          <w:rFonts w:ascii="Times New Roman" w:hAnsi="Times New Roman" w:cs="Times New Roman"/>
        </w:rPr>
        <w:t xml:space="preserve">, 74 </w:t>
      </w:r>
      <w:r w:rsidR="00AB51FA">
        <w:rPr>
          <w:rFonts w:ascii="Times New Roman" w:hAnsi="Times New Roman" w:cs="Times New Roman"/>
        </w:rPr>
        <w:t>mammals</w:t>
      </w:r>
      <w:r w:rsidR="00810159" w:rsidRPr="00D17E62">
        <w:rPr>
          <w:rFonts w:ascii="Times New Roman" w:hAnsi="Times New Roman" w:cs="Times New Roman"/>
        </w:rPr>
        <w:t xml:space="preserve"> </w:t>
      </w:r>
      <w:r w:rsidR="000A138E" w:rsidRPr="00D17E62">
        <w:rPr>
          <w:rFonts w:ascii="Times New Roman" w:hAnsi="Times New Roman" w:cs="Times New Roman"/>
        </w:rPr>
        <w:t>include</w:t>
      </w:r>
      <w:r w:rsidR="00810159" w:rsidRPr="00D17E62">
        <w:rPr>
          <w:rFonts w:ascii="Times New Roman" w:hAnsi="Times New Roman" w:cs="Times New Roman"/>
        </w:rPr>
        <w:t xml:space="preserve"> both </w:t>
      </w:r>
      <w:r w:rsidR="00CB31B5" w:rsidRPr="00D17E62">
        <w:rPr>
          <w:rFonts w:ascii="Times New Roman" w:hAnsi="Times New Roman" w:cs="Times New Roman"/>
        </w:rPr>
        <w:t xml:space="preserve">genomic </w:t>
      </w:r>
      <w:r w:rsidR="000A138E" w:rsidRPr="00D17E62">
        <w:rPr>
          <w:rFonts w:ascii="Times New Roman" w:hAnsi="Times New Roman" w:cs="Times New Roman"/>
        </w:rPr>
        <w:t>sequences</w:t>
      </w:r>
      <w:r w:rsidR="00CB31B5" w:rsidRPr="00D17E62">
        <w:rPr>
          <w:rFonts w:ascii="Times New Roman" w:hAnsi="Times New Roman" w:cs="Times New Roman"/>
        </w:rPr>
        <w:t xml:space="preserve"> and </w:t>
      </w:r>
      <w:r w:rsidR="00151E99" w:rsidRPr="00D17E62">
        <w:rPr>
          <w:rFonts w:ascii="Times New Roman" w:hAnsi="Times New Roman" w:cs="Times New Roman"/>
        </w:rPr>
        <w:t>lifespan phenotypes</w:t>
      </w:r>
      <w:r w:rsidR="00AB51FA">
        <w:rPr>
          <w:rFonts w:ascii="Times New Roman" w:hAnsi="Times New Roman" w:cs="Times New Roman"/>
        </w:rPr>
        <w:t xml:space="preserve"> </w:t>
      </w:r>
      <w:r w:rsidR="002E7EC0">
        <w:rPr>
          <w:rFonts w:ascii="Times New Roman" w:hAnsi="Times New Roman" w:cs="Times New Roman"/>
        </w:rPr>
        <w:t xml:space="preserve">were used in </w:t>
      </w:r>
      <w:r w:rsidR="00CF6EE7">
        <w:rPr>
          <w:rFonts w:ascii="Times New Roman" w:hAnsi="Times New Roman" w:cs="Times New Roman"/>
        </w:rPr>
        <w:t>following</w:t>
      </w:r>
      <w:r w:rsidR="002E7EC0">
        <w:rPr>
          <w:rFonts w:ascii="Times New Roman" w:hAnsi="Times New Roman" w:cs="Times New Roman"/>
        </w:rPr>
        <w:t xml:space="preserve"> </w:t>
      </w:r>
      <w:r w:rsidR="00526BE8">
        <w:rPr>
          <w:rFonts w:ascii="Times New Roman" w:hAnsi="Times New Roman" w:cs="Times New Roman"/>
        </w:rPr>
        <w:t>study</w:t>
      </w:r>
      <w:r w:rsidR="00151E99" w:rsidRPr="00D17E62">
        <w:rPr>
          <w:rFonts w:ascii="Times New Roman" w:hAnsi="Times New Roman" w:cs="Times New Roman"/>
        </w:rPr>
        <w:t xml:space="preserve"> (</w:t>
      </w:r>
      <w:r w:rsidR="00151E99" w:rsidRPr="00D17E62">
        <w:rPr>
          <w:rFonts w:ascii="Times New Roman" w:hAnsi="Times New Roman" w:cs="Times New Roman"/>
          <w:b/>
          <w:bCs/>
        </w:rPr>
        <w:t>Supplementary Table 1</w:t>
      </w:r>
      <w:r w:rsidR="00A22F62" w:rsidRPr="00D17E62">
        <w:rPr>
          <w:rFonts w:ascii="Times New Roman" w:hAnsi="Times New Roman" w:cs="Times New Roman"/>
          <w:b/>
          <w:bCs/>
        </w:rPr>
        <w:t xml:space="preserve"> and</w:t>
      </w:r>
      <w:r w:rsidR="005960FC" w:rsidRPr="00D17E62">
        <w:rPr>
          <w:rFonts w:ascii="Times New Roman" w:hAnsi="Times New Roman" w:cs="Times New Roman"/>
          <w:b/>
          <w:bCs/>
        </w:rPr>
        <w:t xml:space="preserve"> Figure 1</w:t>
      </w:r>
      <w:r w:rsidR="00B40919" w:rsidRPr="00D17E62">
        <w:rPr>
          <w:rFonts w:ascii="Times New Roman" w:hAnsi="Times New Roman" w:cs="Times New Roman"/>
          <w:b/>
          <w:bCs/>
        </w:rPr>
        <w:t>a</w:t>
      </w:r>
      <w:r w:rsidR="00151E99" w:rsidRPr="00D17E62">
        <w:rPr>
          <w:rFonts w:ascii="Times New Roman" w:hAnsi="Times New Roman" w:cs="Times New Roman"/>
        </w:rPr>
        <w:t>)</w:t>
      </w:r>
      <w:r w:rsidR="006E3A12">
        <w:rPr>
          <w:rFonts w:ascii="Times New Roman" w:hAnsi="Times New Roman" w:cs="Times New Roman"/>
        </w:rPr>
        <w:t>.</w:t>
      </w:r>
      <w:r w:rsidR="00151E99" w:rsidRPr="00D17E62">
        <w:rPr>
          <w:rFonts w:ascii="Times New Roman" w:hAnsi="Times New Roman" w:cs="Times New Roman"/>
        </w:rPr>
        <w:t xml:space="preserve"> </w:t>
      </w:r>
      <w:r w:rsidR="00742C8E" w:rsidRPr="00D17E62">
        <w:rPr>
          <w:rFonts w:ascii="Times New Roman" w:hAnsi="Times New Roman" w:cs="Times New Roman"/>
        </w:rPr>
        <w:t>The</w:t>
      </w:r>
      <w:r w:rsidR="00BF3A99">
        <w:rPr>
          <w:rFonts w:ascii="Times New Roman" w:hAnsi="Times New Roman" w:cs="Times New Roman"/>
        </w:rPr>
        <w:t xml:space="preserve"> adult</w:t>
      </w:r>
      <w:r w:rsidR="00742C8E" w:rsidRPr="00D17E62">
        <w:rPr>
          <w:rFonts w:ascii="Times New Roman" w:hAnsi="Times New Roman" w:cs="Times New Roman"/>
        </w:rPr>
        <w:t xml:space="preserve"> weight of o</w:t>
      </w:r>
      <w:r w:rsidR="00981B67" w:rsidRPr="00D17E62">
        <w:rPr>
          <w:rFonts w:ascii="Times New Roman" w:hAnsi="Times New Roman" w:cs="Times New Roman"/>
        </w:rPr>
        <w:t xml:space="preserve">ur species </w:t>
      </w:r>
      <w:r w:rsidR="00742C8E" w:rsidRPr="00D17E62">
        <w:rPr>
          <w:rFonts w:ascii="Times New Roman" w:hAnsi="Times New Roman" w:cs="Times New Roman"/>
        </w:rPr>
        <w:t>range</w:t>
      </w:r>
      <w:r w:rsidR="003D2EEE">
        <w:rPr>
          <w:rFonts w:ascii="Times New Roman" w:hAnsi="Times New Roman" w:cs="Times New Roman"/>
        </w:rPr>
        <w:t>s</w:t>
      </w:r>
      <w:r w:rsidR="00742C8E" w:rsidRPr="00D17E62">
        <w:rPr>
          <w:rFonts w:ascii="Times New Roman" w:hAnsi="Times New Roman" w:cs="Times New Roman"/>
        </w:rPr>
        <w:t xml:space="preserve"> </w:t>
      </w:r>
      <w:r w:rsidR="00742C8E" w:rsidRPr="00D17E62">
        <w:rPr>
          <w:rFonts w:ascii="Times New Roman" w:hAnsi="Times New Roman" w:cs="Times New Roman"/>
        </w:rPr>
        <w:lastRenderedPageBreak/>
        <w:t xml:space="preserve">from </w:t>
      </w:r>
      <w:r w:rsidR="00867F23" w:rsidRPr="00D17E62">
        <w:rPr>
          <w:rFonts w:ascii="Times New Roman" w:hAnsi="Times New Roman" w:cs="Times New Roman"/>
        </w:rPr>
        <w:t>4,800,000</w:t>
      </w:r>
      <w:r w:rsidR="00742C8E" w:rsidRPr="00D17E62">
        <w:rPr>
          <w:rFonts w:ascii="Times New Roman" w:hAnsi="Times New Roman" w:cs="Times New Roman"/>
        </w:rPr>
        <w:t>g</w:t>
      </w:r>
      <w:r w:rsidR="00867F23" w:rsidRPr="00D17E62">
        <w:rPr>
          <w:rFonts w:ascii="Times New Roman" w:hAnsi="Times New Roman" w:cs="Times New Roman"/>
        </w:rPr>
        <w:t xml:space="preserve"> (elephant)</w:t>
      </w:r>
      <w:r w:rsidR="00742C8E" w:rsidRPr="00D17E62">
        <w:rPr>
          <w:rFonts w:ascii="Times New Roman" w:hAnsi="Times New Roman" w:cs="Times New Roman"/>
        </w:rPr>
        <w:t xml:space="preserve"> to </w:t>
      </w:r>
      <w:r w:rsidR="00867F23" w:rsidRPr="00D17E62">
        <w:rPr>
          <w:rFonts w:ascii="Times New Roman" w:hAnsi="Times New Roman" w:cs="Times New Roman"/>
        </w:rPr>
        <w:t>7</w:t>
      </w:r>
      <w:r w:rsidR="00742C8E" w:rsidRPr="00D17E62">
        <w:rPr>
          <w:rFonts w:ascii="Times New Roman" w:hAnsi="Times New Roman" w:cs="Times New Roman"/>
        </w:rPr>
        <w:t>g</w:t>
      </w:r>
      <w:r w:rsidR="00867F23" w:rsidRPr="00D17E62">
        <w:rPr>
          <w:rFonts w:ascii="Times New Roman" w:hAnsi="Times New Roman" w:cs="Times New Roman"/>
        </w:rPr>
        <w:t xml:space="preserve"> (</w:t>
      </w:r>
      <w:r w:rsidR="002160EE" w:rsidRPr="00D17E62">
        <w:rPr>
          <w:rFonts w:ascii="Times New Roman" w:hAnsi="Times New Roman" w:cs="Times New Roman"/>
        </w:rPr>
        <w:t>Brandt's bat</w:t>
      </w:r>
      <w:r w:rsidR="00867F23" w:rsidRPr="00D17E62">
        <w:rPr>
          <w:rFonts w:ascii="Times New Roman" w:hAnsi="Times New Roman" w:cs="Times New Roman"/>
        </w:rPr>
        <w:t>)</w:t>
      </w:r>
      <w:r w:rsidR="00742C8E" w:rsidRPr="00D17E62">
        <w:rPr>
          <w:rFonts w:ascii="Times New Roman" w:hAnsi="Times New Roman" w:cs="Times New Roman"/>
        </w:rPr>
        <w:t xml:space="preserve"> and the maximum lifespan range</w:t>
      </w:r>
      <w:r w:rsidR="003D2EEE">
        <w:rPr>
          <w:rFonts w:ascii="Times New Roman" w:hAnsi="Times New Roman" w:cs="Times New Roman"/>
        </w:rPr>
        <w:t>s</w:t>
      </w:r>
      <w:r w:rsidR="00742C8E" w:rsidRPr="00D17E62">
        <w:rPr>
          <w:rFonts w:ascii="Times New Roman" w:hAnsi="Times New Roman" w:cs="Times New Roman"/>
        </w:rPr>
        <w:t xml:space="preserve"> from </w:t>
      </w:r>
      <w:r w:rsidR="00341000" w:rsidRPr="00D17E62">
        <w:rPr>
          <w:rFonts w:ascii="Times New Roman" w:hAnsi="Times New Roman" w:cs="Times New Roman"/>
        </w:rPr>
        <w:t>122.5</w:t>
      </w:r>
      <w:r w:rsidR="00742C8E" w:rsidRPr="00D17E62">
        <w:rPr>
          <w:rFonts w:ascii="Times New Roman" w:hAnsi="Times New Roman" w:cs="Times New Roman"/>
        </w:rPr>
        <w:t xml:space="preserve"> years</w:t>
      </w:r>
      <w:r w:rsidR="00341000" w:rsidRPr="00D17E62">
        <w:rPr>
          <w:rFonts w:ascii="Times New Roman" w:hAnsi="Times New Roman" w:cs="Times New Roman"/>
        </w:rPr>
        <w:t xml:space="preserve"> (human)</w:t>
      </w:r>
      <w:r w:rsidR="00742C8E" w:rsidRPr="00D17E62">
        <w:rPr>
          <w:rFonts w:ascii="Times New Roman" w:hAnsi="Times New Roman" w:cs="Times New Roman"/>
        </w:rPr>
        <w:t xml:space="preserve"> to </w:t>
      </w:r>
      <w:r w:rsidR="00341000" w:rsidRPr="00D17E62">
        <w:rPr>
          <w:rFonts w:ascii="Times New Roman" w:hAnsi="Times New Roman" w:cs="Times New Roman"/>
        </w:rPr>
        <w:t>2.5</w:t>
      </w:r>
      <w:r w:rsidR="00742C8E" w:rsidRPr="00D17E62">
        <w:rPr>
          <w:rFonts w:ascii="Times New Roman" w:hAnsi="Times New Roman" w:cs="Times New Roman"/>
        </w:rPr>
        <w:t xml:space="preserve"> years</w:t>
      </w:r>
      <w:r w:rsidR="00341000" w:rsidRPr="00D17E62">
        <w:rPr>
          <w:rFonts w:ascii="Times New Roman" w:hAnsi="Times New Roman" w:cs="Times New Roman"/>
        </w:rPr>
        <w:t xml:space="preserve"> (Star-nosed mole)</w:t>
      </w:r>
      <w:r w:rsidR="00742C8E" w:rsidRPr="00D17E62">
        <w:rPr>
          <w:rFonts w:ascii="Times New Roman" w:hAnsi="Times New Roman" w:cs="Times New Roman"/>
        </w:rPr>
        <w:t xml:space="preserve">, which can cover </w:t>
      </w:r>
      <w:r w:rsidR="004A752B" w:rsidRPr="00D17E62">
        <w:rPr>
          <w:rFonts w:ascii="Times New Roman" w:hAnsi="Times New Roman" w:cs="Times New Roman"/>
        </w:rPr>
        <w:t xml:space="preserve">the </w:t>
      </w:r>
      <w:r w:rsidR="00F91D4A" w:rsidRPr="00D17E62">
        <w:rPr>
          <w:rFonts w:ascii="Times New Roman" w:hAnsi="Times New Roman" w:cs="Times New Roman"/>
        </w:rPr>
        <w:t>major diversity of</w:t>
      </w:r>
      <w:r w:rsidR="00742C8E" w:rsidRPr="00D17E62">
        <w:rPr>
          <w:rFonts w:ascii="Times New Roman" w:hAnsi="Times New Roman" w:cs="Times New Roman"/>
        </w:rPr>
        <w:t xml:space="preserve"> </w:t>
      </w:r>
      <w:r w:rsidR="004958F1" w:rsidRPr="00D17E62">
        <w:rPr>
          <w:rFonts w:ascii="Times New Roman" w:hAnsi="Times New Roman" w:cs="Times New Roman"/>
        </w:rPr>
        <w:t>mammals</w:t>
      </w:r>
      <w:r w:rsidR="00F91D4A" w:rsidRPr="00D17E62">
        <w:rPr>
          <w:rFonts w:ascii="Times New Roman" w:hAnsi="Times New Roman" w:cs="Times New Roman"/>
        </w:rPr>
        <w:t xml:space="preserve"> (</w:t>
      </w:r>
      <w:r w:rsidR="00F91D4A" w:rsidRPr="00D17E62">
        <w:rPr>
          <w:rFonts w:ascii="Times New Roman" w:hAnsi="Times New Roman" w:cs="Times New Roman"/>
          <w:b/>
          <w:bCs/>
        </w:rPr>
        <w:t>Figure 1b</w:t>
      </w:r>
      <w:r w:rsidR="00F91D4A" w:rsidRPr="00D17E62">
        <w:rPr>
          <w:rFonts w:ascii="Times New Roman" w:hAnsi="Times New Roman" w:cs="Times New Roman"/>
        </w:rPr>
        <w:t>)</w:t>
      </w:r>
      <w:r w:rsidR="004958F1" w:rsidRPr="00D17E62">
        <w:rPr>
          <w:rFonts w:ascii="Times New Roman" w:hAnsi="Times New Roman" w:cs="Times New Roman"/>
        </w:rPr>
        <w:t>.</w:t>
      </w:r>
    </w:p>
    <w:p w14:paraId="1E0BC67C" w14:textId="44CA53BF" w:rsidR="000A138E" w:rsidRPr="00D17E62" w:rsidRDefault="000A138E" w:rsidP="00E62ADE">
      <w:pPr>
        <w:spacing w:line="332" w:lineRule="exact"/>
        <w:rPr>
          <w:rFonts w:ascii="Times New Roman" w:hAnsi="Times New Roman" w:cs="Times New Roman"/>
        </w:rPr>
      </w:pPr>
    </w:p>
    <w:p w14:paraId="20FB91EB" w14:textId="17811CF2" w:rsidR="000A138E" w:rsidRPr="008A373B" w:rsidRDefault="009365B8" w:rsidP="00E62ADE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 w:hint="eastAsia"/>
          <w:b/>
          <w:bCs/>
        </w:rPr>
        <w:t>F</w:t>
      </w:r>
      <w:r w:rsidRPr="008A373B">
        <w:rPr>
          <w:rFonts w:ascii="Times New Roman" w:hAnsi="Times New Roman" w:cs="Times New Roman"/>
          <w:b/>
          <w:bCs/>
        </w:rPr>
        <w:t xml:space="preserve">iltration of </w:t>
      </w:r>
      <w:r w:rsidR="00BD0F2D" w:rsidRPr="008A373B">
        <w:rPr>
          <w:rFonts w:ascii="Times New Roman" w:hAnsi="Times New Roman" w:cs="Times New Roman"/>
          <w:b/>
          <w:bCs/>
        </w:rPr>
        <w:t>one-to-one orthologou</w:t>
      </w:r>
      <w:r w:rsidR="00104901" w:rsidRPr="008A373B">
        <w:rPr>
          <w:rFonts w:ascii="Times New Roman" w:hAnsi="Times New Roman" w:cs="Times New Roman"/>
          <w:b/>
          <w:bCs/>
        </w:rPr>
        <w:t>s sequences</w:t>
      </w:r>
    </w:p>
    <w:p w14:paraId="36BC305B" w14:textId="12C209C1" w:rsidR="004C0B24" w:rsidRPr="00D17E62" w:rsidRDefault="0093621A" w:rsidP="00E62ADE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 xml:space="preserve">The accuracy of </w:t>
      </w:r>
      <w:r w:rsidR="00D57F2E" w:rsidRPr="00D17E62">
        <w:rPr>
          <w:rFonts w:ascii="Times New Roman" w:hAnsi="Times New Roman" w:cs="Times New Roman"/>
        </w:rPr>
        <w:t xml:space="preserve">calculating the </w:t>
      </w:r>
      <w:r w:rsidRPr="00D17E62">
        <w:rPr>
          <w:rFonts w:ascii="Times New Roman" w:hAnsi="Times New Roman" w:cs="Times New Roman"/>
        </w:rPr>
        <w:t xml:space="preserve">evolutionary rate is largely depended on the </w:t>
      </w:r>
      <w:r w:rsidR="003F2522" w:rsidRPr="00D17E62">
        <w:rPr>
          <w:rFonts w:ascii="Times New Roman" w:hAnsi="Times New Roman" w:cs="Times New Roman"/>
        </w:rPr>
        <w:t xml:space="preserve">quality of the orthologous identification and the </w:t>
      </w:r>
      <w:r w:rsidR="00BF7ACB" w:rsidRPr="00D17E62">
        <w:rPr>
          <w:rFonts w:ascii="Times New Roman" w:hAnsi="Times New Roman" w:cs="Times New Roman"/>
        </w:rPr>
        <w:t>alignment accuracy</w:t>
      </w:r>
      <w:r w:rsidR="00EF00B6">
        <w:rPr>
          <w:rFonts w:ascii="Times New Roman" w:hAnsi="Times New Roman" w:cs="Times New Roman"/>
        </w:rPr>
        <w:fldChar w:fldCharType="begin"/>
      </w:r>
      <w:r w:rsidR="002E41D6">
        <w:rPr>
          <w:rFonts w:ascii="Times New Roman" w:hAnsi="Times New Roman" w:cs="Times New Roman"/>
        </w:rPr>
        <w:instrText xml:space="preserve"> ADDIN EN.CITE &lt;EndNote&gt;&lt;Cite&gt;&lt;Author&gt;Capella-Gutierrez&lt;/Author&gt;&lt;Year&gt;2009&lt;/Year&gt;&lt;RecNum&gt;57&lt;/RecNum&gt;&lt;DisplayText&gt;&lt;style face="superscript"&gt;28&lt;/style&gt;&lt;/DisplayText&gt;&lt;record&gt;&lt;rec-number&gt;57&lt;/rec-number&gt;&lt;foreign-keys&gt;&lt;key app="EN" db-id="tv9vrfdemz0pstew0aex95v6axa2v9ftwfvr" timestamp="1335729049" guid="0e116ba5-c701-4ca7-857c-74de01648e23"&gt;57&lt;/key&gt;&lt;/foreign-keys&gt;&lt;ref-type name="Journal Article"&gt;17&lt;/ref-type&gt;&lt;contributors&gt;&lt;authors&gt;&lt;author&gt;Capella-Gutierrez, S.&lt;/author&gt;&lt;author&gt;Silla-Martinez, J. M.&lt;/author&gt;&lt;author&gt;Gabaldon, T.&lt;/author&gt;&lt;/authors&gt;&lt;/contributors&gt;&lt;auth-address&gt;Comparative Genomics Group, Bioinformatics and Genomics Programme, Centre for Genomic Regulation, 88 08003 Barcelona, Spain.&lt;/auth-address&gt;&lt;titles&gt;&lt;title&gt;trimAl: a tool for automated alignment trimming in large-scale phylogenetic analyses&lt;/title&gt;&lt;secondary-title&gt;Bioinformatics&lt;/secondary-title&gt;&lt;/titles&gt;&lt;periodical&gt;&lt;full-title&gt;Bioinformatics&lt;/full-title&gt;&lt;abbr-1&gt;Bioinformatics&lt;/abbr-1&gt;&lt;abbr-2&gt;Bioinformatics&lt;/abbr-2&gt;&lt;/periodical&gt;&lt;pages&gt;1972-3&lt;/pages&gt;&lt;volume&gt;25&lt;/volume&gt;&lt;number&gt;15&lt;/number&gt;&lt;edition&gt;2009/06/10&lt;/edition&gt;&lt;keywords&gt;&lt;keyword&gt;Algorithms&lt;/keyword&gt;&lt;keyword&gt;Computational Biology/*methods&lt;/keyword&gt;&lt;keyword&gt;*Phylogeny&lt;/keyword&gt;&lt;keyword&gt;Sequence Alignment/*methods&lt;/keyword&gt;&lt;keyword&gt;Sequence Analysis, Protein&lt;/keyword&gt;&lt;keyword&gt;*Software&lt;/keyword&gt;&lt;keyword&gt;User-Computer Interface&lt;/keyword&gt;&lt;/keywords&gt;&lt;dates&gt;&lt;year&gt;2009&lt;/year&gt;&lt;pub-dates&gt;&lt;date&gt;Aug 1&lt;/date&gt;&lt;/pub-dates&gt;&lt;/dates&gt;&lt;isbn&gt;1367-4811 (Electronic)&amp;#xD;1367-4803 (Linking)&lt;/isbn&gt;&lt;accession-num&gt;19505945&lt;/accession-num&gt;&lt;urls&gt;&lt;related-urls&gt;&lt;url&gt;http://www.ncbi.nlm.nih.gov/pubmed/19505945&lt;/url&gt;&lt;/related-urls&gt;&lt;/urls&gt;&lt;custom2&gt;2712344&lt;/custom2&gt;&lt;electronic-resource-num&gt;btp348 [pii]&amp;#xD;10.1093/bioinformatics/btp348&lt;/electronic-resource-num&gt;&lt;language&gt;eng&lt;/language&gt;&lt;/record&gt;&lt;/Cite&gt;&lt;/EndNote&gt;</w:instrText>
      </w:r>
      <w:r w:rsidR="00EF00B6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28</w:t>
      </w:r>
      <w:r w:rsidR="00EF00B6">
        <w:rPr>
          <w:rFonts w:ascii="Times New Roman" w:hAnsi="Times New Roman" w:cs="Times New Roman"/>
        </w:rPr>
        <w:fldChar w:fldCharType="end"/>
      </w:r>
      <w:r w:rsidR="00BF7ACB" w:rsidRPr="00D17E62">
        <w:rPr>
          <w:rFonts w:ascii="Times New Roman" w:hAnsi="Times New Roman" w:cs="Times New Roman"/>
        </w:rPr>
        <w:t xml:space="preserve">. </w:t>
      </w:r>
      <w:r w:rsidR="001A0E38">
        <w:rPr>
          <w:rFonts w:ascii="Times New Roman" w:hAnsi="Times New Roman" w:cs="Times New Roman"/>
        </w:rPr>
        <w:t>W</w:t>
      </w:r>
      <w:r w:rsidR="009140A7" w:rsidRPr="00D17E62">
        <w:rPr>
          <w:rFonts w:ascii="Times New Roman" w:hAnsi="Times New Roman" w:cs="Times New Roman"/>
        </w:rPr>
        <w:t>e</w:t>
      </w:r>
      <w:r w:rsidR="001A0E38">
        <w:rPr>
          <w:rFonts w:ascii="Times New Roman" w:hAnsi="Times New Roman" w:cs="Times New Roman"/>
        </w:rPr>
        <w:t xml:space="preserve"> totally</w:t>
      </w:r>
      <w:r w:rsidR="009140A7" w:rsidRPr="00D17E62">
        <w:rPr>
          <w:rFonts w:ascii="Times New Roman" w:hAnsi="Times New Roman" w:cs="Times New Roman"/>
        </w:rPr>
        <w:t xml:space="preserve"> </w:t>
      </w:r>
      <w:r w:rsidR="005960FC" w:rsidRPr="00D17E62">
        <w:rPr>
          <w:rFonts w:ascii="Times New Roman" w:hAnsi="Times New Roman" w:cs="Times New Roman"/>
        </w:rPr>
        <w:t>remove</w:t>
      </w:r>
      <w:r w:rsidR="00682F5F">
        <w:rPr>
          <w:rFonts w:ascii="Times New Roman" w:hAnsi="Times New Roman" w:cs="Times New Roman"/>
        </w:rPr>
        <w:t>d</w:t>
      </w:r>
      <w:r w:rsidR="005960FC" w:rsidRPr="00D17E62">
        <w:rPr>
          <w:rFonts w:ascii="Times New Roman" w:hAnsi="Times New Roman" w:cs="Times New Roman"/>
        </w:rPr>
        <w:t xml:space="preserve"> </w:t>
      </w:r>
      <w:r w:rsidR="00C40A98" w:rsidRPr="00D17E62">
        <w:rPr>
          <w:rFonts w:ascii="Times New Roman" w:hAnsi="Times New Roman" w:cs="Times New Roman"/>
        </w:rPr>
        <w:t>7838</w:t>
      </w:r>
      <w:r w:rsidR="00B57E87" w:rsidRPr="00B57E87">
        <w:t xml:space="preserve"> </w:t>
      </w:r>
      <w:r w:rsidR="00B57E87" w:rsidRPr="00B57E87">
        <w:rPr>
          <w:rFonts w:ascii="Times New Roman" w:hAnsi="Times New Roman" w:cs="Times New Roman"/>
        </w:rPr>
        <w:t>artificial</w:t>
      </w:r>
      <w:r w:rsidR="009A03C5">
        <w:rPr>
          <w:rFonts w:ascii="Times New Roman" w:hAnsi="Times New Roman" w:cs="Times New Roman"/>
        </w:rPr>
        <w:t xml:space="preserve"> one-to-one orthologous </w:t>
      </w:r>
      <w:r w:rsidR="00BD0F2D">
        <w:rPr>
          <w:rFonts w:ascii="Times New Roman" w:hAnsi="Times New Roman" w:cs="Times New Roman"/>
        </w:rPr>
        <w:t>sequences</w:t>
      </w:r>
      <w:r w:rsidR="005960FC" w:rsidRPr="00D17E62">
        <w:rPr>
          <w:rFonts w:ascii="Times New Roman" w:hAnsi="Times New Roman" w:cs="Times New Roman"/>
        </w:rPr>
        <w:t xml:space="preserve"> from </w:t>
      </w:r>
      <w:r w:rsidR="00FD4C55" w:rsidRPr="00D17E62">
        <w:rPr>
          <w:rFonts w:ascii="Times New Roman" w:hAnsi="Times New Roman" w:cs="Times New Roman"/>
        </w:rPr>
        <w:t xml:space="preserve">1169 </w:t>
      </w:r>
      <w:r w:rsidR="00421706" w:rsidRPr="00D17E62">
        <w:rPr>
          <w:rFonts w:ascii="Times New Roman" w:hAnsi="Times New Roman" w:cs="Times New Roman"/>
        </w:rPr>
        <w:t>genes</w:t>
      </w:r>
      <w:r w:rsidR="001A0E38">
        <w:rPr>
          <w:rFonts w:ascii="Times New Roman" w:hAnsi="Times New Roman" w:cs="Times New Roman"/>
        </w:rPr>
        <w:t xml:space="preserve"> </w:t>
      </w:r>
      <w:r w:rsidR="009A03C5">
        <w:rPr>
          <w:rFonts w:ascii="Times New Roman" w:hAnsi="Times New Roman" w:cs="Times New Roman"/>
        </w:rPr>
        <w:t>through</w:t>
      </w:r>
      <w:r w:rsidR="001A0E38">
        <w:rPr>
          <w:rFonts w:ascii="Times New Roman" w:hAnsi="Times New Roman" w:cs="Times New Roman"/>
        </w:rPr>
        <w:t xml:space="preserve"> </w:t>
      </w:r>
      <w:r w:rsidR="001A0E38" w:rsidRPr="004E118F">
        <w:rPr>
          <w:rFonts w:ascii="Times New Roman" w:hAnsi="Times New Roman" w:cs="Times New Roman"/>
          <w:i/>
          <w:iCs/>
        </w:rPr>
        <w:t>blastp</w:t>
      </w:r>
      <w:r w:rsidR="001A0E38">
        <w:rPr>
          <w:rFonts w:ascii="Times New Roman" w:hAnsi="Times New Roman" w:cs="Times New Roman"/>
        </w:rPr>
        <w:t xml:space="preserve"> method</w:t>
      </w:r>
      <w:r w:rsidR="005960FC" w:rsidRPr="00D17E62">
        <w:rPr>
          <w:rFonts w:ascii="Times New Roman" w:hAnsi="Times New Roman" w:cs="Times New Roman"/>
        </w:rPr>
        <w:t xml:space="preserve"> (</w:t>
      </w:r>
      <w:r w:rsidR="001A0E38" w:rsidRPr="001A0E38">
        <w:rPr>
          <w:rFonts w:ascii="Times New Roman" w:hAnsi="Times New Roman" w:cs="Times New Roman"/>
          <w:b/>
          <w:bCs/>
        </w:rPr>
        <w:t xml:space="preserve">seen methods, </w:t>
      </w:r>
      <w:r w:rsidR="006275FC" w:rsidRPr="00D17E62">
        <w:rPr>
          <w:rFonts w:ascii="Times New Roman" w:hAnsi="Times New Roman" w:cs="Times New Roman"/>
          <w:b/>
          <w:bCs/>
        </w:rPr>
        <w:t>Supplementary Table 2</w:t>
      </w:r>
      <w:r w:rsidR="005960FC" w:rsidRPr="00D17E62">
        <w:rPr>
          <w:rFonts w:ascii="Times New Roman" w:hAnsi="Times New Roman" w:cs="Times New Roman"/>
        </w:rPr>
        <w:t xml:space="preserve">). </w:t>
      </w:r>
      <w:r w:rsidR="00B57E87">
        <w:rPr>
          <w:rFonts w:ascii="Times New Roman" w:hAnsi="Times New Roman" w:cs="Times New Roman"/>
        </w:rPr>
        <w:t>Next</w:t>
      </w:r>
      <w:r w:rsidR="00EB79F6">
        <w:rPr>
          <w:rFonts w:ascii="Times New Roman" w:hAnsi="Times New Roman" w:cs="Times New Roman"/>
        </w:rPr>
        <w:t xml:space="preserve">, </w:t>
      </w:r>
      <w:r w:rsidR="004E7007">
        <w:rPr>
          <w:rFonts w:ascii="Times New Roman" w:hAnsi="Times New Roman" w:cs="Times New Roman"/>
        </w:rPr>
        <w:t xml:space="preserve">we used </w:t>
      </w:r>
      <w:r w:rsidR="004E6268" w:rsidRPr="00C06750">
        <w:rPr>
          <w:rFonts w:ascii="Times New Roman" w:hAnsi="Times New Roman" w:cs="Times New Roman"/>
          <w:i/>
          <w:iCs/>
        </w:rPr>
        <w:t>TrimAL</w:t>
      </w:r>
      <w:r w:rsidR="004E6268" w:rsidRPr="00D17E62">
        <w:rPr>
          <w:rFonts w:ascii="Times New Roman" w:hAnsi="Times New Roman" w:cs="Times New Roman"/>
        </w:rPr>
        <w:t xml:space="preserve"> to </w:t>
      </w:r>
      <w:r w:rsidR="00DE1D49" w:rsidRPr="00D17E62">
        <w:rPr>
          <w:rFonts w:ascii="Times New Roman" w:hAnsi="Times New Roman" w:cs="Times New Roman"/>
        </w:rPr>
        <w:t xml:space="preserve">remove the </w:t>
      </w:r>
      <w:r w:rsidR="00E55464" w:rsidRPr="00D17E62">
        <w:rPr>
          <w:rFonts w:ascii="Times New Roman" w:hAnsi="Times New Roman" w:cs="Times New Roman"/>
        </w:rPr>
        <w:t>poor</w:t>
      </w:r>
      <w:r w:rsidR="00A840B6">
        <w:rPr>
          <w:rFonts w:ascii="Times New Roman" w:hAnsi="Times New Roman" w:cs="Times New Roman"/>
        </w:rPr>
        <w:t>ly</w:t>
      </w:r>
      <w:r w:rsidR="00DE1D49" w:rsidRPr="00D17E62">
        <w:rPr>
          <w:rFonts w:ascii="Times New Roman" w:hAnsi="Times New Roman" w:cs="Times New Roman"/>
        </w:rPr>
        <w:t xml:space="preserve"> alig</w:t>
      </w:r>
      <w:r w:rsidR="00A840B6">
        <w:rPr>
          <w:rFonts w:ascii="Times New Roman" w:hAnsi="Times New Roman" w:cs="Times New Roman"/>
        </w:rPr>
        <w:t>ned</w:t>
      </w:r>
      <w:r w:rsidR="00DE1D49" w:rsidRPr="00D17E62">
        <w:rPr>
          <w:rFonts w:ascii="Times New Roman" w:hAnsi="Times New Roman" w:cs="Times New Roman"/>
        </w:rPr>
        <w:t xml:space="preserve"> </w:t>
      </w:r>
      <w:r w:rsidR="00174E4E" w:rsidRPr="00D17E62">
        <w:rPr>
          <w:rFonts w:ascii="Times New Roman" w:hAnsi="Times New Roman" w:cs="Times New Roman"/>
        </w:rPr>
        <w:t>fragments</w:t>
      </w:r>
      <w:r w:rsidR="00295B50">
        <w:rPr>
          <w:rFonts w:ascii="Times New Roman" w:hAnsi="Times New Roman" w:cs="Times New Roman"/>
        </w:rPr>
        <w:t xml:space="preserve"> </w:t>
      </w:r>
      <w:r w:rsidR="00066C1F">
        <w:rPr>
          <w:rFonts w:ascii="Times New Roman" w:hAnsi="Times New Roman" w:cs="Times New Roman"/>
        </w:rPr>
        <w:t xml:space="preserve">which may </w:t>
      </w:r>
      <w:r w:rsidR="00052600">
        <w:rPr>
          <w:rFonts w:ascii="Times New Roman" w:hAnsi="Times New Roman" w:cs="Times New Roman"/>
        </w:rPr>
        <w:t>be</w:t>
      </w:r>
      <w:r w:rsidR="00B57E87">
        <w:rPr>
          <w:rFonts w:ascii="Times New Roman" w:hAnsi="Times New Roman" w:cs="Times New Roman"/>
        </w:rPr>
        <w:t xml:space="preserve"> caused by</w:t>
      </w:r>
      <w:r w:rsidR="00066C1F">
        <w:rPr>
          <w:rFonts w:ascii="Times New Roman" w:hAnsi="Times New Roman" w:cs="Times New Roman"/>
        </w:rPr>
        <w:t xml:space="preserve"> </w:t>
      </w:r>
      <w:r w:rsidR="00050C7D">
        <w:rPr>
          <w:rFonts w:ascii="Times New Roman" w:hAnsi="Times New Roman" w:cs="Times New Roman"/>
        </w:rPr>
        <w:t>in</w:t>
      </w:r>
      <w:r w:rsidR="00066C1F">
        <w:rPr>
          <w:rFonts w:ascii="Times New Roman" w:hAnsi="Times New Roman" w:cs="Times New Roman"/>
        </w:rPr>
        <w:t>accurate</w:t>
      </w:r>
      <w:r w:rsidR="00777A6C">
        <w:rPr>
          <w:rFonts w:ascii="Times New Roman" w:hAnsi="Times New Roman" w:cs="Times New Roman"/>
        </w:rPr>
        <w:t xml:space="preserve"> align</w:t>
      </w:r>
      <w:r w:rsidR="00050C7D">
        <w:rPr>
          <w:rFonts w:ascii="Times New Roman" w:hAnsi="Times New Roman" w:cs="Times New Roman"/>
        </w:rPr>
        <w:t>ment</w:t>
      </w:r>
      <w:r w:rsidR="004D441D">
        <w:rPr>
          <w:rFonts w:ascii="Times New Roman" w:hAnsi="Times New Roman" w:cs="Times New Roman"/>
        </w:rPr>
        <w:t xml:space="preserve"> or </w:t>
      </w:r>
      <w:r w:rsidR="00050C7D">
        <w:rPr>
          <w:rFonts w:ascii="Times New Roman" w:hAnsi="Times New Roman" w:cs="Times New Roman"/>
        </w:rPr>
        <w:t xml:space="preserve">incorrect </w:t>
      </w:r>
      <w:r w:rsidR="004D441D">
        <w:rPr>
          <w:rFonts w:ascii="Times New Roman" w:hAnsi="Times New Roman" w:cs="Times New Roman"/>
        </w:rPr>
        <w:t>genom</w:t>
      </w:r>
      <w:r w:rsidR="00050C7D">
        <w:rPr>
          <w:rFonts w:ascii="Times New Roman" w:hAnsi="Times New Roman" w:cs="Times New Roman"/>
        </w:rPr>
        <w:t>ic</w:t>
      </w:r>
      <w:r w:rsidR="004D441D">
        <w:rPr>
          <w:rFonts w:ascii="Times New Roman" w:hAnsi="Times New Roman" w:cs="Times New Roman"/>
        </w:rPr>
        <w:t xml:space="preserve"> a</w:t>
      </w:r>
      <w:r w:rsidR="00B57E87">
        <w:rPr>
          <w:rFonts w:ascii="Times New Roman" w:hAnsi="Times New Roman" w:cs="Times New Roman"/>
        </w:rPr>
        <w:t>nnotation</w:t>
      </w:r>
      <w:r w:rsidR="00686630" w:rsidRPr="00D17E62">
        <w:rPr>
          <w:rFonts w:ascii="Times New Roman" w:hAnsi="Times New Roman" w:cs="Times New Roman"/>
        </w:rPr>
        <w:fldChar w:fldCharType="begin"/>
      </w:r>
      <w:r w:rsidR="00686630">
        <w:rPr>
          <w:rFonts w:ascii="Times New Roman" w:hAnsi="Times New Roman" w:cs="Times New Roman"/>
        </w:rPr>
        <w:instrText xml:space="preserve"> ADDIN EN.CITE &lt;EndNote&gt;&lt;Cite&gt;&lt;Author&gt;Capella-Gutierrez&lt;/Author&gt;&lt;Year&gt;2009&lt;/Year&gt;&lt;RecNum&gt;57&lt;/RecNum&gt;&lt;DisplayText&gt;&lt;style face="superscript"&gt;28&lt;/style&gt;&lt;/DisplayText&gt;&lt;record&gt;&lt;rec-number&gt;57&lt;/rec-number&gt;&lt;foreign-keys&gt;&lt;key app="EN" db-id="tv9vrfdemz0pstew0aex95v6axa2v9ftwfvr" timestamp="1335729049" guid="0e116ba5-c701-4ca7-857c-74de01648e23"&gt;57&lt;/key&gt;&lt;/foreign-keys&gt;&lt;ref-type name="Journal Article"&gt;17&lt;/ref-type&gt;&lt;contributors&gt;&lt;authors&gt;&lt;author&gt;Capella-Gutierrez, S.&lt;/author&gt;&lt;author&gt;Silla-Martinez, J. M.&lt;/author&gt;&lt;author&gt;Gabaldon, T.&lt;/author&gt;&lt;/authors&gt;&lt;/contributors&gt;&lt;auth-address&gt;Comparative Genomics Group, Bioinformatics and Genomics Programme, Centre for Genomic Regulation, 88 08003 Barcelona, Spain.&lt;/auth-address&gt;&lt;titles&gt;&lt;title&gt;trimAl: a tool for automated alignment trimming in large-scale phylogenetic analyses&lt;/title&gt;&lt;secondary-title&gt;Bioinformatics&lt;/secondary-title&gt;&lt;/titles&gt;&lt;periodical&gt;&lt;full-title&gt;Bioinformatics&lt;/full-title&gt;&lt;abbr-1&gt;Bioinformatics&lt;/abbr-1&gt;&lt;abbr-2&gt;Bioinformatics&lt;/abbr-2&gt;&lt;/periodical&gt;&lt;pages&gt;1972-3&lt;/pages&gt;&lt;volume&gt;25&lt;/volume&gt;&lt;number&gt;15&lt;/number&gt;&lt;edition&gt;2009/06/10&lt;/edition&gt;&lt;keywords&gt;&lt;keyword&gt;Algorithms&lt;/keyword&gt;&lt;keyword&gt;Computational Biology/*methods&lt;/keyword&gt;&lt;keyword&gt;*Phylogeny&lt;/keyword&gt;&lt;keyword&gt;Sequence Alignment/*methods&lt;/keyword&gt;&lt;keyword&gt;Sequence Analysis, Protein&lt;/keyword&gt;&lt;keyword&gt;*Software&lt;/keyword&gt;&lt;keyword&gt;User-Computer Interface&lt;/keyword&gt;&lt;/keywords&gt;&lt;dates&gt;&lt;year&gt;2009&lt;/year&gt;&lt;pub-dates&gt;&lt;date&gt;Aug 1&lt;/date&gt;&lt;/pub-dates&gt;&lt;/dates&gt;&lt;isbn&gt;1367-4811 (Electronic)&amp;#xD;1367-4803 (Linking)&lt;/isbn&gt;&lt;accession-num&gt;19505945&lt;/accession-num&gt;&lt;urls&gt;&lt;related-urls&gt;&lt;url&gt;http://www.ncbi.nlm.nih.gov/pubmed/19505945&lt;/url&gt;&lt;/related-urls&gt;&lt;/urls&gt;&lt;custom2&gt;2712344&lt;/custom2&gt;&lt;electronic-resource-num&gt;btp348 [pii]&amp;#xD;10.1093/bioinformatics/btp348&lt;/electronic-resource-num&gt;&lt;language&gt;eng&lt;/language&gt;&lt;/record&gt;&lt;/Cite&gt;&lt;/EndNote&gt;</w:instrText>
      </w:r>
      <w:r w:rsidR="00686630" w:rsidRPr="00D17E62">
        <w:rPr>
          <w:rFonts w:ascii="Times New Roman" w:hAnsi="Times New Roman" w:cs="Times New Roman"/>
        </w:rPr>
        <w:fldChar w:fldCharType="separate"/>
      </w:r>
      <w:r w:rsidR="00686630" w:rsidRPr="002E41D6">
        <w:rPr>
          <w:rFonts w:ascii="Times New Roman" w:hAnsi="Times New Roman" w:cs="Times New Roman"/>
          <w:noProof/>
          <w:vertAlign w:val="superscript"/>
        </w:rPr>
        <w:t>28</w:t>
      </w:r>
      <w:r w:rsidR="00686630" w:rsidRPr="00D17E62">
        <w:rPr>
          <w:rFonts w:ascii="Times New Roman" w:hAnsi="Times New Roman" w:cs="Times New Roman"/>
        </w:rPr>
        <w:fldChar w:fldCharType="end"/>
      </w:r>
      <w:r w:rsidR="00DE1D49" w:rsidRPr="00D17E62">
        <w:rPr>
          <w:rFonts w:ascii="Times New Roman" w:hAnsi="Times New Roman" w:cs="Times New Roman"/>
        </w:rPr>
        <w:t xml:space="preserve">. </w:t>
      </w:r>
      <w:r w:rsidR="004E118F">
        <w:rPr>
          <w:rFonts w:ascii="Times New Roman" w:hAnsi="Times New Roman" w:cs="Times New Roman"/>
        </w:rPr>
        <w:t>W</w:t>
      </w:r>
      <w:r w:rsidR="00DE1D49" w:rsidRPr="00D17E62">
        <w:rPr>
          <w:rFonts w:ascii="Times New Roman" w:hAnsi="Times New Roman" w:cs="Times New Roman"/>
        </w:rPr>
        <w:t xml:space="preserve">e </w:t>
      </w:r>
      <w:r w:rsidR="00047140" w:rsidRPr="00D17E62">
        <w:rPr>
          <w:rFonts w:ascii="Times New Roman" w:hAnsi="Times New Roman" w:cs="Times New Roman"/>
        </w:rPr>
        <w:t>dropp</w:t>
      </w:r>
      <w:r w:rsidR="00E60326" w:rsidRPr="00D17E62">
        <w:rPr>
          <w:rFonts w:ascii="Times New Roman" w:hAnsi="Times New Roman" w:cs="Times New Roman"/>
        </w:rPr>
        <w:t>ed</w:t>
      </w:r>
      <w:r w:rsidR="00E320C3" w:rsidRPr="00D17E62">
        <w:rPr>
          <w:rFonts w:ascii="Times New Roman" w:hAnsi="Times New Roman" w:cs="Times New Roman"/>
        </w:rPr>
        <w:t xml:space="preserve"> the or</w:t>
      </w:r>
      <w:r w:rsidR="0036796D" w:rsidRPr="00D17E62">
        <w:rPr>
          <w:rFonts w:ascii="Times New Roman" w:hAnsi="Times New Roman" w:cs="Times New Roman"/>
        </w:rPr>
        <w:t>t</w:t>
      </w:r>
      <w:r w:rsidR="0029264D" w:rsidRPr="00D17E62">
        <w:rPr>
          <w:rFonts w:ascii="Times New Roman" w:hAnsi="Times New Roman" w:cs="Times New Roman"/>
        </w:rPr>
        <w:t>hologous</w:t>
      </w:r>
      <w:r w:rsidR="00BD4369" w:rsidRPr="00D17E62">
        <w:rPr>
          <w:rFonts w:ascii="Times New Roman" w:hAnsi="Times New Roman" w:cs="Times New Roman"/>
        </w:rPr>
        <w:t xml:space="preserve"> genes</w:t>
      </w:r>
      <w:r w:rsidR="0029264D" w:rsidRPr="00D17E62">
        <w:rPr>
          <w:rFonts w:ascii="Times New Roman" w:hAnsi="Times New Roman" w:cs="Times New Roman"/>
        </w:rPr>
        <w:t xml:space="preserve"> with </w:t>
      </w:r>
      <w:r w:rsidR="00E60326" w:rsidRPr="00D17E62">
        <w:rPr>
          <w:rFonts w:ascii="Times New Roman" w:hAnsi="Times New Roman" w:cs="Times New Roman"/>
        </w:rPr>
        <w:t>less</w:t>
      </w:r>
      <w:r w:rsidR="0029264D" w:rsidRPr="00D17E62">
        <w:rPr>
          <w:rFonts w:ascii="Times New Roman" w:hAnsi="Times New Roman" w:cs="Times New Roman"/>
        </w:rPr>
        <w:t xml:space="preserve"> than 50 species </w:t>
      </w:r>
      <w:r w:rsidR="00E60326" w:rsidRPr="00D17E62">
        <w:rPr>
          <w:rFonts w:ascii="Times New Roman" w:hAnsi="Times New Roman" w:cs="Times New Roman"/>
        </w:rPr>
        <w:t>or</w:t>
      </w:r>
      <w:r w:rsidR="0029264D" w:rsidRPr="00D17E62">
        <w:rPr>
          <w:rFonts w:ascii="Times New Roman" w:hAnsi="Times New Roman" w:cs="Times New Roman"/>
        </w:rPr>
        <w:t xml:space="preserve"> with </w:t>
      </w:r>
      <w:r w:rsidR="00071A98" w:rsidRPr="00D17E62">
        <w:rPr>
          <w:rFonts w:ascii="Times New Roman" w:hAnsi="Times New Roman" w:cs="Times New Roman"/>
        </w:rPr>
        <w:t xml:space="preserve">alignment length </w:t>
      </w:r>
      <w:r w:rsidR="00E60326" w:rsidRPr="00D17E62">
        <w:rPr>
          <w:rFonts w:ascii="Times New Roman" w:hAnsi="Times New Roman" w:cs="Times New Roman"/>
        </w:rPr>
        <w:t>shorter</w:t>
      </w:r>
      <w:r w:rsidR="0029264D" w:rsidRPr="00D17E62">
        <w:rPr>
          <w:rFonts w:ascii="Times New Roman" w:hAnsi="Times New Roman" w:cs="Times New Roman"/>
        </w:rPr>
        <w:t xml:space="preserve"> than 50 amino acid</w:t>
      </w:r>
      <w:r w:rsidR="00071A98" w:rsidRPr="00D17E62">
        <w:rPr>
          <w:rFonts w:ascii="Times New Roman" w:hAnsi="Times New Roman" w:cs="Times New Roman"/>
        </w:rPr>
        <w:t>s</w:t>
      </w:r>
      <w:r w:rsidR="006175BD" w:rsidRPr="00D17E62">
        <w:rPr>
          <w:rFonts w:ascii="Times New Roman" w:hAnsi="Times New Roman" w:cs="Times New Roman"/>
        </w:rPr>
        <w:t xml:space="preserve">. Finally, 13381 </w:t>
      </w:r>
      <w:r w:rsidR="00F84503">
        <w:rPr>
          <w:rFonts w:ascii="Times New Roman" w:hAnsi="Times New Roman" w:cs="Times New Roman"/>
        </w:rPr>
        <w:t xml:space="preserve">one-to-one </w:t>
      </w:r>
      <w:r w:rsidR="006175BD" w:rsidRPr="00D17E62">
        <w:rPr>
          <w:rFonts w:ascii="Times New Roman" w:hAnsi="Times New Roman" w:cs="Times New Roman"/>
        </w:rPr>
        <w:t xml:space="preserve">orthologous genes were </w:t>
      </w:r>
      <w:r w:rsidR="004E118F" w:rsidRPr="00D17E62">
        <w:rPr>
          <w:rFonts w:ascii="Times New Roman" w:hAnsi="Times New Roman" w:cs="Times New Roman"/>
        </w:rPr>
        <w:t>remained</w:t>
      </w:r>
      <w:r w:rsidR="000733B6">
        <w:rPr>
          <w:rFonts w:ascii="Times New Roman" w:hAnsi="Times New Roman" w:cs="Times New Roman"/>
        </w:rPr>
        <w:t>.</w:t>
      </w:r>
      <w:r w:rsidR="004E118F">
        <w:rPr>
          <w:rFonts w:ascii="Times New Roman" w:hAnsi="Times New Roman" w:cs="Times New Roman"/>
        </w:rPr>
        <w:t xml:space="preserve"> </w:t>
      </w:r>
      <w:r w:rsidR="000733B6">
        <w:rPr>
          <w:rFonts w:ascii="Times New Roman" w:hAnsi="Times New Roman" w:cs="Times New Roman"/>
        </w:rPr>
        <w:t>T</w:t>
      </w:r>
      <w:r w:rsidR="004E118F">
        <w:rPr>
          <w:rFonts w:ascii="Times New Roman" w:hAnsi="Times New Roman" w:cs="Times New Roman"/>
        </w:rPr>
        <w:t>he average number of species was 65.9 and the average length</w:t>
      </w:r>
      <w:r w:rsidR="00383121">
        <w:rPr>
          <w:rFonts w:ascii="Times New Roman" w:hAnsi="Times New Roman" w:cs="Times New Roman"/>
        </w:rPr>
        <w:t xml:space="preserve"> of protein alignment</w:t>
      </w:r>
      <w:r w:rsidR="004E118F">
        <w:rPr>
          <w:rFonts w:ascii="Times New Roman" w:hAnsi="Times New Roman" w:cs="Times New Roman"/>
        </w:rPr>
        <w:t xml:space="preserve"> was 583.0</w:t>
      </w:r>
      <w:r w:rsidR="000733B6">
        <w:rPr>
          <w:rFonts w:ascii="Times New Roman" w:hAnsi="Times New Roman" w:cs="Times New Roman"/>
        </w:rPr>
        <w:t xml:space="preserve"> after </w:t>
      </w:r>
      <w:r w:rsidR="0011672F">
        <w:rPr>
          <w:rFonts w:ascii="Times New Roman" w:hAnsi="Times New Roman" w:cs="Times New Roman"/>
        </w:rPr>
        <w:t xml:space="preserve">the </w:t>
      </w:r>
      <w:r w:rsidR="000733B6">
        <w:rPr>
          <w:rFonts w:ascii="Times New Roman" w:hAnsi="Times New Roman" w:cs="Times New Roman"/>
        </w:rPr>
        <w:t>filtering</w:t>
      </w:r>
      <w:r w:rsidR="009604E1">
        <w:rPr>
          <w:rFonts w:ascii="Times New Roman" w:hAnsi="Times New Roman" w:cs="Times New Roman"/>
        </w:rPr>
        <w:t xml:space="preserve"> process</w:t>
      </w:r>
      <w:r w:rsidR="004E118F">
        <w:rPr>
          <w:rFonts w:ascii="Times New Roman" w:hAnsi="Times New Roman" w:cs="Times New Roman"/>
        </w:rPr>
        <w:t xml:space="preserve"> (</w:t>
      </w:r>
      <w:r w:rsidR="004E118F" w:rsidRPr="00E6610F">
        <w:rPr>
          <w:rFonts w:ascii="Times New Roman" w:hAnsi="Times New Roman" w:cs="Times New Roman"/>
          <w:b/>
          <w:bCs/>
        </w:rPr>
        <w:t xml:space="preserve">Supplementary </w:t>
      </w:r>
      <w:r w:rsidR="004E118F" w:rsidRPr="00D17E62">
        <w:rPr>
          <w:rFonts w:ascii="Times New Roman" w:hAnsi="Times New Roman" w:cs="Times New Roman"/>
          <w:b/>
          <w:bCs/>
        </w:rPr>
        <w:t xml:space="preserve">Figure 2a and </w:t>
      </w:r>
      <w:r w:rsidR="004E118F">
        <w:rPr>
          <w:rFonts w:ascii="Times New Roman" w:hAnsi="Times New Roman" w:cs="Times New Roman"/>
          <w:b/>
          <w:bCs/>
        </w:rPr>
        <w:t xml:space="preserve">Supplementary </w:t>
      </w:r>
      <w:r w:rsidR="004E118F" w:rsidRPr="00D17E62">
        <w:rPr>
          <w:rFonts w:ascii="Times New Roman" w:hAnsi="Times New Roman" w:cs="Times New Roman"/>
          <w:b/>
          <w:bCs/>
        </w:rPr>
        <w:t>Figure 2b</w:t>
      </w:r>
      <w:r w:rsidR="004E118F">
        <w:rPr>
          <w:rFonts w:ascii="Times New Roman" w:hAnsi="Times New Roman" w:cs="Times New Roman"/>
        </w:rPr>
        <w:t>)</w:t>
      </w:r>
      <w:r w:rsidR="0029264D" w:rsidRPr="00D17E62">
        <w:rPr>
          <w:rFonts w:ascii="Times New Roman" w:hAnsi="Times New Roman" w:cs="Times New Roman"/>
        </w:rPr>
        <w:t xml:space="preserve">. </w:t>
      </w:r>
    </w:p>
    <w:p w14:paraId="551555BB" w14:textId="3C5D6DFC" w:rsidR="00BE7430" w:rsidRPr="00D17E62" w:rsidRDefault="00BE7430" w:rsidP="00E62ADE">
      <w:pPr>
        <w:spacing w:line="332" w:lineRule="exact"/>
        <w:rPr>
          <w:rFonts w:ascii="Times New Roman" w:hAnsi="Times New Roman" w:cs="Times New Roman"/>
        </w:rPr>
      </w:pPr>
    </w:p>
    <w:p w14:paraId="675123BA" w14:textId="502A1E05" w:rsidR="004958F1" w:rsidRPr="008A373B" w:rsidRDefault="004E2D31" w:rsidP="00E62ADE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 xml:space="preserve">Identification of </w:t>
      </w:r>
      <w:r w:rsidR="00181118" w:rsidRPr="008A373B">
        <w:rPr>
          <w:rFonts w:ascii="Times New Roman" w:hAnsi="Times New Roman" w:cs="Times New Roman"/>
          <w:b/>
          <w:bCs/>
        </w:rPr>
        <w:t>significant</w:t>
      </w:r>
      <w:r w:rsidR="00A17981" w:rsidRPr="008A373B">
        <w:rPr>
          <w:rFonts w:ascii="Times New Roman" w:hAnsi="Times New Roman" w:cs="Times New Roman"/>
          <w:b/>
          <w:bCs/>
        </w:rPr>
        <w:t>ly</w:t>
      </w:r>
      <w:r w:rsidRPr="008A373B">
        <w:rPr>
          <w:rFonts w:ascii="Times New Roman" w:hAnsi="Times New Roman" w:cs="Times New Roman"/>
          <w:b/>
          <w:bCs/>
        </w:rPr>
        <w:t xml:space="preserve"> correlat</w:t>
      </w:r>
      <w:r w:rsidR="004D441D" w:rsidRPr="008A373B">
        <w:rPr>
          <w:rFonts w:ascii="Times New Roman" w:hAnsi="Times New Roman" w:cs="Times New Roman"/>
          <w:b/>
          <w:bCs/>
        </w:rPr>
        <w:t>ed</w:t>
      </w:r>
      <w:r w:rsidRPr="008A373B">
        <w:rPr>
          <w:rFonts w:ascii="Times New Roman" w:hAnsi="Times New Roman" w:cs="Times New Roman"/>
          <w:b/>
          <w:bCs/>
        </w:rPr>
        <w:t xml:space="preserve"> </w:t>
      </w:r>
      <w:r w:rsidR="00181118" w:rsidRPr="008A373B">
        <w:rPr>
          <w:rFonts w:ascii="Times New Roman" w:hAnsi="Times New Roman" w:cs="Times New Roman"/>
          <w:b/>
          <w:bCs/>
        </w:rPr>
        <w:t>genes</w:t>
      </w:r>
      <w:r w:rsidRPr="008A373B">
        <w:rPr>
          <w:rFonts w:ascii="Times New Roman" w:hAnsi="Times New Roman" w:cs="Times New Roman"/>
          <w:b/>
          <w:bCs/>
        </w:rPr>
        <w:t xml:space="preserve"> </w:t>
      </w:r>
    </w:p>
    <w:p w14:paraId="61FFEB13" w14:textId="5E2B107B" w:rsidR="00551B02" w:rsidRPr="00D17E62" w:rsidRDefault="00AB5E1B" w:rsidP="00E62ADE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ing RERconverge package, w</w:t>
      </w:r>
      <w:r w:rsidR="004C15D5" w:rsidRPr="00D17E62">
        <w:rPr>
          <w:rFonts w:ascii="Times New Roman" w:hAnsi="Times New Roman" w:cs="Times New Roman"/>
        </w:rPr>
        <w:t>e identif</w:t>
      </w:r>
      <w:r w:rsidR="001F0A4D" w:rsidRPr="00D17E62">
        <w:rPr>
          <w:rFonts w:ascii="Times New Roman" w:hAnsi="Times New Roman" w:cs="Times New Roman"/>
        </w:rPr>
        <w:t>ied</w:t>
      </w:r>
      <w:r w:rsidR="002A5494" w:rsidRPr="00D17E62">
        <w:rPr>
          <w:rFonts w:ascii="Times New Roman" w:hAnsi="Times New Roman" w:cs="Times New Roman"/>
        </w:rPr>
        <w:t xml:space="preserve"> 3</w:t>
      </w:r>
      <w:r w:rsidR="00B04C2A" w:rsidRPr="00D17E62">
        <w:rPr>
          <w:rFonts w:ascii="Times New Roman" w:hAnsi="Times New Roman" w:cs="Times New Roman"/>
        </w:rPr>
        <w:t>70</w:t>
      </w:r>
      <w:r w:rsidR="002A5494" w:rsidRPr="00D17E62">
        <w:rPr>
          <w:rFonts w:ascii="Times New Roman" w:hAnsi="Times New Roman" w:cs="Times New Roman"/>
        </w:rPr>
        <w:t xml:space="preserve"> negative</w:t>
      </w:r>
      <w:r w:rsidR="00D90E1B">
        <w:rPr>
          <w:rFonts w:ascii="Times New Roman" w:hAnsi="Times New Roman" w:cs="Times New Roman"/>
        </w:rPr>
        <w:t>ly</w:t>
      </w:r>
      <w:r w:rsidR="002A5494" w:rsidRPr="00D17E62">
        <w:rPr>
          <w:rFonts w:ascii="Times New Roman" w:hAnsi="Times New Roman" w:cs="Times New Roman"/>
        </w:rPr>
        <w:t xml:space="preserve"> correlat</w:t>
      </w:r>
      <w:r w:rsidR="00F752F5">
        <w:rPr>
          <w:rFonts w:ascii="Times New Roman" w:hAnsi="Times New Roman" w:cs="Times New Roman"/>
        </w:rPr>
        <w:t>ed</w:t>
      </w:r>
      <w:r w:rsidR="002A5494" w:rsidRPr="00D17E62">
        <w:rPr>
          <w:rFonts w:ascii="Times New Roman" w:hAnsi="Times New Roman" w:cs="Times New Roman"/>
        </w:rPr>
        <w:t xml:space="preserve"> genes</w:t>
      </w:r>
      <w:r w:rsidR="00673E3C">
        <w:rPr>
          <w:rFonts w:ascii="Times New Roman" w:hAnsi="Times New Roman" w:cs="Times New Roman"/>
        </w:rPr>
        <w:t xml:space="preserve"> (NCGs)</w:t>
      </w:r>
      <w:r w:rsidR="002A5494" w:rsidRPr="00D17E62">
        <w:rPr>
          <w:rFonts w:ascii="Times New Roman" w:hAnsi="Times New Roman" w:cs="Times New Roman"/>
        </w:rPr>
        <w:t xml:space="preserve"> (</w:t>
      </w:r>
      <w:r w:rsidR="002A5494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397569" w:rsidRPr="00D17E62">
        <w:rPr>
          <w:rFonts w:ascii="Times New Roman" w:hAnsi="Times New Roman" w:cs="Times New Roman"/>
          <w:b/>
          <w:bCs/>
        </w:rPr>
        <w:t>3</w:t>
      </w:r>
      <w:r w:rsidR="002A5494" w:rsidRPr="00D17E62">
        <w:rPr>
          <w:rFonts w:ascii="Times New Roman" w:hAnsi="Times New Roman" w:cs="Times New Roman"/>
        </w:rPr>
        <w:t>)</w:t>
      </w:r>
      <w:r w:rsidR="001F0A4D" w:rsidRPr="00D17E62">
        <w:rPr>
          <w:rFonts w:ascii="Times New Roman" w:hAnsi="Times New Roman" w:cs="Times New Roman"/>
        </w:rPr>
        <w:t xml:space="preserve"> and 3</w:t>
      </w:r>
      <w:r w:rsidR="00846578" w:rsidRPr="00D17E62">
        <w:rPr>
          <w:rFonts w:ascii="Times New Roman" w:hAnsi="Times New Roman" w:cs="Times New Roman"/>
        </w:rPr>
        <w:t>0</w:t>
      </w:r>
      <w:r w:rsidR="001F0A4D" w:rsidRPr="00D17E62">
        <w:rPr>
          <w:rFonts w:ascii="Times New Roman" w:hAnsi="Times New Roman" w:cs="Times New Roman"/>
        </w:rPr>
        <w:t>0 positive</w:t>
      </w:r>
      <w:r w:rsidR="00D90E1B">
        <w:rPr>
          <w:rFonts w:ascii="Times New Roman" w:hAnsi="Times New Roman" w:cs="Times New Roman"/>
        </w:rPr>
        <w:t>ly</w:t>
      </w:r>
      <w:r w:rsidR="001F0A4D" w:rsidRPr="00D17E62">
        <w:rPr>
          <w:rFonts w:ascii="Times New Roman" w:hAnsi="Times New Roman" w:cs="Times New Roman"/>
        </w:rPr>
        <w:t xml:space="preserve"> correlat</w:t>
      </w:r>
      <w:r w:rsidR="00F752F5">
        <w:rPr>
          <w:rFonts w:ascii="Times New Roman" w:hAnsi="Times New Roman" w:cs="Times New Roman"/>
        </w:rPr>
        <w:t>ed</w:t>
      </w:r>
      <w:r w:rsidR="001F0A4D" w:rsidRPr="00D17E62">
        <w:rPr>
          <w:rFonts w:ascii="Times New Roman" w:hAnsi="Times New Roman" w:cs="Times New Roman"/>
        </w:rPr>
        <w:t xml:space="preserve"> genes</w:t>
      </w:r>
      <w:r w:rsidR="00673E3C">
        <w:rPr>
          <w:rFonts w:ascii="Times New Roman" w:hAnsi="Times New Roman" w:cs="Times New Roman"/>
        </w:rPr>
        <w:t xml:space="preserve"> (PCGs)</w:t>
      </w:r>
      <w:r w:rsidR="001F0A4D" w:rsidRPr="00D17E62">
        <w:rPr>
          <w:rFonts w:ascii="Times New Roman" w:hAnsi="Times New Roman" w:cs="Times New Roman"/>
        </w:rPr>
        <w:t xml:space="preserve"> (</w:t>
      </w:r>
      <w:r w:rsidR="001F0A4D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397569" w:rsidRPr="00D17E62">
        <w:rPr>
          <w:rFonts w:ascii="Times New Roman" w:hAnsi="Times New Roman" w:cs="Times New Roman"/>
          <w:b/>
          <w:bCs/>
        </w:rPr>
        <w:t>4</w:t>
      </w:r>
      <w:r w:rsidR="001F0A4D" w:rsidRPr="00D17E62">
        <w:rPr>
          <w:rFonts w:ascii="Times New Roman" w:hAnsi="Times New Roman" w:cs="Times New Roman"/>
        </w:rPr>
        <w:t>)</w:t>
      </w:r>
      <w:r w:rsidR="002A5494" w:rsidRPr="00D17E62">
        <w:rPr>
          <w:rFonts w:ascii="Times New Roman" w:hAnsi="Times New Roman" w:cs="Times New Roman"/>
        </w:rPr>
        <w:t xml:space="preserve">. </w:t>
      </w:r>
      <w:r w:rsidR="00B94551" w:rsidRPr="00B94551">
        <w:rPr>
          <w:rFonts w:ascii="Times New Roman" w:hAnsi="Times New Roman" w:cs="Times New Roman"/>
        </w:rPr>
        <w:t>Although these genes are not enriched in longevity genes collected by HAGR database</w:t>
      </w:r>
      <w:r w:rsidR="00E3775B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8c3R5bGUgZmFjZT0ic3VwZXJzY3JpcHQi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E3775B" w:rsidRPr="00D17E62">
        <w:rPr>
          <w:rFonts w:ascii="Times New Roman" w:hAnsi="Times New Roman" w:cs="Times New Roman"/>
        </w:rPr>
      </w:r>
      <w:r w:rsidR="00E3775B" w:rsidRPr="00D17E62">
        <w:rPr>
          <w:rFonts w:ascii="Times New Roman" w:hAnsi="Times New Roman" w:cs="Times New Roman"/>
        </w:rPr>
        <w:fldChar w:fldCharType="separate"/>
      </w:r>
      <w:r w:rsidR="00C11769" w:rsidRPr="00C11769">
        <w:rPr>
          <w:rFonts w:ascii="Times New Roman" w:hAnsi="Times New Roman" w:cs="Times New Roman"/>
          <w:noProof/>
          <w:vertAlign w:val="superscript"/>
        </w:rPr>
        <w:t>12</w:t>
      </w:r>
      <w:r w:rsidR="00E3775B" w:rsidRPr="00D17E62">
        <w:rPr>
          <w:rFonts w:ascii="Times New Roman" w:hAnsi="Times New Roman" w:cs="Times New Roman"/>
        </w:rPr>
        <w:fldChar w:fldCharType="end"/>
      </w:r>
      <w:r w:rsidR="002E76BD" w:rsidRPr="00D17E62">
        <w:rPr>
          <w:rFonts w:ascii="Times New Roman" w:hAnsi="Times New Roman" w:cs="Times New Roman"/>
        </w:rPr>
        <w:t xml:space="preserve"> (</w:t>
      </w:r>
      <w:r w:rsidR="001810C2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A557B7" w:rsidRPr="00D17E62">
        <w:rPr>
          <w:rFonts w:ascii="Times New Roman" w:hAnsi="Times New Roman" w:cs="Times New Roman"/>
          <w:b/>
          <w:bCs/>
        </w:rPr>
        <w:t>5</w:t>
      </w:r>
      <w:r w:rsidR="002E76BD" w:rsidRPr="00D17E62">
        <w:rPr>
          <w:rFonts w:ascii="Times New Roman" w:hAnsi="Times New Roman" w:cs="Times New Roman"/>
        </w:rPr>
        <w:t>)</w:t>
      </w:r>
      <w:r w:rsidR="00105BCE">
        <w:rPr>
          <w:rFonts w:ascii="Times New Roman" w:hAnsi="Times New Roman" w:cs="Times New Roman"/>
        </w:rPr>
        <w:t>.</w:t>
      </w:r>
      <w:r w:rsidR="00560F15">
        <w:rPr>
          <w:rFonts w:ascii="Times New Roman" w:hAnsi="Times New Roman" w:cs="Times New Roman"/>
        </w:rPr>
        <w:t xml:space="preserve"> </w:t>
      </w:r>
      <w:r w:rsidR="00105BCE">
        <w:rPr>
          <w:rFonts w:ascii="Times New Roman" w:hAnsi="Times New Roman" w:cs="Times New Roman"/>
        </w:rPr>
        <w:t>T</w:t>
      </w:r>
      <w:r w:rsidR="00560F15">
        <w:rPr>
          <w:rFonts w:ascii="Times New Roman" w:hAnsi="Times New Roman" w:cs="Times New Roman"/>
        </w:rPr>
        <w:t xml:space="preserve">his may be caused by most of HAGR longevity-associated genes were obtained from human population and </w:t>
      </w:r>
      <w:r w:rsidR="00560F15" w:rsidRPr="00560F15">
        <w:rPr>
          <w:rFonts w:ascii="Times New Roman" w:hAnsi="Times New Roman" w:cs="Times New Roman"/>
        </w:rPr>
        <w:t>short-lived laboratory animal models</w:t>
      </w:r>
      <w:r w:rsidR="00105BCE">
        <w:rPr>
          <w:rFonts w:ascii="Times New Roman" w:hAnsi="Times New Roman" w:cs="Times New Roman"/>
        </w:rPr>
        <w:t xml:space="preserve"> and thus was not a good </w:t>
      </w:r>
      <w:r w:rsidR="00105BCE" w:rsidRPr="00105BCE">
        <w:rPr>
          <w:rFonts w:ascii="Times New Roman" w:hAnsi="Times New Roman" w:cs="Times New Roman"/>
        </w:rPr>
        <w:t>representative</w:t>
      </w:r>
      <w:r w:rsidR="00105BCE">
        <w:rPr>
          <w:rFonts w:ascii="Times New Roman" w:hAnsi="Times New Roman" w:cs="Times New Roman"/>
        </w:rPr>
        <w:t xml:space="preserve"> of the common molecular basis underlying </w:t>
      </w:r>
      <w:r w:rsidR="00915EC9">
        <w:rPr>
          <w:rFonts w:ascii="Times New Roman" w:hAnsi="Times New Roman" w:cs="Times New Roman"/>
        </w:rPr>
        <w:t xml:space="preserve">lifespan </w:t>
      </w:r>
      <w:r w:rsidR="001B5117">
        <w:rPr>
          <w:rFonts w:ascii="Times New Roman" w:hAnsi="Times New Roman" w:cs="Times New Roman"/>
        </w:rPr>
        <w:t>evolution</w:t>
      </w:r>
      <w:r w:rsidR="00560F15">
        <w:rPr>
          <w:rFonts w:ascii="Times New Roman" w:hAnsi="Times New Roman" w:cs="Times New Roman"/>
        </w:rPr>
        <w:t>.</w:t>
      </w:r>
      <w:r w:rsidR="0054433A">
        <w:rPr>
          <w:rFonts w:ascii="Times New Roman" w:hAnsi="Times New Roman" w:cs="Times New Roman"/>
        </w:rPr>
        <w:t xml:space="preserve"> </w:t>
      </w:r>
      <w:r w:rsidR="00C807DD">
        <w:rPr>
          <w:rFonts w:ascii="Times New Roman" w:hAnsi="Times New Roman" w:cs="Times New Roman"/>
        </w:rPr>
        <w:t>For example</w:t>
      </w:r>
      <w:r w:rsidR="00B94551">
        <w:rPr>
          <w:rFonts w:ascii="Times New Roman" w:hAnsi="Times New Roman" w:cs="Times New Roman"/>
        </w:rPr>
        <w:t>,</w:t>
      </w:r>
      <w:r w:rsidR="006A3CF4">
        <w:rPr>
          <w:rFonts w:ascii="Times New Roman" w:hAnsi="Times New Roman" w:cs="Times New Roman"/>
        </w:rPr>
        <w:t xml:space="preserve"> </w:t>
      </w:r>
      <w:r w:rsidR="00942B29" w:rsidRPr="00942B29">
        <w:rPr>
          <w:rFonts w:ascii="Times New Roman" w:hAnsi="Times New Roman" w:cs="Times New Roman"/>
        </w:rPr>
        <w:t>5 of the 6 most significantly correlated genes might affect lifespan or aging</w:t>
      </w:r>
      <w:r w:rsidR="00942B29">
        <w:rPr>
          <w:rFonts w:ascii="Times New Roman" w:hAnsi="Times New Roman" w:cs="Times New Roman"/>
        </w:rPr>
        <w:t xml:space="preserve"> (</w:t>
      </w:r>
      <w:r w:rsidR="00942B29" w:rsidRPr="00942B29">
        <w:rPr>
          <w:rFonts w:ascii="Times New Roman" w:hAnsi="Times New Roman" w:cs="Times New Roman"/>
          <w:b/>
          <w:bCs/>
        </w:rPr>
        <w:t>Figure 2</w:t>
      </w:r>
      <w:r w:rsidR="00942B29">
        <w:rPr>
          <w:rFonts w:ascii="Times New Roman" w:hAnsi="Times New Roman" w:cs="Times New Roman"/>
        </w:rPr>
        <w:t>)</w:t>
      </w:r>
      <w:r w:rsidR="00942B29" w:rsidRPr="00942B29">
        <w:rPr>
          <w:rFonts w:ascii="Times New Roman" w:hAnsi="Times New Roman" w:cs="Times New Roman"/>
        </w:rPr>
        <w:t>, none of them was collected by HAGR database</w:t>
      </w:r>
      <w:r w:rsidR="006A3CF4">
        <w:rPr>
          <w:rFonts w:ascii="Times New Roman" w:hAnsi="Times New Roman" w:cs="Times New Roman"/>
        </w:rPr>
        <w:t>. Such as,</w:t>
      </w:r>
      <w:r w:rsidR="00C11939" w:rsidRPr="00D17E62">
        <w:rPr>
          <w:rFonts w:ascii="Times New Roman" w:hAnsi="Times New Roman" w:cs="Times New Roman"/>
        </w:rPr>
        <w:t xml:space="preserve"> </w:t>
      </w:r>
      <w:r w:rsidR="00562901">
        <w:rPr>
          <w:rFonts w:ascii="Times New Roman" w:hAnsi="Times New Roman" w:cs="Times New Roman"/>
        </w:rPr>
        <w:t>a</w:t>
      </w:r>
      <w:r w:rsidR="005C1B8F" w:rsidRPr="00D17E62">
        <w:rPr>
          <w:rFonts w:ascii="Times New Roman" w:hAnsi="Times New Roman" w:cs="Times New Roman"/>
        </w:rPr>
        <w:t xml:space="preserve"> minor SNP in </w:t>
      </w:r>
      <w:r w:rsidR="008053C5" w:rsidRPr="00534398">
        <w:rPr>
          <w:rFonts w:ascii="Times New Roman" w:hAnsi="Times New Roman" w:cs="Times New Roman"/>
          <w:i/>
          <w:iCs/>
        </w:rPr>
        <w:t>ADAMTS6</w:t>
      </w:r>
      <w:r w:rsidR="008053C5" w:rsidRPr="00D17E62">
        <w:rPr>
          <w:rFonts w:ascii="Times New Roman" w:hAnsi="Times New Roman" w:cs="Times New Roman"/>
        </w:rPr>
        <w:t xml:space="preserve"> (ADAM metallopeptidase with thrombospondin type 1 motif, 6), </w:t>
      </w:r>
      <w:r w:rsidR="00C11939" w:rsidRPr="00D17E62">
        <w:rPr>
          <w:rFonts w:ascii="Times New Roman" w:hAnsi="Times New Roman" w:cs="Times New Roman"/>
        </w:rPr>
        <w:t>the most</w:t>
      </w:r>
      <w:r w:rsidR="002D27BA">
        <w:rPr>
          <w:rFonts w:ascii="Times New Roman" w:hAnsi="Times New Roman" w:cs="Times New Roman"/>
        </w:rPr>
        <w:t xml:space="preserve"> </w:t>
      </w:r>
      <w:r w:rsidR="00E510DD">
        <w:rPr>
          <w:rFonts w:ascii="Times New Roman" w:hAnsi="Times New Roman" w:cs="Times New Roman"/>
        </w:rPr>
        <w:t>positively correlated gene</w:t>
      </w:r>
      <w:r w:rsidR="002679A4" w:rsidRPr="00D17E62">
        <w:rPr>
          <w:rFonts w:ascii="Times New Roman" w:hAnsi="Times New Roman" w:cs="Times New Roman"/>
        </w:rPr>
        <w:t xml:space="preserve"> (</w:t>
      </w:r>
      <w:r w:rsidR="002679A4" w:rsidRPr="00D17E62">
        <w:rPr>
          <w:rFonts w:ascii="Times New Roman" w:hAnsi="Times New Roman" w:cs="Times New Roman"/>
          <w:b/>
          <w:bCs/>
        </w:rPr>
        <w:t xml:space="preserve">Figure </w:t>
      </w:r>
      <w:r w:rsidR="00A27F8D">
        <w:rPr>
          <w:rFonts w:ascii="Times New Roman" w:hAnsi="Times New Roman" w:cs="Times New Roman"/>
          <w:b/>
          <w:bCs/>
        </w:rPr>
        <w:t>2</w:t>
      </w:r>
      <w:r w:rsidR="002679A4" w:rsidRPr="00D17E62">
        <w:rPr>
          <w:rFonts w:ascii="Times New Roman" w:hAnsi="Times New Roman" w:cs="Times New Roman"/>
          <w:b/>
          <w:bCs/>
        </w:rPr>
        <w:t>a</w:t>
      </w:r>
      <w:r w:rsidR="002679A4" w:rsidRPr="00D17E62">
        <w:rPr>
          <w:rFonts w:ascii="Times New Roman" w:hAnsi="Times New Roman" w:cs="Times New Roman"/>
        </w:rPr>
        <w:t>)</w:t>
      </w:r>
      <w:r w:rsidR="00C11939" w:rsidRPr="00D17E62">
        <w:rPr>
          <w:rFonts w:ascii="Times New Roman" w:hAnsi="Times New Roman" w:cs="Times New Roman"/>
        </w:rPr>
        <w:t>,</w:t>
      </w:r>
      <w:r w:rsidR="0059352A" w:rsidRPr="00D17E62">
        <w:rPr>
          <w:rFonts w:ascii="Times New Roman" w:hAnsi="Times New Roman" w:cs="Times New Roman"/>
        </w:rPr>
        <w:t xml:space="preserve"> has protective effective on aging</w:t>
      </w:r>
      <w:r w:rsidR="00114EF5" w:rsidRPr="00D17E62">
        <w:rPr>
          <w:rFonts w:ascii="Times New Roman" w:hAnsi="Times New Roman" w:cs="Times New Roman"/>
        </w:rPr>
        <w:t xml:space="preserve"> in a GWAS study</w:t>
      </w:r>
      <w:r w:rsidR="00926CEB" w:rsidRPr="00D17E62">
        <w:rPr>
          <w:rFonts w:ascii="Times New Roman" w:hAnsi="Times New Roman" w:cs="Times New Roman"/>
        </w:rPr>
        <w:fldChar w:fldCharType="begin">
          <w:fldData xml:space="preserve">PEVuZE5vdGU+PENpdGU+PEF1dGhvcj5TaGk8L0F1dGhvcj48WWVhcj4yMDEyPC9ZZWFyPjxSZWNO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TaGk8L0F1dGhvcj48WWVhcj4yMDEyPC9ZZWFyPjxSZWNO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926CEB" w:rsidRPr="00D17E62">
        <w:rPr>
          <w:rFonts w:ascii="Times New Roman" w:hAnsi="Times New Roman" w:cs="Times New Roman"/>
        </w:rPr>
      </w:r>
      <w:r w:rsidR="00926CEB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36</w:t>
      </w:r>
      <w:r w:rsidR="00926CEB" w:rsidRPr="00D17E62">
        <w:rPr>
          <w:rFonts w:ascii="Times New Roman" w:hAnsi="Times New Roman" w:cs="Times New Roman"/>
        </w:rPr>
        <w:fldChar w:fldCharType="end"/>
      </w:r>
      <w:r w:rsidR="0059352A" w:rsidRPr="00D17E62">
        <w:rPr>
          <w:rFonts w:ascii="Times New Roman" w:hAnsi="Times New Roman" w:cs="Times New Roman"/>
        </w:rPr>
        <w:t>.</w:t>
      </w:r>
      <w:r w:rsidR="007523B9" w:rsidRPr="00D17E62">
        <w:rPr>
          <w:rFonts w:ascii="Times New Roman" w:hAnsi="Times New Roman" w:cs="Times New Roman"/>
        </w:rPr>
        <w:t xml:space="preserve"> </w:t>
      </w:r>
      <w:r w:rsidR="00C96456" w:rsidRPr="00D17E62">
        <w:rPr>
          <w:rFonts w:ascii="Times New Roman" w:hAnsi="Times New Roman" w:cs="Times New Roman"/>
        </w:rPr>
        <w:t xml:space="preserve">Another </w:t>
      </w:r>
      <w:r w:rsidR="007523B9" w:rsidRPr="00D17E62">
        <w:rPr>
          <w:rFonts w:ascii="Times New Roman" w:hAnsi="Times New Roman" w:cs="Times New Roman"/>
        </w:rPr>
        <w:t xml:space="preserve">locus (rs12199884) in </w:t>
      </w:r>
      <w:r w:rsidR="007523B9" w:rsidRPr="00830BF8">
        <w:rPr>
          <w:rFonts w:ascii="Times New Roman" w:hAnsi="Times New Roman" w:cs="Times New Roman"/>
          <w:i/>
          <w:iCs/>
        </w:rPr>
        <w:t>PKHD</w:t>
      </w:r>
      <w:r w:rsidR="007523B9" w:rsidRPr="00D17E62">
        <w:rPr>
          <w:rFonts w:ascii="Times New Roman" w:hAnsi="Times New Roman" w:cs="Times New Roman"/>
        </w:rPr>
        <w:t>1 (polycystic kidney and hepatic disease</w:t>
      </w:r>
      <w:r w:rsidR="00AF4C45" w:rsidRPr="00D17E62">
        <w:rPr>
          <w:rFonts w:ascii="Times New Roman" w:hAnsi="Times New Roman" w:cs="Times New Roman"/>
        </w:rPr>
        <w:t xml:space="preserve"> </w:t>
      </w:r>
      <w:r w:rsidR="007523B9" w:rsidRPr="00D17E62">
        <w:rPr>
          <w:rFonts w:ascii="Times New Roman" w:hAnsi="Times New Roman" w:cs="Times New Roman"/>
        </w:rPr>
        <w:t xml:space="preserve">1), the most </w:t>
      </w:r>
      <w:r w:rsidR="00E510DD">
        <w:rPr>
          <w:rFonts w:ascii="Times New Roman" w:hAnsi="Times New Roman" w:cs="Times New Roman"/>
        </w:rPr>
        <w:t>negatively correlated gene</w:t>
      </w:r>
      <w:r w:rsidR="002679A4" w:rsidRPr="00D17E62">
        <w:rPr>
          <w:rFonts w:ascii="Times New Roman" w:hAnsi="Times New Roman" w:cs="Times New Roman"/>
        </w:rPr>
        <w:t xml:space="preserve"> (</w:t>
      </w:r>
      <w:r w:rsidR="002679A4" w:rsidRPr="00D17E62">
        <w:rPr>
          <w:rFonts w:ascii="Times New Roman" w:hAnsi="Times New Roman" w:cs="Times New Roman"/>
          <w:b/>
          <w:bCs/>
        </w:rPr>
        <w:t xml:space="preserve">Figure </w:t>
      </w:r>
      <w:r w:rsidR="00D108CF">
        <w:rPr>
          <w:rFonts w:ascii="Times New Roman" w:hAnsi="Times New Roman" w:cs="Times New Roman"/>
          <w:b/>
          <w:bCs/>
        </w:rPr>
        <w:t>2</w:t>
      </w:r>
      <w:r w:rsidR="002679A4" w:rsidRPr="00D17E62">
        <w:rPr>
          <w:rFonts w:ascii="Times New Roman" w:hAnsi="Times New Roman" w:cs="Times New Roman"/>
          <w:b/>
          <w:bCs/>
        </w:rPr>
        <w:t>d</w:t>
      </w:r>
      <w:r w:rsidR="002679A4" w:rsidRPr="00D17E62">
        <w:rPr>
          <w:rFonts w:ascii="Times New Roman" w:hAnsi="Times New Roman" w:cs="Times New Roman"/>
        </w:rPr>
        <w:t>)</w:t>
      </w:r>
      <w:r w:rsidR="007523B9" w:rsidRPr="00D17E62">
        <w:rPr>
          <w:rFonts w:ascii="Times New Roman" w:hAnsi="Times New Roman" w:cs="Times New Roman"/>
        </w:rPr>
        <w:t>, is negatively associated with longevity in males</w:t>
      </w:r>
      <w:r w:rsidR="003B7484" w:rsidRPr="00D17E62">
        <w:rPr>
          <w:rFonts w:ascii="Times New Roman" w:hAnsi="Times New Roman" w:cs="Times New Roman"/>
        </w:rPr>
        <w:t xml:space="preserve"> from Han Chinese population GWAS study</w:t>
      </w:r>
      <w:r w:rsidR="002B5748" w:rsidRPr="00D17E62">
        <w:rPr>
          <w:rFonts w:ascii="Times New Roman" w:hAnsi="Times New Roman" w:cs="Times New Roman"/>
        </w:rPr>
        <w:fldChar w:fldCharType="begin">
          <w:fldData xml:space="preserve">PEVuZE5vdGU+PENpdGU+PEF1dGhvcj5aZW5nPC9BdXRob3I+PFllYXI+MjAxODwvWWVhcj48UmVj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aZW5nPC9BdXRob3I+PFllYXI+MjAxODwvWWVhcj48UmVj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2B5748" w:rsidRPr="00D17E62">
        <w:rPr>
          <w:rFonts w:ascii="Times New Roman" w:hAnsi="Times New Roman" w:cs="Times New Roman"/>
        </w:rPr>
      </w:r>
      <w:r w:rsidR="002B5748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37</w:t>
      </w:r>
      <w:r w:rsidR="002B5748" w:rsidRPr="00D17E62">
        <w:rPr>
          <w:rFonts w:ascii="Times New Roman" w:hAnsi="Times New Roman" w:cs="Times New Roman"/>
        </w:rPr>
        <w:fldChar w:fldCharType="end"/>
      </w:r>
      <w:r w:rsidR="007523B9" w:rsidRPr="00D17E62">
        <w:rPr>
          <w:rFonts w:ascii="Times New Roman" w:hAnsi="Times New Roman" w:cs="Times New Roman"/>
        </w:rPr>
        <w:t>.</w:t>
      </w:r>
      <w:r w:rsidR="00C253E5" w:rsidRPr="00D17E62">
        <w:rPr>
          <w:rFonts w:ascii="Times New Roman" w:hAnsi="Times New Roman" w:cs="Times New Roman"/>
        </w:rPr>
        <w:t xml:space="preserve"> </w:t>
      </w:r>
      <w:r w:rsidR="00C214CB">
        <w:rPr>
          <w:rFonts w:ascii="Times New Roman" w:hAnsi="Times New Roman" w:cs="Times New Roman"/>
        </w:rPr>
        <w:t>D</w:t>
      </w:r>
      <w:r w:rsidR="00C253E5" w:rsidRPr="00D17E62">
        <w:rPr>
          <w:rFonts w:ascii="Times New Roman" w:hAnsi="Times New Roman" w:cs="Times New Roman"/>
        </w:rPr>
        <w:t>eletion</w:t>
      </w:r>
      <w:r w:rsidR="007637AB">
        <w:rPr>
          <w:rFonts w:ascii="Times New Roman" w:hAnsi="Times New Roman" w:cs="Times New Roman"/>
        </w:rPr>
        <w:t xml:space="preserve"> of</w:t>
      </w:r>
      <w:r w:rsidR="00C214CB">
        <w:rPr>
          <w:rFonts w:ascii="Times New Roman" w:hAnsi="Times New Roman" w:cs="Times New Roman"/>
        </w:rPr>
        <w:t xml:space="preserve"> </w:t>
      </w:r>
      <w:proofErr w:type="spellStart"/>
      <w:r w:rsidR="00243BA8" w:rsidRPr="00830BF8">
        <w:rPr>
          <w:rFonts w:ascii="Times New Roman" w:hAnsi="Times New Roman" w:cs="Times New Roman"/>
          <w:i/>
          <w:iCs/>
        </w:rPr>
        <w:t>Y</w:t>
      </w:r>
      <w:r w:rsidR="00757671" w:rsidRPr="00830BF8">
        <w:rPr>
          <w:rFonts w:ascii="Times New Roman" w:hAnsi="Times New Roman" w:cs="Times New Roman"/>
          <w:i/>
          <w:iCs/>
        </w:rPr>
        <w:t>be</w:t>
      </w:r>
      <w:r w:rsidR="00243BA8" w:rsidRPr="00830BF8">
        <w:rPr>
          <w:rFonts w:ascii="Times New Roman" w:hAnsi="Times New Roman" w:cs="Times New Roman"/>
          <w:i/>
          <w:iCs/>
        </w:rPr>
        <w:t>Y</w:t>
      </w:r>
      <w:proofErr w:type="spellEnd"/>
      <w:r w:rsidR="00997863">
        <w:rPr>
          <w:rFonts w:ascii="Times New Roman" w:hAnsi="Times New Roman" w:cs="Times New Roman"/>
        </w:rPr>
        <w:t xml:space="preserve"> (</w:t>
      </w:r>
      <w:proofErr w:type="spellStart"/>
      <w:r w:rsidR="00987DE8" w:rsidRPr="00987DE8">
        <w:rPr>
          <w:rFonts w:ascii="Times New Roman" w:hAnsi="Times New Roman" w:cs="Times New Roman"/>
        </w:rPr>
        <w:t>YbeY</w:t>
      </w:r>
      <w:proofErr w:type="spellEnd"/>
      <w:r w:rsidR="00987DE8" w:rsidRPr="00987DE8">
        <w:rPr>
          <w:rFonts w:ascii="Times New Roman" w:hAnsi="Times New Roman" w:cs="Times New Roman"/>
        </w:rPr>
        <w:t xml:space="preserve"> </w:t>
      </w:r>
      <w:proofErr w:type="spellStart"/>
      <w:r w:rsidR="00987DE8" w:rsidRPr="00987DE8">
        <w:rPr>
          <w:rFonts w:ascii="Times New Roman" w:hAnsi="Times New Roman" w:cs="Times New Roman"/>
        </w:rPr>
        <w:t>Metalloendoribonuclease</w:t>
      </w:r>
      <w:proofErr w:type="spellEnd"/>
      <w:r w:rsidR="00997863">
        <w:rPr>
          <w:rFonts w:ascii="Times New Roman" w:hAnsi="Times New Roman" w:cs="Times New Roman"/>
        </w:rPr>
        <w:t>)</w:t>
      </w:r>
      <w:r w:rsidR="00243BA8" w:rsidRPr="00D17E62">
        <w:rPr>
          <w:rFonts w:ascii="Times New Roman" w:hAnsi="Times New Roman" w:cs="Times New Roman"/>
        </w:rPr>
        <w:t xml:space="preserve">, </w:t>
      </w:r>
      <w:r w:rsidR="00B25202" w:rsidRPr="00D17E62">
        <w:rPr>
          <w:rFonts w:ascii="Times New Roman" w:hAnsi="Times New Roman" w:cs="Times New Roman"/>
        </w:rPr>
        <w:t xml:space="preserve">the </w:t>
      </w:r>
      <w:r w:rsidR="0015493F" w:rsidRPr="00D17E62">
        <w:rPr>
          <w:rFonts w:ascii="Times New Roman" w:hAnsi="Times New Roman" w:cs="Times New Roman"/>
        </w:rPr>
        <w:t>second</w:t>
      </w:r>
      <w:r w:rsidR="005C383C">
        <w:rPr>
          <w:rFonts w:ascii="Times New Roman" w:hAnsi="Times New Roman" w:cs="Times New Roman"/>
        </w:rPr>
        <w:t xml:space="preserve"> most</w:t>
      </w:r>
      <w:r w:rsidR="0015493F" w:rsidRPr="00D17E62">
        <w:rPr>
          <w:rFonts w:ascii="Times New Roman" w:hAnsi="Times New Roman" w:cs="Times New Roman"/>
        </w:rPr>
        <w:t xml:space="preserve"> </w:t>
      </w:r>
      <w:r w:rsidR="00E510DD">
        <w:rPr>
          <w:rFonts w:ascii="Times New Roman" w:hAnsi="Times New Roman" w:cs="Times New Roman"/>
        </w:rPr>
        <w:t>negatively correlated gene</w:t>
      </w:r>
      <w:r w:rsidR="002679A4" w:rsidRPr="00D17E62">
        <w:rPr>
          <w:rFonts w:ascii="Times New Roman" w:hAnsi="Times New Roman" w:cs="Times New Roman"/>
        </w:rPr>
        <w:t xml:space="preserve"> (</w:t>
      </w:r>
      <w:r w:rsidR="002679A4" w:rsidRPr="00D17E62">
        <w:rPr>
          <w:rFonts w:ascii="Times New Roman" w:hAnsi="Times New Roman" w:cs="Times New Roman"/>
          <w:b/>
          <w:bCs/>
        </w:rPr>
        <w:t xml:space="preserve">Figure </w:t>
      </w:r>
      <w:r w:rsidR="00007D89">
        <w:rPr>
          <w:rFonts w:ascii="Times New Roman" w:hAnsi="Times New Roman" w:cs="Times New Roman"/>
          <w:b/>
          <w:bCs/>
        </w:rPr>
        <w:t>2</w:t>
      </w:r>
      <w:r w:rsidR="002679A4" w:rsidRPr="00D17E62">
        <w:rPr>
          <w:rFonts w:ascii="Times New Roman" w:hAnsi="Times New Roman" w:cs="Times New Roman"/>
          <w:b/>
          <w:bCs/>
        </w:rPr>
        <w:t>e</w:t>
      </w:r>
      <w:r w:rsidR="002679A4" w:rsidRPr="00D17E62">
        <w:rPr>
          <w:rFonts w:ascii="Times New Roman" w:hAnsi="Times New Roman" w:cs="Times New Roman"/>
        </w:rPr>
        <w:t>)</w:t>
      </w:r>
      <w:r w:rsidR="00243BA8" w:rsidRPr="00D17E62">
        <w:rPr>
          <w:rFonts w:ascii="Times New Roman" w:hAnsi="Times New Roman" w:cs="Times New Roman"/>
        </w:rPr>
        <w:t>,</w:t>
      </w:r>
      <w:r w:rsidR="00C253E5" w:rsidRPr="00D17E62">
        <w:rPr>
          <w:rFonts w:ascii="Times New Roman" w:hAnsi="Times New Roman" w:cs="Times New Roman"/>
        </w:rPr>
        <w:t xml:space="preserve"> will shorten the bacteria longevity</w:t>
      </w:r>
      <w:r w:rsidR="00A27850" w:rsidRPr="00D17E62">
        <w:rPr>
          <w:rFonts w:ascii="Times New Roman" w:hAnsi="Times New Roman" w:cs="Times New Roman"/>
        </w:rPr>
        <w:fldChar w:fldCharType="begin">
          <w:fldData xml:space="preserve">PEVuZE5vdGU+PENpdGU+PEF1dGhvcj5ZaW48L0F1dGhvcj48WWVhcj4yMDE5PC9ZZWFyPjxSZWNO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ZaW48L0F1dGhvcj48WWVhcj4yMDE5PC9ZZWFyPjxSZWNO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A27850" w:rsidRPr="00D17E62">
        <w:rPr>
          <w:rFonts w:ascii="Times New Roman" w:hAnsi="Times New Roman" w:cs="Times New Roman"/>
        </w:rPr>
      </w:r>
      <w:r w:rsidR="00A27850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38</w:t>
      </w:r>
      <w:r w:rsidR="00A27850" w:rsidRPr="00D17E62">
        <w:rPr>
          <w:rFonts w:ascii="Times New Roman" w:hAnsi="Times New Roman" w:cs="Times New Roman"/>
        </w:rPr>
        <w:fldChar w:fldCharType="end"/>
      </w:r>
      <w:r w:rsidR="00AD1A2F" w:rsidRPr="00D17E62">
        <w:rPr>
          <w:rFonts w:ascii="Times New Roman" w:hAnsi="Times New Roman" w:cs="Times New Roman"/>
        </w:rPr>
        <w:t>.</w:t>
      </w:r>
      <w:r w:rsidR="003F238E" w:rsidRPr="00D17E62">
        <w:rPr>
          <w:rFonts w:ascii="Times New Roman" w:hAnsi="Times New Roman" w:cs="Times New Roman"/>
        </w:rPr>
        <w:t xml:space="preserve"> </w:t>
      </w:r>
      <w:r w:rsidR="00AC4A7B" w:rsidRPr="00830BF8">
        <w:rPr>
          <w:rFonts w:ascii="Times New Roman" w:hAnsi="Times New Roman" w:cs="Times New Roman"/>
          <w:i/>
          <w:iCs/>
        </w:rPr>
        <w:t>COL4A2</w:t>
      </w:r>
      <w:r w:rsidR="009861DA" w:rsidRPr="00D17E62">
        <w:rPr>
          <w:rFonts w:ascii="Times New Roman" w:hAnsi="Times New Roman" w:cs="Times New Roman"/>
        </w:rPr>
        <w:t xml:space="preserve"> (</w:t>
      </w:r>
      <w:r w:rsidR="00BF114F" w:rsidRPr="00D17E62">
        <w:rPr>
          <w:rFonts w:ascii="Times New Roman" w:hAnsi="Times New Roman" w:cs="Times New Roman"/>
        </w:rPr>
        <w:t>Collagen type IV alpha2</w:t>
      </w:r>
      <w:r w:rsidR="009861DA" w:rsidRPr="00D17E62">
        <w:rPr>
          <w:rFonts w:ascii="Times New Roman" w:hAnsi="Times New Roman" w:cs="Times New Roman"/>
        </w:rPr>
        <w:t>)</w:t>
      </w:r>
      <w:r w:rsidR="001353FA" w:rsidRPr="00D17E62">
        <w:rPr>
          <w:rFonts w:ascii="Times New Roman" w:hAnsi="Times New Roman" w:cs="Times New Roman"/>
        </w:rPr>
        <w:t xml:space="preserve">, the third most </w:t>
      </w:r>
      <w:r w:rsidR="00E510DD">
        <w:rPr>
          <w:rFonts w:ascii="Times New Roman" w:hAnsi="Times New Roman" w:cs="Times New Roman"/>
        </w:rPr>
        <w:t>positively correlated gene</w:t>
      </w:r>
      <w:r w:rsidR="00222BC1" w:rsidRPr="00D17E62">
        <w:rPr>
          <w:rFonts w:ascii="Times New Roman" w:hAnsi="Times New Roman" w:cs="Times New Roman"/>
        </w:rPr>
        <w:t xml:space="preserve"> </w:t>
      </w:r>
      <w:r w:rsidR="00410D9B" w:rsidRPr="00D17E62">
        <w:rPr>
          <w:rFonts w:ascii="Times New Roman" w:hAnsi="Times New Roman" w:cs="Times New Roman"/>
        </w:rPr>
        <w:t>(</w:t>
      </w:r>
      <w:r w:rsidR="00410D9B" w:rsidRPr="00D17E62">
        <w:rPr>
          <w:rFonts w:ascii="Times New Roman" w:hAnsi="Times New Roman" w:cs="Times New Roman"/>
          <w:b/>
          <w:bCs/>
        </w:rPr>
        <w:t xml:space="preserve">Figure </w:t>
      </w:r>
      <w:r w:rsidR="00007D89">
        <w:rPr>
          <w:rFonts w:ascii="Times New Roman" w:hAnsi="Times New Roman" w:cs="Times New Roman"/>
          <w:b/>
          <w:bCs/>
        </w:rPr>
        <w:t>2</w:t>
      </w:r>
      <w:r w:rsidR="00410D9B" w:rsidRPr="00D17E62">
        <w:rPr>
          <w:rFonts w:ascii="Times New Roman" w:hAnsi="Times New Roman" w:cs="Times New Roman"/>
          <w:b/>
          <w:bCs/>
        </w:rPr>
        <w:t>c</w:t>
      </w:r>
      <w:r w:rsidR="00410D9B" w:rsidRPr="00D17E62">
        <w:rPr>
          <w:rFonts w:ascii="Times New Roman" w:hAnsi="Times New Roman" w:cs="Times New Roman"/>
        </w:rPr>
        <w:t>)</w:t>
      </w:r>
      <w:r w:rsidR="001353FA" w:rsidRPr="00D17E62">
        <w:rPr>
          <w:rFonts w:ascii="Times New Roman" w:hAnsi="Times New Roman" w:cs="Times New Roman"/>
        </w:rPr>
        <w:t>,</w:t>
      </w:r>
      <w:r w:rsidR="00AC4A7B" w:rsidRPr="00D17E62">
        <w:rPr>
          <w:rFonts w:ascii="Times New Roman" w:hAnsi="Times New Roman" w:cs="Times New Roman"/>
        </w:rPr>
        <w:t xml:space="preserve"> </w:t>
      </w:r>
      <w:r w:rsidR="0049108F">
        <w:rPr>
          <w:rFonts w:ascii="Times New Roman" w:hAnsi="Times New Roman" w:cs="Times New Roman"/>
        </w:rPr>
        <w:t>i</w:t>
      </w:r>
      <w:r w:rsidR="00AC4A7B" w:rsidRPr="00D17E62">
        <w:rPr>
          <w:rFonts w:ascii="Times New Roman" w:hAnsi="Times New Roman" w:cs="Times New Roman"/>
        </w:rPr>
        <w:t>s positive</w:t>
      </w:r>
      <w:r w:rsidR="003C5A3E" w:rsidRPr="00D17E62">
        <w:rPr>
          <w:rFonts w:ascii="Times New Roman" w:hAnsi="Times New Roman" w:cs="Times New Roman"/>
        </w:rPr>
        <w:t>ly</w:t>
      </w:r>
      <w:r w:rsidR="00780B67" w:rsidRPr="00D17E62">
        <w:rPr>
          <w:rFonts w:ascii="Times New Roman" w:hAnsi="Times New Roman" w:cs="Times New Roman"/>
        </w:rPr>
        <w:t xml:space="preserve"> select</w:t>
      </w:r>
      <w:r w:rsidR="003C5A3E" w:rsidRPr="00D17E62">
        <w:rPr>
          <w:rFonts w:ascii="Times New Roman" w:hAnsi="Times New Roman" w:cs="Times New Roman"/>
        </w:rPr>
        <w:t>ed</w:t>
      </w:r>
      <w:r w:rsidR="00780B67" w:rsidRPr="00D17E62">
        <w:rPr>
          <w:rFonts w:ascii="Times New Roman" w:hAnsi="Times New Roman" w:cs="Times New Roman"/>
        </w:rPr>
        <w:t xml:space="preserve"> in long-live naked mole rat</w:t>
      </w:r>
      <w:r w:rsidR="00E20769" w:rsidRPr="00D17E62">
        <w:rPr>
          <w:rFonts w:ascii="Times New Roman" w:hAnsi="Times New Roman" w:cs="Times New Roman"/>
        </w:rPr>
        <w:t xml:space="preserve"> and</w:t>
      </w:r>
      <w:r w:rsidR="00780B67" w:rsidRPr="00D17E62">
        <w:rPr>
          <w:rFonts w:ascii="Times New Roman" w:hAnsi="Times New Roman" w:cs="Times New Roman"/>
        </w:rPr>
        <w:t xml:space="preserve"> down-</w:t>
      </w:r>
      <w:r w:rsidR="00BB0DE5" w:rsidRPr="00D17E62">
        <w:rPr>
          <w:rFonts w:ascii="Times New Roman" w:hAnsi="Times New Roman" w:cs="Times New Roman"/>
        </w:rPr>
        <w:t>expression in ant-aging mutant mice</w:t>
      </w:r>
      <w:r w:rsidR="00527F98" w:rsidRPr="00D17E62">
        <w:rPr>
          <w:rFonts w:ascii="Times New Roman" w:hAnsi="Times New Roman" w:cs="Times New Roman"/>
        </w:rPr>
        <w:fldChar w:fldCharType="begin">
          <w:fldData xml:space="preserve">PEVuZE5vdGU+PENpdGU+PEF1dGhvcj5UaWFuPC9BdXRob3I+PFllYXI+MjAxNzwvWWVhcj48UmVj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 </w:instrText>
      </w:r>
      <w:r w:rsidR="00C11769">
        <w:rPr>
          <w:rFonts w:ascii="Times New Roman" w:hAnsi="Times New Roman" w:cs="Times New Roman"/>
        </w:rPr>
        <w:fldChar w:fldCharType="begin">
          <w:fldData xml:space="preserve">PEVuZE5vdGU+PENpdGU+PEF1dGhvcj5UaWFuPC9BdXRob3I+PFllYXI+MjAxNzwvWWVhcj48UmVj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==
</w:fldData>
        </w:fldChar>
      </w:r>
      <w:r w:rsidR="00C11769">
        <w:rPr>
          <w:rFonts w:ascii="Times New Roman" w:hAnsi="Times New Roman" w:cs="Times New Roman"/>
        </w:rPr>
        <w:instrText xml:space="preserve"> ADDIN EN.CITE.DATA </w:instrText>
      </w:r>
      <w:r w:rsidR="00C11769">
        <w:rPr>
          <w:rFonts w:ascii="Times New Roman" w:hAnsi="Times New Roman" w:cs="Times New Roman"/>
        </w:rPr>
      </w:r>
      <w:r w:rsidR="00C11769">
        <w:rPr>
          <w:rFonts w:ascii="Times New Roman" w:hAnsi="Times New Roman" w:cs="Times New Roman"/>
        </w:rPr>
        <w:fldChar w:fldCharType="end"/>
      </w:r>
      <w:r w:rsidR="00527F98" w:rsidRPr="00D17E62">
        <w:rPr>
          <w:rFonts w:ascii="Times New Roman" w:hAnsi="Times New Roman" w:cs="Times New Roman"/>
        </w:rPr>
      </w:r>
      <w:r w:rsidR="00527F98" w:rsidRPr="00D17E62">
        <w:rPr>
          <w:rFonts w:ascii="Times New Roman" w:hAnsi="Times New Roman" w:cs="Times New Roman"/>
        </w:rPr>
        <w:fldChar w:fldCharType="separate"/>
      </w:r>
      <w:r w:rsidR="00527F98" w:rsidRPr="00D17E62">
        <w:rPr>
          <w:rFonts w:ascii="Times New Roman" w:hAnsi="Times New Roman" w:cs="Times New Roman"/>
          <w:noProof/>
          <w:vertAlign w:val="superscript"/>
        </w:rPr>
        <w:t>2</w:t>
      </w:r>
      <w:r w:rsidR="00527F98" w:rsidRPr="00D17E62">
        <w:rPr>
          <w:rFonts w:ascii="Times New Roman" w:hAnsi="Times New Roman" w:cs="Times New Roman"/>
        </w:rPr>
        <w:fldChar w:fldCharType="end"/>
      </w:r>
      <w:r w:rsidR="00BB0DE5" w:rsidRPr="00D17E62">
        <w:rPr>
          <w:rFonts w:ascii="Times New Roman" w:hAnsi="Times New Roman" w:cs="Times New Roman"/>
        </w:rPr>
        <w:t xml:space="preserve">. </w:t>
      </w:r>
      <w:r w:rsidR="00222BC1" w:rsidRPr="00830BF8">
        <w:rPr>
          <w:rFonts w:ascii="Times New Roman" w:hAnsi="Times New Roman" w:cs="Times New Roman"/>
          <w:i/>
          <w:iCs/>
        </w:rPr>
        <w:t>SLC11A1</w:t>
      </w:r>
      <w:r w:rsidR="00222BC1" w:rsidRPr="00D17E62">
        <w:rPr>
          <w:rFonts w:ascii="Times New Roman" w:hAnsi="Times New Roman" w:cs="Times New Roman"/>
        </w:rPr>
        <w:t xml:space="preserve"> (</w:t>
      </w:r>
      <w:r w:rsidR="00BC027A" w:rsidRPr="00D17E62">
        <w:rPr>
          <w:rFonts w:ascii="Times New Roman" w:hAnsi="Times New Roman" w:cs="Times New Roman"/>
        </w:rPr>
        <w:t>Solute Carrier Family 11 Member 1</w:t>
      </w:r>
      <w:r w:rsidR="00222BC1" w:rsidRPr="00D17E62">
        <w:rPr>
          <w:rFonts w:ascii="Times New Roman" w:hAnsi="Times New Roman" w:cs="Times New Roman"/>
        </w:rPr>
        <w:t xml:space="preserve">), the third most </w:t>
      </w:r>
      <w:r w:rsidR="00E510DD">
        <w:rPr>
          <w:rFonts w:ascii="Times New Roman" w:hAnsi="Times New Roman" w:cs="Times New Roman"/>
        </w:rPr>
        <w:t>negatively correlated gene</w:t>
      </w:r>
      <w:r w:rsidR="00222BC1" w:rsidRPr="00D17E62">
        <w:rPr>
          <w:rFonts w:ascii="Times New Roman" w:hAnsi="Times New Roman" w:cs="Times New Roman"/>
        </w:rPr>
        <w:t xml:space="preserve"> (</w:t>
      </w:r>
      <w:r w:rsidR="00222BC1" w:rsidRPr="00D17E62">
        <w:rPr>
          <w:rFonts w:ascii="Times New Roman" w:hAnsi="Times New Roman" w:cs="Times New Roman"/>
          <w:b/>
          <w:bCs/>
        </w:rPr>
        <w:t xml:space="preserve">Figure </w:t>
      </w:r>
      <w:r w:rsidR="00007D89">
        <w:rPr>
          <w:rFonts w:ascii="Times New Roman" w:hAnsi="Times New Roman" w:cs="Times New Roman"/>
          <w:b/>
          <w:bCs/>
        </w:rPr>
        <w:t>2</w:t>
      </w:r>
      <w:r w:rsidR="004D0018" w:rsidRPr="00D17E62">
        <w:rPr>
          <w:rFonts w:ascii="Times New Roman" w:hAnsi="Times New Roman" w:cs="Times New Roman"/>
          <w:b/>
          <w:bCs/>
        </w:rPr>
        <w:t>f</w:t>
      </w:r>
      <w:r w:rsidR="00222BC1" w:rsidRPr="00D17E62">
        <w:rPr>
          <w:rFonts w:ascii="Times New Roman" w:hAnsi="Times New Roman" w:cs="Times New Roman"/>
        </w:rPr>
        <w:t>),</w:t>
      </w:r>
      <w:r w:rsidR="004D0018" w:rsidRPr="00D17E62">
        <w:rPr>
          <w:rFonts w:ascii="Times New Roman" w:hAnsi="Times New Roman" w:cs="Times New Roman"/>
        </w:rPr>
        <w:t xml:space="preserve"> </w:t>
      </w:r>
      <w:r w:rsidR="00C96618">
        <w:rPr>
          <w:rFonts w:ascii="Times New Roman" w:hAnsi="Times New Roman" w:cs="Times New Roman"/>
        </w:rPr>
        <w:t>i</w:t>
      </w:r>
      <w:r w:rsidR="00A05A37">
        <w:rPr>
          <w:rFonts w:ascii="Times New Roman" w:hAnsi="Times New Roman" w:cs="Times New Roman"/>
        </w:rPr>
        <w:t>s</w:t>
      </w:r>
      <w:r w:rsidR="00CC7464" w:rsidRPr="00D17E62">
        <w:rPr>
          <w:rFonts w:ascii="Times New Roman" w:hAnsi="Times New Roman" w:cs="Times New Roman"/>
        </w:rPr>
        <w:t xml:space="preserve"> different expression</w:t>
      </w:r>
      <w:r w:rsidR="00BC4D92" w:rsidRPr="00D17E62">
        <w:rPr>
          <w:rFonts w:ascii="Times New Roman" w:hAnsi="Times New Roman" w:cs="Times New Roman"/>
        </w:rPr>
        <w:t xml:space="preserve"> and methylation</w:t>
      </w:r>
      <w:r w:rsidR="00CC7464" w:rsidRPr="00D17E62">
        <w:rPr>
          <w:rFonts w:ascii="Times New Roman" w:hAnsi="Times New Roman" w:cs="Times New Roman"/>
        </w:rPr>
        <w:t xml:space="preserve"> </w:t>
      </w:r>
      <w:r w:rsidR="00A05A37">
        <w:rPr>
          <w:rFonts w:ascii="Times New Roman" w:hAnsi="Times New Roman" w:cs="Times New Roman"/>
        </w:rPr>
        <w:t>in</w:t>
      </w:r>
      <w:r w:rsidR="006C0B43" w:rsidRPr="00D17E62">
        <w:rPr>
          <w:rFonts w:ascii="Times New Roman" w:hAnsi="Times New Roman" w:cs="Times New Roman"/>
        </w:rPr>
        <w:t xml:space="preserve"> </w:t>
      </w:r>
      <w:r w:rsidR="004A72DC" w:rsidRPr="00D17E62">
        <w:rPr>
          <w:rFonts w:ascii="Times New Roman" w:hAnsi="Times New Roman" w:cs="Times New Roman"/>
        </w:rPr>
        <w:t>multiple</w:t>
      </w:r>
      <w:r w:rsidR="0016275C" w:rsidRPr="00D17E62">
        <w:rPr>
          <w:rFonts w:ascii="Times New Roman" w:hAnsi="Times New Roman" w:cs="Times New Roman"/>
        </w:rPr>
        <w:t xml:space="preserve"> human </w:t>
      </w:r>
      <w:r w:rsidR="00FF6393" w:rsidRPr="00D17E62">
        <w:rPr>
          <w:rFonts w:ascii="Times New Roman" w:hAnsi="Times New Roman" w:cs="Times New Roman"/>
        </w:rPr>
        <w:t xml:space="preserve">aging </w:t>
      </w:r>
      <w:r w:rsidR="0016275C" w:rsidRPr="00D17E62">
        <w:rPr>
          <w:rFonts w:ascii="Times New Roman" w:hAnsi="Times New Roman" w:cs="Times New Roman"/>
        </w:rPr>
        <w:t>tissues</w:t>
      </w:r>
      <w:r w:rsidR="000F300E" w:rsidRPr="00D17E62">
        <w:rPr>
          <w:rFonts w:ascii="Times New Roman" w:hAnsi="Times New Roman" w:cs="Times New Roman"/>
        </w:rPr>
        <w:fldChar w:fldCharType="begin">
          <w:fldData xml:space="preserve">PEVuZE5vdGU+PENpdGU+PEF1dGhvcj5SZXlub2xkczwvQXV0aG9yPjxZZWFyPjIwMTQ8L1llYXI+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</w:fldData>
        </w:fldChar>
      </w:r>
      <w:r w:rsidR="002E41D6">
        <w:rPr>
          <w:rFonts w:ascii="Times New Roman" w:hAnsi="Times New Roman" w:cs="Times New Roman"/>
        </w:rPr>
        <w:instrText xml:space="preserve"> ADDIN EN.CITE </w:instrText>
      </w:r>
      <w:r w:rsidR="002E41D6">
        <w:rPr>
          <w:rFonts w:ascii="Times New Roman" w:hAnsi="Times New Roman" w:cs="Times New Roman"/>
        </w:rPr>
        <w:fldChar w:fldCharType="begin">
          <w:fldData xml:space="preserve">PEVuZE5vdGU+PENpdGU+PEF1dGhvcj5SZXlub2xkczwvQXV0aG9yPjxZZWFyPjIwMTQ8L1llYXI+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</w:fldData>
        </w:fldChar>
      </w:r>
      <w:r w:rsidR="002E41D6">
        <w:rPr>
          <w:rFonts w:ascii="Times New Roman" w:hAnsi="Times New Roman" w:cs="Times New Roman"/>
        </w:rPr>
        <w:instrText xml:space="preserve"> ADDIN EN.CITE.DATA </w:instrText>
      </w:r>
      <w:r w:rsidR="002E41D6">
        <w:rPr>
          <w:rFonts w:ascii="Times New Roman" w:hAnsi="Times New Roman" w:cs="Times New Roman"/>
        </w:rPr>
      </w:r>
      <w:r w:rsidR="002E41D6">
        <w:rPr>
          <w:rFonts w:ascii="Times New Roman" w:hAnsi="Times New Roman" w:cs="Times New Roman"/>
        </w:rPr>
        <w:fldChar w:fldCharType="end"/>
      </w:r>
      <w:r w:rsidR="000F300E" w:rsidRPr="00D17E62">
        <w:rPr>
          <w:rFonts w:ascii="Times New Roman" w:hAnsi="Times New Roman" w:cs="Times New Roman"/>
        </w:rPr>
      </w:r>
      <w:r w:rsidR="000F300E" w:rsidRPr="00D17E62">
        <w:rPr>
          <w:rFonts w:ascii="Times New Roman" w:hAnsi="Times New Roman" w:cs="Times New Roman"/>
        </w:rPr>
        <w:fldChar w:fldCharType="separate"/>
      </w:r>
      <w:r w:rsidR="002E41D6" w:rsidRPr="002E41D6">
        <w:rPr>
          <w:rFonts w:ascii="Times New Roman" w:hAnsi="Times New Roman" w:cs="Times New Roman"/>
          <w:noProof/>
          <w:vertAlign w:val="superscript"/>
        </w:rPr>
        <w:t>39, 40</w:t>
      </w:r>
      <w:r w:rsidR="000F300E" w:rsidRPr="00D17E62">
        <w:rPr>
          <w:rFonts w:ascii="Times New Roman" w:hAnsi="Times New Roman" w:cs="Times New Roman"/>
        </w:rPr>
        <w:fldChar w:fldCharType="end"/>
      </w:r>
      <w:r w:rsidR="0016275C" w:rsidRPr="00D17E62">
        <w:rPr>
          <w:rFonts w:ascii="Times New Roman" w:hAnsi="Times New Roman" w:cs="Times New Roman"/>
        </w:rPr>
        <w:t>.</w:t>
      </w:r>
      <w:r w:rsidR="006A3CF4">
        <w:rPr>
          <w:rFonts w:ascii="Times New Roman" w:hAnsi="Times New Roman" w:cs="Times New Roman"/>
        </w:rPr>
        <w:t xml:space="preserve"> These results </w:t>
      </w:r>
      <w:r w:rsidR="00132826">
        <w:rPr>
          <w:rFonts w:ascii="Times New Roman" w:hAnsi="Times New Roman" w:cs="Times New Roman"/>
        </w:rPr>
        <w:t xml:space="preserve">suggested our significantly correlated genes are </w:t>
      </w:r>
      <w:r w:rsidR="00C909D3">
        <w:rPr>
          <w:rFonts w:ascii="Times New Roman" w:hAnsi="Times New Roman" w:cs="Times New Roman"/>
        </w:rPr>
        <w:t xml:space="preserve">highly </w:t>
      </w:r>
      <w:r w:rsidR="00132826">
        <w:rPr>
          <w:rFonts w:ascii="Times New Roman" w:hAnsi="Times New Roman" w:cs="Times New Roman"/>
        </w:rPr>
        <w:t xml:space="preserve">reliable and further </w:t>
      </w:r>
      <w:r w:rsidR="006A3CF4">
        <w:rPr>
          <w:rFonts w:ascii="Times New Roman" w:hAnsi="Times New Roman" w:cs="Times New Roman"/>
        </w:rPr>
        <w:t xml:space="preserve">supported </w:t>
      </w:r>
      <w:r w:rsidR="00132826">
        <w:rPr>
          <w:rFonts w:ascii="Times New Roman" w:hAnsi="Times New Roman" w:cs="Times New Roman"/>
        </w:rPr>
        <w:t>RERconverge correlative analys</w:t>
      </w:r>
      <w:r w:rsidR="001E24B2">
        <w:rPr>
          <w:rFonts w:ascii="Times New Roman" w:hAnsi="Times New Roman" w:cs="Times New Roman"/>
        </w:rPr>
        <w:t>i</w:t>
      </w:r>
      <w:r w:rsidR="00132826">
        <w:rPr>
          <w:rFonts w:ascii="Times New Roman" w:hAnsi="Times New Roman" w:cs="Times New Roman"/>
        </w:rPr>
        <w:t>s</w:t>
      </w:r>
      <w:r w:rsidR="001E24B2">
        <w:rPr>
          <w:rFonts w:ascii="Times New Roman" w:hAnsi="Times New Roman" w:cs="Times New Roman"/>
        </w:rPr>
        <w:t xml:space="preserve"> is</w:t>
      </w:r>
      <w:r w:rsidR="00132826">
        <w:rPr>
          <w:rFonts w:ascii="Times New Roman" w:hAnsi="Times New Roman" w:cs="Times New Roman"/>
        </w:rPr>
        <w:t xml:space="preserve"> a good method to </w:t>
      </w:r>
      <w:r w:rsidR="00AB25E8">
        <w:rPr>
          <w:rFonts w:ascii="Times New Roman" w:hAnsi="Times New Roman" w:cs="Times New Roman"/>
        </w:rPr>
        <w:t>uncover</w:t>
      </w:r>
      <w:r w:rsidR="00132826">
        <w:rPr>
          <w:rFonts w:ascii="Times New Roman" w:hAnsi="Times New Roman" w:cs="Times New Roman"/>
        </w:rPr>
        <w:t xml:space="preserve"> genes underlying traits evolution</w:t>
      </w:r>
      <w:r w:rsidR="006A3CF4">
        <w:rPr>
          <w:rFonts w:ascii="Times New Roman" w:hAnsi="Times New Roman" w:cs="Times New Roman"/>
        </w:rPr>
        <w:t>.</w:t>
      </w:r>
    </w:p>
    <w:p w14:paraId="00F2FB6F" w14:textId="46CD7F19" w:rsidR="00551B02" w:rsidRDefault="00551B02" w:rsidP="00E62ADE">
      <w:pPr>
        <w:spacing w:line="332" w:lineRule="exact"/>
        <w:rPr>
          <w:rFonts w:ascii="Times New Roman" w:hAnsi="Times New Roman" w:cs="Times New Roman"/>
        </w:rPr>
      </w:pPr>
    </w:p>
    <w:p w14:paraId="76A0D5DE" w14:textId="77777777" w:rsidR="00E424E4" w:rsidRPr="008A373B" w:rsidRDefault="00E424E4" w:rsidP="00E424E4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Determine of evolutionary driving forces</w:t>
      </w:r>
    </w:p>
    <w:p w14:paraId="1339A1F5" w14:textId="327A9B68" w:rsidR="00E424E4" w:rsidRPr="00D17E62" w:rsidRDefault="00E424E4" w:rsidP="00E424E4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W</w:t>
      </w:r>
      <w:r w:rsidRPr="00D17E62">
        <w:rPr>
          <w:rFonts w:ascii="Times New Roman" w:hAnsi="Times New Roman" w:cs="Times New Roman"/>
        </w:rPr>
        <w:t>e used RELAX method to</w:t>
      </w:r>
      <w:r>
        <w:rPr>
          <w:rFonts w:ascii="Times New Roman" w:hAnsi="Times New Roman" w:cs="Times New Roman"/>
        </w:rPr>
        <w:t xml:space="preserve"> u</w:t>
      </w:r>
      <w:r w:rsidRPr="00E12096">
        <w:rPr>
          <w:rFonts w:ascii="Times New Roman" w:hAnsi="Times New Roman" w:cs="Times New Roman"/>
        </w:rPr>
        <w:t>ncover the</w:t>
      </w:r>
      <w:r>
        <w:rPr>
          <w:rFonts w:ascii="Times New Roman" w:hAnsi="Times New Roman" w:cs="Times New Roman"/>
        </w:rPr>
        <w:t xml:space="preserve"> evolutionary driving forces underlying the evolution of significantly correlated genes in long-lived mammals, especially for PCGs</w:t>
      </w:r>
      <w:r w:rsidRPr="00D17E6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We totally identified 2716 relaxed selected genes (</w:t>
      </w:r>
      <w:r w:rsidRPr="003126FA">
        <w:rPr>
          <w:rFonts w:ascii="Times New Roman" w:hAnsi="Times New Roman" w:cs="Times New Roman"/>
          <w:b/>
          <w:bCs/>
        </w:rPr>
        <w:t xml:space="preserve">Supplementary Table </w:t>
      </w:r>
      <w:r w:rsidR="008C2697">
        <w:rPr>
          <w:rFonts w:ascii="Times New Roman" w:hAnsi="Times New Roman" w:cs="Times New Roman"/>
          <w:b/>
          <w:bCs/>
        </w:rPr>
        <w:t>6</w:t>
      </w:r>
      <w:r>
        <w:rPr>
          <w:rFonts w:ascii="Times New Roman" w:hAnsi="Times New Roman" w:cs="Times New Roman"/>
        </w:rPr>
        <w:t>) and 514 intensified selected genes in long-lived mammals (</w:t>
      </w:r>
      <w:r w:rsidRPr="003126FA">
        <w:rPr>
          <w:rFonts w:ascii="Times New Roman" w:hAnsi="Times New Roman" w:cs="Times New Roman"/>
          <w:b/>
          <w:bCs/>
        </w:rPr>
        <w:t xml:space="preserve">Supplementary Table </w:t>
      </w:r>
      <w:r w:rsidR="008C2697">
        <w:rPr>
          <w:rFonts w:ascii="Times New Roman" w:hAnsi="Times New Roman" w:cs="Times New Roman"/>
          <w:b/>
          <w:bCs/>
        </w:rPr>
        <w:t>7</w:t>
      </w:r>
      <w:r>
        <w:rPr>
          <w:rFonts w:ascii="Times New Roman" w:hAnsi="Times New Roman" w:cs="Times New Roman"/>
        </w:rPr>
        <w:t>). Our results showed</w:t>
      </w:r>
      <w:r w:rsidRPr="00D17E6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at </w:t>
      </w:r>
      <w:r w:rsidRPr="00D17E62">
        <w:rPr>
          <w:rFonts w:ascii="Times New Roman" w:hAnsi="Times New Roman" w:cs="Times New Roman"/>
        </w:rPr>
        <w:t>only 3 (1</w:t>
      </w:r>
      <w:r w:rsidR="004D34F2">
        <w:rPr>
          <w:rFonts w:ascii="Times New Roman" w:hAnsi="Times New Roman" w:cs="Times New Roman"/>
        </w:rPr>
        <w:t>.0</w:t>
      </w:r>
      <w:r w:rsidRPr="00D17E62">
        <w:rPr>
          <w:rFonts w:ascii="Times New Roman" w:hAnsi="Times New Roman" w:cs="Times New Roman"/>
        </w:rPr>
        <w:t>%)</w:t>
      </w:r>
      <w:r>
        <w:rPr>
          <w:rFonts w:ascii="Times New Roman" w:hAnsi="Times New Roman" w:cs="Times New Roman"/>
        </w:rPr>
        <w:t xml:space="preserve"> PCGs</w:t>
      </w:r>
      <w:r w:rsidRPr="00D17E62">
        <w:rPr>
          <w:rFonts w:ascii="Times New Roman" w:hAnsi="Times New Roman" w:cs="Times New Roman"/>
        </w:rPr>
        <w:t xml:space="preserve"> showed intensified selection</w:t>
      </w:r>
      <w:r>
        <w:rPr>
          <w:rFonts w:ascii="Times New Roman" w:hAnsi="Times New Roman" w:cs="Times New Roman"/>
        </w:rPr>
        <w:t xml:space="preserve"> in long-lived mammals</w:t>
      </w:r>
      <w:r w:rsidRPr="00D17E62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which was significantly less than that of non-</w:t>
      </w:r>
      <w:r>
        <w:rPr>
          <w:rFonts w:ascii="Times New Roman" w:hAnsi="Times New Roman" w:cs="Times New Roman"/>
        </w:rPr>
        <w:lastRenderedPageBreak/>
        <w:t>significantly correlated genes (</w:t>
      </w:r>
      <w:r w:rsidR="004D34F2">
        <w:rPr>
          <w:rFonts w:ascii="Times New Roman" w:hAnsi="Times New Roman" w:cs="Times New Roman"/>
        </w:rPr>
        <w:t>4.1%</w:t>
      </w:r>
      <w:r>
        <w:rPr>
          <w:rFonts w:ascii="Times New Roman" w:hAnsi="Times New Roman" w:cs="Times New Roman"/>
        </w:rPr>
        <w:t>) and that of NCGs (</w:t>
      </w:r>
      <w:r w:rsidR="004D34F2">
        <w:rPr>
          <w:rFonts w:ascii="Times New Roman" w:hAnsi="Times New Roman" w:cs="Times New Roman"/>
        </w:rPr>
        <w:t>7.0%</w:t>
      </w:r>
      <w:r>
        <w:rPr>
          <w:rFonts w:ascii="Times New Roman" w:hAnsi="Times New Roman" w:cs="Times New Roman"/>
        </w:rPr>
        <w:t>) (</w:t>
      </w:r>
      <w:r w:rsidRPr="00CA5BE7">
        <w:rPr>
          <w:rFonts w:ascii="Times New Roman" w:hAnsi="Times New Roman" w:cs="Times New Roman"/>
          <w:b/>
          <w:bCs/>
        </w:rPr>
        <w:t xml:space="preserve">Figure </w:t>
      </w:r>
      <w:r w:rsidR="00B37382">
        <w:rPr>
          <w:rFonts w:ascii="Times New Roman" w:hAnsi="Times New Roman" w:cs="Times New Roman"/>
          <w:b/>
          <w:bCs/>
        </w:rPr>
        <w:t>3</w:t>
      </w:r>
      <w:r w:rsidRPr="00CA5BE7">
        <w:rPr>
          <w:rFonts w:ascii="Times New Roman" w:hAnsi="Times New Roman" w:cs="Times New Roman"/>
          <w:b/>
          <w:bCs/>
        </w:rPr>
        <w:t>a</w:t>
      </w:r>
      <w:r>
        <w:rPr>
          <w:rFonts w:ascii="Times New Roman" w:hAnsi="Times New Roman" w:cs="Times New Roman"/>
        </w:rPr>
        <w:t>). Branch-site model also found the ratio of positively selected genes in PCGs was significantly less than that of NCGs (</w:t>
      </w:r>
      <w:r w:rsidRPr="0027138C">
        <w:rPr>
          <w:rFonts w:ascii="Times New Roman" w:hAnsi="Times New Roman" w:cs="Times New Roman"/>
          <w:b/>
          <w:bCs/>
        </w:rPr>
        <w:t xml:space="preserve">Supplementary Figure </w:t>
      </w:r>
      <w:r w:rsidR="0049506A">
        <w:rPr>
          <w:rFonts w:ascii="Times New Roman" w:hAnsi="Times New Roman" w:cs="Times New Roman"/>
          <w:b/>
          <w:bCs/>
        </w:rPr>
        <w:t>3</w:t>
      </w:r>
      <w:r>
        <w:rPr>
          <w:rFonts w:ascii="Times New Roman" w:hAnsi="Times New Roman" w:cs="Times New Roman"/>
          <w:b/>
          <w:bCs/>
        </w:rPr>
        <w:t xml:space="preserve"> and Supplementary Table </w:t>
      </w:r>
      <w:r w:rsidR="0049506A">
        <w:rPr>
          <w:rFonts w:ascii="Times New Roman" w:hAnsi="Times New Roman" w:cs="Times New Roman"/>
          <w:b/>
          <w:bCs/>
        </w:rPr>
        <w:t>8</w:t>
      </w:r>
      <w:r>
        <w:rPr>
          <w:rFonts w:ascii="Times New Roman" w:hAnsi="Times New Roman" w:cs="Times New Roman"/>
        </w:rPr>
        <w:t xml:space="preserve">). In adverse, we found </w:t>
      </w:r>
      <w:r w:rsidRPr="00D17E62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 xml:space="preserve">88 </w:t>
      </w:r>
      <w:r w:rsidRPr="00D17E62">
        <w:rPr>
          <w:rFonts w:ascii="Times New Roman" w:hAnsi="Times New Roman" w:cs="Times New Roman"/>
        </w:rPr>
        <w:t>(6</w:t>
      </w:r>
      <w:r>
        <w:rPr>
          <w:rFonts w:ascii="Times New Roman" w:hAnsi="Times New Roman" w:cs="Times New Roman"/>
        </w:rPr>
        <w:t>2</w:t>
      </w:r>
      <w:r w:rsidRPr="00D17E6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7</w:t>
      </w:r>
      <w:r w:rsidRPr="00D17E62">
        <w:rPr>
          <w:rFonts w:ascii="Times New Roman" w:hAnsi="Times New Roman" w:cs="Times New Roman"/>
        </w:rPr>
        <w:t>%)</w:t>
      </w:r>
      <w:r>
        <w:rPr>
          <w:rFonts w:ascii="Times New Roman" w:hAnsi="Times New Roman" w:cs="Times New Roman"/>
        </w:rPr>
        <w:t xml:space="preserve"> PCGs</w:t>
      </w:r>
      <w:r w:rsidRPr="00D17E62">
        <w:rPr>
          <w:rFonts w:ascii="Times New Roman" w:hAnsi="Times New Roman" w:cs="Times New Roman"/>
        </w:rPr>
        <w:t xml:space="preserve"> showed relaxed selection</w:t>
      </w:r>
      <w:r>
        <w:rPr>
          <w:rFonts w:ascii="Times New Roman" w:hAnsi="Times New Roman" w:cs="Times New Roman"/>
        </w:rPr>
        <w:t xml:space="preserve"> in long-lived mammals, which was almost 3 times higher than that of non-significantly correlated genes (</w:t>
      </w:r>
      <w:r w:rsidRPr="00D84CDA">
        <w:rPr>
          <w:rFonts w:ascii="Times New Roman" w:hAnsi="Times New Roman" w:cs="Times New Roman"/>
          <w:i/>
        </w:rPr>
        <w:t>P</w:t>
      </w:r>
      <w:r w:rsidRPr="00D84CDA">
        <w:rPr>
          <w:rFonts w:ascii="Times New Roman" w:hAnsi="Times New Roman" w:cs="Times New Roman"/>
        </w:rPr>
        <w:t>=</w:t>
      </w:r>
      <w:r>
        <w:rPr>
          <w:rFonts w:ascii="Times New Roman" w:hAnsi="Times New Roman" w:cs="Times New Roman"/>
        </w:rPr>
        <w:t>3.03E-11) and was over 6 times more than that of NCGs (</w:t>
      </w:r>
      <w:r w:rsidRPr="00D84CDA">
        <w:rPr>
          <w:rFonts w:ascii="Times New Roman" w:hAnsi="Times New Roman" w:cs="Times New Roman"/>
          <w:i/>
        </w:rPr>
        <w:t>P</w:t>
      </w:r>
      <w:r w:rsidRPr="00D84CDA">
        <w:rPr>
          <w:rFonts w:ascii="Times New Roman" w:hAnsi="Times New Roman" w:cs="Times New Roman"/>
        </w:rPr>
        <w:t>=</w:t>
      </w:r>
      <w:r>
        <w:rPr>
          <w:rFonts w:ascii="Times New Roman" w:hAnsi="Times New Roman" w:cs="Times New Roman"/>
        </w:rPr>
        <w:t>1.84E-52) (</w:t>
      </w:r>
      <w:r w:rsidRPr="00973A27">
        <w:rPr>
          <w:rFonts w:ascii="Times New Roman" w:hAnsi="Times New Roman" w:cs="Times New Roman"/>
          <w:b/>
          <w:bCs/>
        </w:rPr>
        <w:t xml:space="preserve">Figure </w:t>
      </w:r>
      <w:r w:rsidR="00265BE0">
        <w:rPr>
          <w:rFonts w:ascii="Times New Roman" w:hAnsi="Times New Roman" w:cs="Times New Roman"/>
          <w:b/>
          <w:bCs/>
        </w:rPr>
        <w:t>3</w:t>
      </w:r>
      <w:r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>)</w:t>
      </w:r>
      <w:r w:rsidRPr="00D17E62">
        <w:rPr>
          <w:rFonts w:ascii="Times New Roman" w:hAnsi="Times New Roman" w:cs="Times New Roman"/>
        </w:rPr>
        <w:t>. These results suggested that most of the</w:t>
      </w:r>
      <w:r>
        <w:rPr>
          <w:rFonts w:ascii="Times New Roman" w:hAnsi="Times New Roman" w:cs="Times New Roman"/>
        </w:rPr>
        <w:t xml:space="preserve"> PCGs</w:t>
      </w:r>
      <w:r w:rsidRPr="00D17E6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might be driven by </w:t>
      </w:r>
      <w:r w:rsidRPr="00D17E62">
        <w:rPr>
          <w:rFonts w:ascii="Times New Roman" w:hAnsi="Times New Roman" w:cs="Times New Roman"/>
        </w:rPr>
        <w:t>relaxed selection</w:t>
      </w:r>
      <w:r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</w:rPr>
        <w:t xml:space="preserve">in long-live </w:t>
      </w:r>
      <w:r>
        <w:rPr>
          <w:rFonts w:ascii="Times New Roman" w:hAnsi="Times New Roman" w:cs="Times New Roman"/>
        </w:rPr>
        <w:t xml:space="preserve">mammals, </w:t>
      </w:r>
      <w:r w:rsidRPr="00D17E62">
        <w:rPr>
          <w:rFonts w:ascii="Times New Roman" w:hAnsi="Times New Roman" w:cs="Times New Roman"/>
        </w:rPr>
        <w:t xml:space="preserve">which </w:t>
      </w:r>
      <w:r>
        <w:rPr>
          <w:rFonts w:ascii="Times New Roman" w:hAnsi="Times New Roman" w:cs="Times New Roman"/>
        </w:rPr>
        <w:t>indicates that</w:t>
      </w:r>
      <w:r w:rsidRPr="00D17E62">
        <w:rPr>
          <w:rFonts w:ascii="Times New Roman" w:hAnsi="Times New Roman" w:cs="Times New Roman"/>
        </w:rPr>
        <w:t xml:space="preserve"> knock-out or down-regulation of these genes might contribute to extend lifespan or enhance anti-aging in mammals.</w:t>
      </w:r>
    </w:p>
    <w:p w14:paraId="5491C0DE" w14:textId="77777777" w:rsidR="00E424E4" w:rsidRPr="00E424E4" w:rsidRDefault="00E424E4" w:rsidP="00E62ADE">
      <w:pPr>
        <w:spacing w:line="332" w:lineRule="exact"/>
        <w:rPr>
          <w:rFonts w:ascii="Times New Roman" w:hAnsi="Times New Roman" w:cs="Times New Roman"/>
        </w:rPr>
      </w:pPr>
    </w:p>
    <w:p w14:paraId="3D0EC3CA" w14:textId="6F177BFC" w:rsidR="00AD1A2F" w:rsidRPr="008A373B" w:rsidRDefault="003B6B89" w:rsidP="00E62ADE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Enrichment analys</w:t>
      </w:r>
      <w:r w:rsidR="008A373B">
        <w:rPr>
          <w:rFonts w:ascii="Times New Roman" w:hAnsi="Times New Roman" w:cs="Times New Roman"/>
          <w:b/>
          <w:bCs/>
        </w:rPr>
        <w:t>e</w:t>
      </w:r>
      <w:r w:rsidRPr="008A373B">
        <w:rPr>
          <w:rFonts w:ascii="Times New Roman" w:hAnsi="Times New Roman" w:cs="Times New Roman"/>
          <w:b/>
          <w:bCs/>
        </w:rPr>
        <w:t>s</w:t>
      </w:r>
    </w:p>
    <w:p w14:paraId="7EBC5296" w14:textId="27EF3361" w:rsidR="006C4E84" w:rsidRDefault="004051E2" w:rsidP="00354683">
      <w:pPr>
        <w:spacing w:line="332" w:lineRule="exact"/>
        <w:rPr>
          <w:rFonts w:ascii="Times New Roman" w:eastAsiaTheme="minorHAnsi" w:hAnsi="Times New Roman" w:cs="Times New Roman"/>
        </w:rPr>
      </w:pPr>
      <w:bookmarkStart w:id="1" w:name="_Hlk69572516"/>
      <w:r w:rsidRPr="00D17E62">
        <w:rPr>
          <w:rFonts w:ascii="Times New Roman" w:hAnsi="Times New Roman" w:cs="Times New Roman"/>
        </w:rPr>
        <w:t xml:space="preserve">Biological Process </w:t>
      </w:r>
      <w:r w:rsidR="0074188C" w:rsidRPr="00D17E62">
        <w:rPr>
          <w:rFonts w:ascii="Times New Roman" w:hAnsi="Times New Roman" w:cs="Times New Roman"/>
        </w:rPr>
        <w:t>of Gene Ontology (GO</w:t>
      </w:r>
      <w:r w:rsidR="00CB1175" w:rsidRPr="00D17E62">
        <w:rPr>
          <w:rFonts w:ascii="Times New Roman" w:hAnsi="Times New Roman" w:cs="Times New Roman"/>
        </w:rPr>
        <w:t xml:space="preserve"> BP</w:t>
      </w:r>
      <w:r w:rsidR="0074188C" w:rsidRPr="00D17E62">
        <w:rPr>
          <w:rFonts w:ascii="Times New Roman" w:hAnsi="Times New Roman" w:cs="Times New Roman"/>
        </w:rPr>
        <w:t xml:space="preserve">) </w:t>
      </w:r>
      <w:r w:rsidRPr="00D17E62">
        <w:rPr>
          <w:rFonts w:ascii="Times New Roman" w:hAnsi="Times New Roman" w:cs="Times New Roman"/>
        </w:rPr>
        <w:t>enrichment analyses</w:t>
      </w:r>
      <w:bookmarkEnd w:id="1"/>
      <w:r w:rsidRPr="00D17E62">
        <w:rPr>
          <w:rFonts w:ascii="Times New Roman" w:hAnsi="Times New Roman" w:cs="Times New Roman"/>
        </w:rPr>
        <w:t xml:space="preserve"> show</w:t>
      </w:r>
      <w:r w:rsidR="005A6CC2" w:rsidRPr="00D17E62">
        <w:rPr>
          <w:rFonts w:ascii="Times New Roman" w:hAnsi="Times New Roman" w:cs="Times New Roman"/>
        </w:rPr>
        <w:t>ed</w:t>
      </w:r>
      <w:r w:rsidRPr="00D17E62">
        <w:rPr>
          <w:rFonts w:ascii="Times New Roman" w:hAnsi="Times New Roman" w:cs="Times New Roman"/>
        </w:rPr>
        <w:t xml:space="preserve"> that </w:t>
      </w:r>
      <w:r w:rsidR="00631974">
        <w:rPr>
          <w:rFonts w:ascii="Times New Roman" w:hAnsi="Times New Roman" w:cs="Times New Roman"/>
        </w:rPr>
        <w:t xml:space="preserve">both 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the</w:t>
      </w:r>
      <w:r w:rsidR="00DE298A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1B6AAF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PCGs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and the </w:t>
      </w:r>
      <w:r w:rsidR="001B6AAF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NCGs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were</w:t>
      </w:r>
      <w:r w:rsidR="00CC50F2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B26A4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uniquely 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enriched in</w:t>
      </w:r>
      <w:r w:rsidR="0073591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many canonical pathways 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that</w:t>
      </w:r>
      <w:r w:rsidR="0073591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regulat</w:t>
      </w:r>
      <w:r w:rsidR="0001732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e</w:t>
      </w:r>
      <w:r w:rsidR="0073591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lifespan</w:t>
      </w:r>
      <w:r w:rsidR="0073591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FB458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and</w:t>
      </w:r>
      <w:r w:rsidR="0073591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aging</w:t>
      </w:r>
      <w:r w:rsidR="00B26A4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, respectively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.</w:t>
      </w:r>
      <w:r w:rsidR="00B26A4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T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he most overrepresented categories </w:t>
      </w:r>
      <w:r w:rsidR="00C94FA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by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1B6AAF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NCGs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were involved in</w:t>
      </w:r>
      <w:r w:rsidR="00915289" w:rsidRPr="00D17E62">
        <w:rPr>
          <w:rFonts w:ascii="Times New Roman" w:hAnsi="Times New Roman" w:cs="Times New Roman"/>
        </w:rPr>
        <w:t xml:space="preserve"> </w:t>
      </w:r>
      <w:r w:rsidR="004403E9" w:rsidRPr="00D17E62">
        <w:rPr>
          <w:rFonts w:ascii="Times New Roman" w:hAnsi="Times New Roman" w:cs="Times New Roman"/>
        </w:rPr>
        <w:t>c</w:t>
      </w:r>
      <w:r w:rsidR="00915289" w:rsidRPr="00D17E62">
        <w:rPr>
          <w:rFonts w:ascii="Times New Roman" w:hAnsi="Times New Roman" w:cs="Times New Roman"/>
        </w:rPr>
        <w:t>ell division,</w:t>
      </w:r>
      <w:r w:rsidR="00524D47" w:rsidRPr="00D17E62">
        <w:rPr>
          <w:rFonts w:ascii="Times New Roman" w:hAnsi="Times New Roman" w:cs="Times New Roman"/>
        </w:rPr>
        <w:t xml:space="preserve"> cell cycle,</w:t>
      </w:r>
      <w:r w:rsidR="00915289" w:rsidRPr="00D17E62">
        <w:rPr>
          <w:rFonts w:ascii="Times New Roman" w:hAnsi="Times New Roman" w:cs="Times New Roman"/>
        </w:rPr>
        <w:t xml:space="preserve"> DNA repair</w:t>
      </w:r>
      <w:r w:rsidR="0011672F">
        <w:rPr>
          <w:rFonts w:ascii="Times New Roman" w:hAnsi="Times New Roman" w:cs="Times New Roman"/>
        </w:rPr>
        <w:t>,</w:t>
      </w:r>
      <w:r w:rsidR="00915289" w:rsidRPr="00D17E62">
        <w:rPr>
          <w:rFonts w:ascii="Times New Roman" w:hAnsi="Times New Roman" w:cs="Times New Roman"/>
        </w:rPr>
        <w:t xml:space="preserve"> </w:t>
      </w:r>
      <w:r w:rsidR="00B55359" w:rsidRPr="00D17E62">
        <w:rPr>
          <w:rFonts w:ascii="Times New Roman" w:hAnsi="Times New Roman" w:cs="Times New Roman"/>
        </w:rPr>
        <w:t xml:space="preserve">and </w:t>
      </w:r>
      <w:r w:rsidR="00B87F42" w:rsidRPr="00D17E62">
        <w:rPr>
          <w:rFonts w:ascii="Times New Roman" w:hAnsi="Times New Roman" w:cs="Times New Roman"/>
        </w:rPr>
        <w:t>p53 signal</w:t>
      </w:r>
      <w:r w:rsidR="00F54173">
        <w:rPr>
          <w:rFonts w:ascii="Times New Roman" w:hAnsi="Times New Roman" w:cs="Times New Roman"/>
        </w:rPr>
        <w:t>ing</w:t>
      </w:r>
      <w:r w:rsidR="00B87F42" w:rsidRPr="00D17E62">
        <w:rPr>
          <w:rFonts w:ascii="Times New Roman" w:hAnsi="Times New Roman" w:cs="Times New Roman"/>
        </w:rPr>
        <w:t xml:space="preserve"> pathway</w:t>
      </w:r>
      <w:r w:rsidR="009166F1" w:rsidRPr="00D17E62">
        <w:rPr>
          <w:rFonts w:ascii="Times New Roman" w:hAnsi="Times New Roman" w:cs="Times New Roman"/>
        </w:rPr>
        <w:t xml:space="preserve"> </w:t>
      </w:r>
      <w:r w:rsidR="002F2243" w:rsidRPr="00D17E62">
        <w:rPr>
          <w:rFonts w:ascii="Times New Roman" w:hAnsi="Times New Roman" w:cs="Times New Roman"/>
        </w:rPr>
        <w:t>(</w:t>
      </w:r>
      <w:r w:rsidR="002F2243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282C63">
        <w:rPr>
          <w:rFonts w:ascii="Times New Roman" w:hAnsi="Times New Roman" w:cs="Times New Roman"/>
          <w:b/>
          <w:bCs/>
        </w:rPr>
        <w:t>9</w:t>
      </w:r>
      <w:r w:rsidR="004C6230">
        <w:rPr>
          <w:rFonts w:ascii="Times New Roman" w:hAnsi="Times New Roman" w:cs="Times New Roman"/>
          <w:b/>
          <w:bCs/>
        </w:rPr>
        <w:t xml:space="preserve"> </w:t>
      </w:r>
      <w:r w:rsidR="004C6230">
        <w:rPr>
          <w:rFonts w:ascii="Times New Roman" w:hAnsi="Times New Roman" w:cs="Times New Roman" w:hint="eastAsia"/>
          <w:b/>
          <w:bCs/>
        </w:rPr>
        <w:t>and</w:t>
      </w:r>
      <w:r w:rsidR="002F2243" w:rsidRPr="00D17E62">
        <w:rPr>
          <w:rFonts w:ascii="Times New Roman" w:hAnsi="Times New Roman" w:cs="Times New Roman"/>
          <w:b/>
          <w:bCs/>
        </w:rPr>
        <w:t xml:space="preserve"> Figure </w:t>
      </w:r>
      <w:r w:rsidR="00282C63">
        <w:rPr>
          <w:rFonts w:ascii="Times New Roman" w:hAnsi="Times New Roman" w:cs="Times New Roman"/>
          <w:b/>
          <w:bCs/>
        </w:rPr>
        <w:t>4</w:t>
      </w:r>
      <w:r w:rsidR="002F2243" w:rsidRPr="00D17E62">
        <w:rPr>
          <w:rFonts w:ascii="Times New Roman" w:hAnsi="Times New Roman" w:cs="Times New Roman"/>
          <w:b/>
          <w:bCs/>
        </w:rPr>
        <w:t>a</w:t>
      </w:r>
      <w:r w:rsidR="002F2243" w:rsidRPr="00D17E62">
        <w:rPr>
          <w:rFonts w:ascii="Times New Roman" w:hAnsi="Times New Roman" w:cs="Times New Roman"/>
        </w:rPr>
        <w:t>)</w:t>
      </w:r>
      <w:r w:rsidR="00D45FD8">
        <w:rPr>
          <w:rFonts w:ascii="Times New Roman" w:hAnsi="Times New Roman" w:cs="Times New Roman"/>
        </w:rPr>
        <w:t>,</w:t>
      </w:r>
      <w:r w:rsidR="005018D5">
        <w:rPr>
          <w:rFonts w:ascii="Times New Roman" w:hAnsi="Times New Roman" w:cs="Times New Roman"/>
        </w:rPr>
        <w:t xml:space="preserve"> which </w:t>
      </w:r>
      <w:r w:rsidR="00BB3C9B">
        <w:rPr>
          <w:rFonts w:ascii="Times New Roman" w:hAnsi="Times New Roman" w:cs="Times New Roman"/>
        </w:rPr>
        <w:t>wa</w:t>
      </w:r>
      <w:r w:rsidR="005018D5">
        <w:rPr>
          <w:rFonts w:ascii="Times New Roman" w:hAnsi="Times New Roman" w:cs="Times New Roman"/>
        </w:rPr>
        <w:t>s</w:t>
      </w:r>
      <w:r w:rsidR="00BB4505" w:rsidRPr="00D17E62">
        <w:rPr>
          <w:rFonts w:ascii="Times New Roman" w:hAnsi="Times New Roman" w:cs="Times New Roman"/>
        </w:rPr>
        <w:t xml:space="preserve"> </w:t>
      </w:r>
      <w:r w:rsidR="00354683">
        <w:rPr>
          <w:rFonts w:ascii="Times New Roman" w:hAnsi="Times New Roman" w:cs="Times New Roman"/>
        </w:rPr>
        <w:t xml:space="preserve">very </w:t>
      </w:r>
      <w:r w:rsidR="007164F4">
        <w:rPr>
          <w:rFonts w:ascii="Times New Roman" w:hAnsi="Times New Roman" w:cs="Times New Roman"/>
        </w:rPr>
        <w:t>similar</w:t>
      </w:r>
      <w:r w:rsidR="00FE026B" w:rsidRPr="00D17E62">
        <w:rPr>
          <w:rFonts w:ascii="Times New Roman" w:hAnsi="Times New Roman" w:cs="Times New Roman"/>
        </w:rPr>
        <w:t xml:space="preserve"> to</w:t>
      </w:r>
      <w:r w:rsidR="006F7A64" w:rsidRPr="00D17E62">
        <w:rPr>
          <w:rFonts w:ascii="Times New Roman" w:hAnsi="Times New Roman" w:cs="Times New Roman"/>
        </w:rPr>
        <w:t xml:space="preserve"> </w:t>
      </w:r>
      <w:r w:rsidR="00E93849">
        <w:rPr>
          <w:rFonts w:ascii="Times New Roman" w:hAnsi="Times New Roman" w:cs="Times New Roman"/>
        </w:rPr>
        <w:t xml:space="preserve">the </w:t>
      </w:r>
      <w:r w:rsidR="003F2919" w:rsidRPr="00D17E62">
        <w:rPr>
          <w:rFonts w:ascii="Times New Roman" w:hAnsi="Times New Roman" w:cs="Times New Roman"/>
        </w:rPr>
        <w:t>previous</w:t>
      </w:r>
      <w:r w:rsidR="00FE026B" w:rsidRPr="00D17E62">
        <w:rPr>
          <w:rFonts w:ascii="Times New Roman" w:hAnsi="Times New Roman" w:cs="Times New Roman"/>
        </w:rPr>
        <w:t xml:space="preserve"> </w:t>
      </w:r>
      <w:r w:rsidR="006F7A64" w:rsidRPr="00D17E62">
        <w:rPr>
          <w:rFonts w:ascii="Times New Roman" w:hAnsi="Times New Roman" w:cs="Times New Roman"/>
        </w:rPr>
        <w:t>study</w:t>
      </w:r>
      <w:r w:rsidR="005F5D5B" w:rsidRPr="00D17E62">
        <w:rPr>
          <w:rFonts w:ascii="Times New Roman" w:hAnsi="Times New Roman" w:cs="Times New Roman"/>
        </w:rPr>
        <w:fldChar w:fldCharType="begin"/>
      </w:r>
      <w:r w:rsidR="00C11769">
        <w:rPr>
          <w:rFonts w:ascii="Times New Roman" w:hAnsi="Times New Roman" w:cs="Times New Roman"/>
        </w:rPr>
        <w:instrText xml:space="preserve"> ADDIN EN.CITE &lt;EndNote&gt;&lt;Cite&gt;&lt;Author&gt;Kowalczyk&lt;/Author&gt;&lt;Year&gt;2020&lt;/Year&gt;&lt;RecNum&gt;4526&lt;/RecNum&gt;&lt;DisplayText&gt;&lt;style face="superscript"&gt;6&lt;/style&gt;&lt;/DisplayText&gt;&lt;record&gt;&lt;rec-number&gt;4526&lt;/rec-number&gt;&lt;foreign-keys&gt;&lt;key app="EN" db-id="tv9vrfdemz0pstew0aex95v6axa2v9ftwfvr" timestamp="1592392589" guid="344dd803-d5d6-475e-bc74-fcdb78e5eed8"&gt;4526&lt;/key&gt;&lt;/foreign-keys&gt;&lt;ref-type name="Journal Article"&gt;17&lt;/ref-type&gt;&lt;contributors&gt;&lt;authors&gt;&lt;author&gt;Kowalczyk, A.&lt;/author&gt;&lt;author&gt;Partha, R.&lt;/author&gt;&lt;author&gt;Clark, N. L.&lt;/author&gt;&lt;author&gt;Chikina, M.&lt;/author&gt;&lt;/authors&gt;&lt;/contributors&gt;&lt;auth-address&gt;Joint Carnegie Mellon University-University of Pittsburgh PhD Program in Computational Biology, Pittsburgh, United States.&amp;#xD;Department of Computational and Systems Biology, University of Pittsburgh, Pittsburgh, United States.&amp;#xD;Pittsburgh Center for Evolutionary Biology and Medicine, University of Pittsburgh, Pittsburgh, United States.&amp;#xD;Department of Human Genetics, University of Utah, Salt Lake City, United States.&lt;/auth-address&gt;&lt;titles&gt;&lt;title&gt;Pan-mammalian analysis of molecular constraints underlying extended lifespan&lt;/title&gt;&lt;secondary-title&gt;Elife&lt;/secondary-title&gt;&lt;/titles&gt;&lt;periodical&gt;&lt;full-title&gt;Elife&lt;/full-title&gt;&lt;/periodical&gt;&lt;volume&gt;9&lt;/volume&gt;&lt;edition&gt;2020/02/12&lt;/edition&gt;&lt;keywords&gt;&lt;keyword&gt;RERconverge&lt;/keyword&gt;&lt;keyword&gt;computational biology&lt;/keyword&gt;&lt;keyword&gt;evolution&lt;/keyword&gt;&lt;keyword&gt;genetics&lt;/keyword&gt;&lt;keyword&gt;genomics&lt;/keyword&gt;&lt;keyword&gt;longevity&lt;/keyword&gt;&lt;keyword&gt;mammals&lt;/keyword&gt;&lt;keyword&gt;phylogenomics&lt;/keyword&gt;&lt;keyword&gt;systems biology&lt;/keyword&gt;&lt;/keywords&gt;&lt;dates&gt;&lt;year&gt;2020&lt;/year&gt;&lt;pub-dates&gt;&lt;date&gt;Feb 11&lt;/date&gt;&lt;/pub-dates&gt;&lt;/dates&gt;&lt;isbn&gt;2050-084X (Electronic)&amp;#xD;2050-084X (Linking)&lt;/isbn&gt;&lt;accession-num&gt;32043462&lt;/accession-num&gt;&lt;urls&gt;&lt;related-urls&gt;&lt;url&gt;https://www.ncbi.nlm.nih.gov/pubmed/32043462&lt;/url&gt;&lt;/related-urls&gt;&lt;/urls&gt;&lt;custom2&gt;PMC7012612&lt;/custom2&gt;&lt;electronic-resource-num&gt;10.7554/eLife.51089&lt;/electronic-resource-num&gt;&lt;/record&gt;&lt;/Cite&gt;&lt;/EndNote&gt;</w:instrText>
      </w:r>
      <w:r w:rsidR="005F5D5B" w:rsidRPr="00D17E62">
        <w:rPr>
          <w:rFonts w:ascii="Times New Roman" w:hAnsi="Times New Roman" w:cs="Times New Roman"/>
        </w:rPr>
        <w:fldChar w:fldCharType="separate"/>
      </w:r>
      <w:r w:rsidR="005F5D5B" w:rsidRPr="00D17E62">
        <w:rPr>
          <w:rFonts w:ascii="Times New Roman" w:hAnsi="Times New Roman" w:cs="Times New Roman"/>
          <w:noProof/>
          <w:vertAlign w:val="superscript"/>
        </w:rPr>
        <w:t>6</w:t>
      </w:r>
      <w:r w:rsidR="005F5D5B" w:rsidRPr="00D17E62">
        <w:rPr>
          <w:rFonts w:ascii="Times New Roman" w:hAnsi="Times New Roman" w:cs="Times New Roman"/>
        </w:rPr>
        <w:fldChar w:fldCharType="end"/>
      </w:r>
      <w:r w:rsidR="00BF5D60" w:rsidRPr="00D17E62">
        <w:rPr>
          <w:rFonts w:ascii="Times New Roman" w:hAnsi="Times New Roman" w:cs="Times New Roman"/>
        </w:rPr>
        <w:t>.</w:t>
      </w:r>
      <w:r w:rsidR="00B26A47">
        <w:rPr>
          <w:rFonts w:ascii="Times New Roman" w:hAnsi="Times New Roman" w:cs="Times New Roman"/>
        </w:rPr>
        <w:t xml:space="preserve"> </w:t>
      </w:r>
      <w:r w:rsidR="0086329F">
        <w:rPr>
          <w:rFonts w:ascii="Times New Roman" w:hAnsi="Times New Roman" w:cs="Times New Roman"/>
        </w:rPr>
        <w:t>However</w:t>
      </w:r>
      <w:r w:rsidR="00B26A47">
        <w:rPr>
          <w:rFonts w:ascii="Times New Roman" w:hAnsi="Times New Roman" w:cs="Times New Roman"/>
        </w:rPr>
        <w:t xml:space="preserve">, we </w:t>
      </w:r>
      <w:r w:rsidR="0086329F">
        <w:rPr>
          <w:rFonts w:ascii="Times New Roman" w:hAnsi="Times New Roman" w:cs="Times New Roman"/>
        </w:rPr>
        <w:t xml:space="preserve">further </w:t>
      </w:r>
      <w:r w:rsidR="00B26A47">
        <w:rPr>
          <w:rFonts w:ascii="Times New Roman" w:hAnsi="Times New Roman" w:cs="Times New Roman"/>
        </w:rPr>
        <w:t xml:space="preserve">found </w:t>
      </w:r>
      <w:r w:rsidR="0086329F">
        <w:rPr>
          <w:rFonts w:ascii="Times New Roman" w:hAnsi="Times New Roman" w:cs="Times New Roman"/>
        </w:rPr>
        <w:t xml:space="preserve">that </w:t>
      </w:r>
      <w:r w:rsidR="00B26A47">
        <w:rPr>
          <w:rFonts w:ascii="Times New Roman" w:hAnsi="Times New Roman" w:cs="Times New Roman"/>
        </w:rPr>
        <w:t xml:space="preserve">many of these </w:t>
      </w:r>
      <w:r w:rsidR="0086329F">
        <w:rPr>
          <w:rFonts w:ascii="Times New Roman" w:hAnsi="Times New Roman" w:cs="Times New Roman"/>
        </w:rPr>
        <w:t xml:space="preserve">overrepresented </w:t>
      </w:r>
      <w:r w:rsidR="00B26A47">
        <w:rPr>
          <w:rFonts w:ascii="Times New Roman" w:hAnsi="Times New Roman" w:cs="Times New Roman"/>
        </w:rPr>
        <w:t>categories did not include any PCGs, such as “</w:t>
      </w:r>
      <w:r w:rsidR="00B26A47" w:rsidRPr="00617CB9">
        <w:rPr>
          <w:rFonts w:ascii="Times New Roman" w:hAnsi="Times New Roman" w:cs="Times New Roman"/>
        </w:rPr>
        <w:t>regulation of DNA repair</w:t>
      </w:r>
      <w:r w:rsidR="00B26A47">
        <w:rPr>
          <w:rFonts w:ascii="Times New Roman" w:hAnsi="Times New Roman" w:cs="Times New Roman"/>
        </w:rPr>
        <w:t>”, “</w:t>
      </w:r>
      <w:r w:rsidR="00B26A47" w:rsidRPr="00617CB9">
        <w:rPr>
          <w:rFonts w:ascii="Times New Roman" w:hAnsi="Times New Roman" w:cs="Times New Roman"/>
        </w:rPr>
        <w:t>regulation of cell division</w:t>
      </w:r>
      <w:r w:rsidR="00B26A47">
        <w:rPr>
          <w:rFonts w:ascii="Times New Roman" w:hAnsi="Times New Roman" w:cs="Times New Roman"/>
        </w:rPr>
        <w:t>” and “</w:t>
      </w:r>
      <w:r w:rsidR="00B26A47" w:rsidRPr="00354683">
        <w:rPr>
          <w:rFonts w:ascii="Times New Roman" w:hAnsi="Times New Roman" w:cs="Times New Roman"/>
        </w:rPr>
        <w:t>regulation of DNA recombination</w:t>
      </w:r>
      <w:r w:rsidR="00B26A47">
        <w:rPr>
          <w:rFonts w:ascii="Times New Roman" w:hAnsi="Times New Roman" w:cs="Times New Roman"/>
        </w:rPr>
        <w:t>”</w:t>
      </w:r>
      <w:r w:rsidR="00B26A47" w:rsidRPr="00D17E62">
        <w:rPr>
          <w:rFonts w:ascii="Times New Roman" w:hAnsi="Times New Roman" w:cs="Times New Roman"/>
        </w:rPr>
        <w:t xml:space="preserve"> (</w:t>
      </w:r>
      <w:r w:rsidR="00B26A47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B26A47">
        <w:rPr>
          <w:rFonts w:ascii="Times New Roman" w:hAnsi="Times New Roman" w:cs="Times New Roman"/>
          <w:b/>
          <w:bCs/>
        </w:rPr>
        <w:t>11 and</w:t>
      </w:r>
      <w:r w:rsidR="00B26A47" w:rsidRPr="00D17E62">
        <w:rPr>
          <w:rFonts w:ascii="Times New Roman" w:hAnsi="Times New Roman" w:cs="Times New Roman"/>
          <w:b/>
          <w:bCs/>
        </w:rPr>
        <w:t xml:space="preserve"> Figure </w:t>
      </w:r>
      <w:r w:rsidR="00B26A47">
        <w:rPr>
          <w:rFonts w:ascii="Times New Roman" w:hAnsi="Times New Roman" w:cs="Times New Roman"/>
          <w:b/>
          <w:bCs/>
        </w:rPr>
        <w:t>4</w:t>
      </w:r>
      <w:r w:rsidR="00B26A47" w:rsidRPr="00D17E62">
        <w:rPr>
          <w:rFonts w:ascii="Times New Roman" w:hAnsi="Times New Roman" w:cs="Times New Roman"/>
          <w:b/>
          <w:bCs/>
        </w:rPr>
        <w:t>a</w:t>
      </w:r>
      <w:r w:rsidR="00B26A47" w:rsidRPr="00D17E62">
        <w:rPr>
          <w:rFonts w:ascii="Times New Roman" w:hAnsi="Times New Roman" w:cs="Times New Roman"/>
        </w:rPr>
        <w:t>)</w:t>
      </w:r>
      <w:r w:rsidR="00B26A47">
        <w:rPr>
          <w:rFonts w:ascii="Times New Roman" w:hAnsi="Times New Roman" w:cs="Times New Roman"/>
        </w:rPr>
        <w:t>.</w:t>
      </w:r>
      <w:r w:rsidR="00735917">
        <w:rPr>
          <w:rFonts w:ascii="Times New Roman" w:hAnsi="Times New Roman" w:cs="Times New Roman"/>
        </w:rPr>
        <w:t xml:space="preserve"> </w:t>
      </w:r>
      <w:r w:rsidR="00B26A47">
        <w:rPr>
          <w:rFonts w:ascii="Times New Roman" w:hAnsi="Times New Roman" w:cs="Times New Roman"/>
        </w:rPr>
        <w:t>T</w:t>
      </w:r>
      <w:r w:rsidR="00735917">
        <w:rPr>
          <w:rFonts w:ascii="Times New Roman" w:hAnsi="Times New Roman" w:cs="Times New Roman"/>
        </w:rPr>
        <w:t xml:space="preserve">he most overrepresented categories </w:t>
      </w:r>
      <w:r w:rsidR="00C94FA4">
        <w:rPr>
          <w:rFonts w:ascii="Times New Roman" w:hAnsi="Times New Roman" w:cs="Times New Roman"/>
        </w:rPr>
        <w:t>by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735917">
        <w:rPr>
          <w:rFonts w:ascii="Times New Roman" w:hAnsi="Times New Roman" w:cs="Times New Roman"/>
        </w:rPr>
        <w:t xml:space="preserve"> were involved in energy metabolism, insulin/IGF-1 signaling pathway, </w:t>
      </w:r>
      <w:r w:rsidR="00735917" w:rsidRPr="00D17E62">
        <w:rPr>
          <w:rFonts w:ascii="Times New Roman" w:hAnsi="Times New Roman" w:cs="Times New Roman"/>
        </w:rPr>
        <w:t>glutamate receptor signaling pathway</w:t>
      </w:r>
      <w:r w:rsidR="00735917">
        <w:rPr>
          <w:rFonts w:ascii="Times New Roman" w:hAnsi="Times New Roman" w:cs="Times New Roman"/>
        </w:rPr>
        <w:t xml:space="preserve">, </w:t>
      </w:r>
      <w:r w:rsidR="00735917" w:rsidRPr="00D17E62">
        <w:rPr>
          <w:rFonts w:ascii="Times New Roman" w:eastAsiaTheme="minorHAnsi" w:hAnsi="Times New Roman" w:cs="Times New Roman"/>
        </w:rPr>
        <w:t>ubiquitin-dependent</w:t>
      </w:r>
      <w:r w:rsidR="00735917">
        <w:rPr>
          <w:rFonts w:ascii="Times New Roman" w:eastAsiaTheme="minorHAnsi" w:hAnsi="Times New Roman" w:cs="Times New Roman"/>
        </w:rPr>
        <w:t xml:space="preserve"> </w:t>
      </w:r>
      <w:r w:rsidR="00E60C74">
        <w:rPr>
          <w:rFonts w:ascii="Times New Roman" w:hAnsi="Times New Roman" w:cs="Times New Roman"/>
        </w:rPr>
        <w:t>p</w:t>
      </w:r>
      <w:r w:rsidR="00E60C74" w:rsidRPr="00D17E62">
        <w:rPr>
          <w:rFonts w:ascii="Times New Roman" w:hAnsi="Times New Roman" w:cs="Times New Roman"/>
        </w:rPr>
        <w:t>roteolysis,</w:t>
      </w:r>
      <w:r w:rsidR="00735917">
        <w:rPr>
          <w:rFonts w:ascii="Times New Roman" w:hAnsi="Times New Roman" w:cs="Times New Roman"/>
        </w:rPr>
        <w:t xml:space="preserve"> </w:t>
      </w:r>
      <w:r w:rsidR="00735917" w:rsidRPr="00735917">
        <w:rPr>
          <w:rFonts w:ascii="Times New Roman" w:hAnsi="Times New Roman" w:cs="Times New Roman"/>
        </w:rPr>
        <w:t>calcium ion transmembrane transport</w:t>
      </w:r>
      <w:r w:rsidR="00E60C74">
        <w:rPr>
          <w:rFonts w:ascii="Times New Roman" w:hAnsi="Times New Roman" w:cs="Times New Roman"/>
        </w:rPr>
        <w:t xml:space="preserve"> and so on </w:t>
      </w:r>
      <w:r w:rsidR="00E60C74" w:rsidRPr="00D17E62">
        <w:rPr>
          <w:rFonts w:ascii="Times New Roman" w:hAnsi="Times New Roman" w:cs="Times New Roman"/>
        </w:rPr>
        <w:t>(</w:t>
      </w:r>
      <w:r w:rsidR="00E60C74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282C63">
        <w:rPr>
          <w:rFonts w:ascii="Times New Roman" w:hAnsi="Times New Roman" w:cs="Times New Roman"/>
          <w:b/>
          <w:bCs/>
        </w:rPr>
        <w:t>10</w:t>
      </w:r>
      <w:r w:rsidR="00E60C74">
        <w:rPr>
          <w:rFonts w:ascii="Times New Roman" w:hAnsi="Times New Roman" w:cs="Times New Roman"/>
          <w:b/>
          <w:bCs/>
        </w:rPr>
        <w:t xml:space="preserve"> and </w:t>
      </w:r>
      <w:r w:rsidR="00E60C74" w:rsidRPr="00D17E62">
        <w:rPr>
          <w:rFonts w:ascii="Times New Roman" w:hAnsi="Times New Roman" w:cs="Times New Roman"/>
          <w:b/>
          <w:bCs/>
        </w:rPr>
        <w:t xml:space="preserve">Figure </w:t>
      </w:r>
      <w:r w:rsidR="00282C63">
        <w:rPr>
          <w:rFonts w:ascii="Times New Roman" w:hAnsi="Times New Roman" w:cs="Times New Roman"/>
          <w:b/>
          <w:bCs/>
        </w:rPr>
        <w:t>4</w:t>
      </w:r>
      <w:r w:rsidR="00E60C74" w:rsidRPr="00D17E62">
        <w:rPr>
          <w:rFonts w:ascii="Times New Roman" w:hAnsi="Times New Roman" w:cs="Times New Roman"/>
          <w:b/>
          <w:bCs/>
        </w:rPr>
        <w:t>b</w:t>
      </w:r>
      <w:r w:rsidR="00E60C74" w:rsidRPr="00D17E62">
        <w:rPr>
          <w:rFonts w:ascii="Times New Roman" w:hAnsi="Times New Roman" w:cs="Times New Roman"/>
        </w:rPr>
        <w:t>)</w:t>
      </w:r>
      <w:r w:rsidR="00E60C74">
        <w:rPr>
          <w:rFonts w:ascii="Times New Roman" w:hAnsi="Times New Roman" w:cs="Times New Roman"/>
        </w:rPr>
        <w:t>.</w:t>
      </w:r>
      <w:r w:rsidR="00F30AFA">
        <w:rPr>
          <w:rFonts w:ascii="Times New Roman" w:hAnsi="Times New Roman" w:cs="Times New Roman"/>
        </w:rPr>
        <w:t xml:space="preserve"> </w:t>
      </w:r>
      <w:r w:rsidR="00CC7710">
        <w:rPr>
          <w:rFonts w:ascii="Times New Roman" w:hAnsi="Times New Roman" w:cs="Times New Roman"/>
        </w:rPr>
        <w:t xml:space="preserve">Similarity, many </w:t>
      </w:r>
      <w:r w:rsidR="00B26A47">
        <w:rPr>
          <w:rFonts w:ascii="Times New Roman" w:hAnsi="Times New Roman" w:cs="Times New Roman"/>
        </w:rPr>
        <w:t xml:space="preserve">of these </w:t>
      </w:r>
      <w:r w:rsidR="00CC7710">
        <w:rPr>
          <w:rFonts w:ascii="Times New Roman" w:hAnsi="Times New Roman" w:cs="Times New Roman"/>
        </w:rPr>
        <w:t>pathways</w:t>
      </w:r>
      <w:r w:rsidR="00133AA5">
        <w:rPr>
          <w:rFonts w:ascii="Times New Roman" w:hAnsi="Times New Roman" w:cs="Times New Roman"/>
        </w:rPr>
        <w:t xml:space="preserve"> </w:t>
      </w:r>
      <w:r w:rsidR="002C172D">
        <w:rPr>
          <w:rFonts w:ascii="Times New Roman" w:hAnsi="Times New Roman" w:cs="Times New Roman"/>
        </w:rPr>
        <w:t>also did not include any</w:t>
      </w:r>
      <w:r w:rsidR="001C6DDF">
        <w:rPr>
          <w:rFonts w:ascii="Times New Roman" w:hAnsi="Times New Roman" w:cs="Times New Roman"/>
        </w:rPr>
        <w:t xml:space="preserve"> </w:t>
      </w:r>
      <w:r w:rsidR="00BB3D44">
        <w:rPr>
          <w:rFonts w:ascii="Times New Roman" w:hAnsi="Times New Roman" w:cs="Times New Roman"/>
        </w:rPr>
        <w:t>NCGs</w:t>
      </w:r>
      <w:r w:rsidR="002C172D">
        <w:rPr>
          <w:rFonts w:ascii="Times New Roman" w:hAnsi="Times New Roman" w:cs="Times New Roman"/>
        </w:rPr>
        <w:t xml:space="preserve">, such as </w:t>
      </w:r>
      <w:r w:rsidR="002C172D" w:rsidRPr="00D17E62">
        <w:rPr>
          <w:rFonts w:ascii="Times New Roman" w:hAnsi="Times New Roman" w:cs="Times New Roman"/>
        </w:rPr>
        <w:t>“positive regulation of glucose import”</w:t>
      </w:r>
      <w:r w:rsidR="002C172D">
        <w:rPr>
          <w:rFonts w:ascii="Times New Roman" w:hAnsi="Times New Roman" w:cs="Times New Roman"/>
        </w:rPr>
        <w:t xml:space="preserve">, </w:t>
      </w:r>
      <w:r w:rsidR="002C172D">
        <w:rPr>
          <w:rFonts w:ascii="Times New Roman" w:eastAsiaTheme="minorHAnsi" w:hAnsi="Times New Roman" w:cs="Times New Roman"/>
        </w:rPr>
        <w:t>“</w:t>
      </w:r>
      <w:r w:rsidR="002C172D" w:rsidRPr="00D17E62">
        <w:rPr>
          <w:rFonts w:ascii="Times New Roman" w:eastAsiaTheme="minorHAnsi" w:hAnsi="Times New Roman" w:cs="Times New Roman"/>
        </w:rPr>
        <w:t>positive regulation of ubiquitin-dependent protein catabolic process</w:t>
      </w:r>
      <w:r w:rsidR="002C172D">
        <w:rPr>
          <w:rFonts w:ascii="Times New Roman" w:eastAsiaTheme="minorHAnsi" w:hAnsi="Times New Roman" w:cs="Times New Roman"/>
        </w:rPr>
        <w:t>”</w:t>
      </w:r>
      <w:r w:rsidR="00F30AFA">
        <w:rPr>
          <w:rFonts w:ascii="Times New Roman" w:eastAsiaTheme="minorHAnsi" w:hAnsi="Times New Roman" w:cs="Times New Roman"/>
        </w:rPr>
        <w:t xml:space="preserve"> and “</w:t>
      </w:r>
      <w:r w:rsidR="00F30AFA" w:rsidRPr="00F30AFA">
        <w:rPr>
          <w:rFonts w:ascii="Times New Roman" w:eastAsiaTheme="minorHAnsi" w:hAnsi="Times New Roman" w:cs="Times New Roman"/>
        </w:rPr>
        <w:t>ionotropic glutamate receptor signaling pathway</w:t>
      </w:r>
      <w:r w:rsidR="00F30AFA">
        <w:rPr>
          <w:rFonts w:ascii="Times New Roman" w:eastAsiaTheme="minorHAnsi" w:hAnsi="Times New Roman" w:cs="Times New Roman"/>
        </w:rPr>
        <w:t>”</w:t>
      </w:r>
      <w:r w:rsidR="009E4683">
        <w:rPr>
          <w:rFonts w:ascii="Times New Roman" w:eastAsiaTheme="minorHAnsi" w:hAnsi="Times New Roman" w:cs="Times New Roman"/>
        </w:rPr>
        <w:t xml:space="preserve"> </w:t>
      </w:r>
      <w:r w:rsidR="009E4683" w:rsidRPr="00D17E62">
        <w:rPr>
          <w:rFonts w:ascii="Times New Roman" w:hAnsi="Times New Roman" w:cs="Times New Roman"/>
        </w:rPr>
        <w:t>(</w:t>
      </w:r>
      <w:r w:rsidR="009E4683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282C63">
        <w:rPr>
          <w:rFonts w:ascii="Times New Roman" w:hAnsi="Times New Roman" w:cs="Times New Roman"/>
          <w:b/>
          <w:bCs/>
        </w:rPr>
        <w:t>12</w:t>
      </w:r>
      <w:r w:rsidR="009E4683">
        <w:rPr>
          <w:rFonts w:ascii="Times New Roman" w:hAnsi="Times New Roman" w:cs="Times New Roman"/>
          <w:b/>
          <w:bCs/>
        </w:rPr>
        <w:t xml:space="preserve"> and</w:t>
      </w:r>
      <w:r w:rsidR="009E4683" w:rsidRPr="00D17E62">
        <w:rPr>
          <w:rFonts w:ascii="Times New Roman" w:hAnsi="Times New Roman" w:cs="Times New Roman"/>
          <w:b/>
          <w:bCs/>
        </w:rPr>
        <w:t xml:space="preserve"> Figure </w:t>
      </w:r>
      <w:r w:rsidR="00282C63">
        <w:rPr>
          <w:rFonts w:ascii="Times New Roman" w:hAnsi="Times New Roman" w:cs="Times New Roman"/>
          <w:b/>
          <w:bCs/>
        </w:rPr>
        <w:t>4</w:t>
      </w:r>
      <w:r w:rsidR="009E4683">
        <w:rPr>
          <w:rFonts w:ascii="Times New Roman" w:hAnsi="Times New Roman" w:cs="Times New Roman"/>
          <w:b/>
          <w:bCs/>
        </w:rPr>
        <w:t>b</w:t>
      </w:r>
      <w:r w:rsidR="009E4683" w:rsidRPr="00D17E62">
        <w:rPr>
          <w:rFonts w:ascii="Times New Roman" w:hAnsi="Times New Roman" w:cs="Times New Roman"/>
        </w:rPr>
        <w:t>)</w:t>
      </w:r>
      <w:r w:rsidR="00F30AFA">
        <w:rPr>
          <w:rFonts w:ascii="Times New Roman" w:eastAsiaTheme="minorHAnsi" w:hAnsi="Times New Roman" w:cs="Times New Roman"/>
        </w:rPr>
        <w:t xml:space="preserve">. </w:t>
      </w:r>
      <w:r w:rsidR="0086329F">
        <w:rPr>
          <w:rFonts w:ascii="Times New Roman" w:eastAsiaTheme="minorHAnsi" w:hAnsi="Times New Roman" w:cs="Times New Roman"/>
        </w:rPr>
        <w:t>Combing the results of evolutionary driving forces analyses</w:t>
      </w:r>
      <w:r w:rsidR="00A935DC">
        <w:rPr>
          <w:rFonts w:ascii="Times New Roman" w:eastAsiaTheme="minorHAnsi" w:hAnsi="Times New Roman" w:cs="Times New Roman"/>
        </w:rPr>
        <w:t>, we found that</w:t>
      </w:r>
      <w:r w:rsidR="00F333D4">
        <w:rPr>
          <w:rFonts w:ascii="Times New Roman" w:eastAsiaTheme="minorHAnsi" w:hAnsi="Times New Roman" w:cs="Times New Roman"/>
        </w:rPr>
        <w:t xml:space="preserve"> </w:t>
      </w:r>
      <w:r w:rsidR="00DC760E">
        <w:rPr>
          <w:rFonts w:ascii="Times New Roman" w:eastAsiaTheme="minorHAnsi" w:hAnsi="Times New Roman" w:cs="Times New Roman"/>
        </w:rPr>
        <w:t>many</w:t>
      </w:r>
      <w:r w:rsidR="00A935DC">
        <w:rPr>
          <w:rFonts w:ascii="Times New Roman" w:eastAsiaTheme="minorHAnsi" w:hAnsi="Times New Roman" w:cs="Times New Roman"/>
        </w:rPr>
        <w:t xml:space="preserve"> PCGs</w:t>
      </w:r>
      <w:r w:rsidR="001A10C9">
        <w:rPr>
          <w:rFonts w:ascii="Times New Roman" w:eastAsiaTheme="minorHAnsi" w:hAnsi="Times New Roman" w:cs="Times New Roman"/>
        </w:rPr>
        <w:t xml:space="preserve"> in th</w:t>
      </w:r>
      <w:r w:rsidR="00F333D4">
        <w:rPr>
          <w:rFonts w:ascii="Times New Roman" w:eastAsiaTheme="minorHAnsi" w:hAnsi="Times New Roman" w:cs="Times New Roman"/>
        </w:rPr>
        <w:t>e</w:t>
      </w:r>
      <w:r w:rsidR="00DC760E">
        <w:rPr>
          <w:rFonts w:ascii="Times New Roman" w:eastAsiaTheme="minorHAnsi" w:hAnsi="Times New Roman" w:cs="Times New Roman"/>
        </w:rPr>
        <w:t>ir</w:t>
      </w:r>
      <w:r w:rsidR="00F333D4">
        <w:rPr>
          <w:rFonts w:ascii="Times New Roman" w:eastAsiaTheme="minorHAnsi" w:hAnsi="Times New Roman" w:cs="Times New Roman"/>
        </w:rPr>
        <w:t xml:space="preserve"> overrepresented categories</w:t>
      </w:r>
      <w:r w:rsidR="00A935DC">
        <w:rPr>
          <w:rFonts w:ascii="Times New Roman" w:eastAsiaTheme="minorHAnsi" w:hAnsi="Times New Roman" w:cs="Times New Roman"/>
        </w:rPr>
        <w:t xml:space="preserve"> were </w:t>
      </w:r>
      <w:r w:rsidR="00F333D4">
        <w:rPr>
          <w:rFonts w:ascii="Times New Roman" w:eastAsiaTheme="minorHAnsi" w:hAnsi="Times New Roman" w:cs="Times New Roman"/>
        </w:rPr>
        <w:t>driven by</w:t>
      </w:r>
      <w:r w:rsidR="00A935DC">
        <w:rPr>
          <w:rFonts w:ascii="Times New Roman" w:eastAsiaTheme="minorHAnsi" w:hAnsi="Times New Roman" w:cs="Times New Roman"/>
        </w:rPr>
        <w:t xml:space="preserve"> relaxed selection in long-lived mammals, little were </w:t>
      </w:r>
      <w:r w:rsidR="00F333D4">
        <w:rPr>
          <w:rFonts w:ascii="Times New Roman" w:eastAsiaTheme="minorHAnsi" w:hAnsi="Times New Roman" w:cs="Times New Roman"/>
        </w:rPr>
        <w:t>driven by</w:t>
      </w:r>
      <w:r w:rsidR="00A935DC">
        <w:rPr>
          <w:rFonts w:ascii="Times New Roman" w:eastAsiaTheme="minorHAnsi" w:hAnsi="Times New Roman" w:cs="Times New Roman"/>
        </w:rPr>
        <w:t xml:space="preserve"> positive selection (</w:t>
      </w:r>
      <w:r w:rsidR="00A935DC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A935DC">
        <w:rPr>
          <w:rFonts w:ascii="Times New Roman" w:hAnsi="Times New Roman" w:cs="Times New Roman"/>
          <w:b/>
          <w:bCs/>
        </w:rPr>
        <w:t>10</w:t>
      </w:r>
      <w:r w:rsidR="00A935DC">
        <w:rPr>
          <w:rFonts w:ascii="Times New Roman" w:eastAsiaTheme="minorHAnsi" w:hAnsi="Times New Roman" w:cs="Times New Roman"/>
        </w:rPr>
        <w:t>).</w:t>
      </w:r>
    </w:p>
    <w:p w14:paraId="4A1B8A2B" w14:textId="5CB4EE24" w:rsidR="00C82FF2" w:rsidRDefault="00C82FF2" w:rsidP="00354683">
      <w:pPr>
        <w:spacing w:line="332" w:lineRule="exact"/>
        <w:rPr>
          <w:rFonts w:ascii="Times New Roman" w:hAnsi="Times New Roman" w:cs="Times New Roman"/>
        </w:rPr>
      </w:pPr>
    </w:p>
    <w:p w14:paraId="506C8B07" w14:textId="32A151B4" w:rsidR="00C94FA4" w:rsidRPr="00944470" w:rsidRDefault="00ED1CC6" w:rsidP="000036DA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re</w:t>
      </w:r>
      <w:r w:rsidR="001525FD">
        <w:rPr>
          <w:rFonts w:ascii="Times New Roman" w:hAnsi="Times New Roman" w:cs="Times New Roman"/>
        </w:rPr>
        <w:t>over</w:t>
      </w:r>
      <w:r w:rsidR="002B452D">
        <w:rPr>
          <w:rFonts w:ascii="Times New Roman" w:hAnsi="Times New Roman" w:cs="Times New Roman"/>
        </w:rPr>
        <w:t>, we</w:t>
      </w:r>
      <w:r w:rsidR="00107A04">
        <w:rPr>
          <w:rFonts w:ascii="Times New Roman" w:hAnsi="Times New Roman" w:cs="Times New Roman"/>
        </w:rPr>
        <w:t xml:space="preserve"> </w:t>
      </w:r>
      <w:r w:rsidR="00935211">
        <w:rPr>
          <w:rFonts w:ascii="Times New Roman" w:hAnsi="Times New Roman" w:cs="Times New Roman"/>
        </w:rPr>
        <w:t xml:space="preserve">further </w:t>
      </w:r>
      <w:r w:rsidR="00511222">
        <w:rPr>
          <w:rFonts w:ascii="Times New Roman" w:hAnsi="Times New Roman" w:cs="Times New Roman"/>
        </w:rPr>
        <w:t xml:space="preserve">found several </w:t>
      </w:r>
      <w:r w:rsidR="009D3B95">
        <w:rPr>
          <w:rFonts w:ascii="Times New Roman" w:hAnsi="Times New Roman" w:cs="Times New Roman"/>
        </w:rPr>
        <w:t>groups</w:t>
      </w:r>
      <w:r w:rsidR="000D5CFF">
        <w:rPr>
          <w:rFonts w:ascii="Times New Roman" w:hAnsi="Times New Roman" w:cs="Times New Roman"/>
        </w:rPr>
        <w:t xml:space="preserve"> of </w:t>
      </w:r>
      <w:r w:rsidR="006925AF">
        <w:rPr>
          <w:rFonts w:ascii="Times New Roman" w:hAnsi="Times New Roman" w:cs="Times New Roman"/>
        </w:rPr>
        <w:t xml:space="preserve">categories with </w:t>
      </w:r>
      <w:r w:rsidR="000A2650">
        <w:rPr>
          <w:rFonts w:ascii="Times New Roman" w:hAnsi="Times New Roman" w:cs="Times New Roman"/>
        </w:rPr>
        <w:t>adverse function</w:t>
      </w:r>
      <w:r w:rsidR="00A875D3">
        <w:rPr>
          <w:rFonts w:ascii="Times New Roman" w:hAnsi="Times New Roman" w:cs="Times New Roman"/>
        </w:rPr>
        <w:t>s</w:t>
      </w:r>
      <w:r w:rsidR="00B216DA">
        <w:rPr>
          <w:rFonts w:ascii="Times New Roman" w:hAnsi="Times New Roman" w:cs="Times New Roman"/>
        </w:rPr>
        <w:t xml:space="preserve"> </w:t>
      </w:r>
      <w:r w:rsidR="000A2650">
        <w:rPr>
          <w:rFonts w:ascii="Times New Roman" w:hAnsi="Times New Roman" w:cs="Times New Roman"/>
        </w:rPr>
        <w:t xml:space="preserve">or </w:t>
      </w:r>
      <w:r w:rsidR="00022C1E">
        <w:rPr>
          <w:rFonts w:ascii="Times New Roman" w:hAnsi="Times New Roman" w:cs="Times New Roman"/>
        </w:rPr>
        <w:t>closely</w:t>
      </w:r>
      <w:r w:rsidR="00960601">
        <w:rPr>
          <w:rFonts w:ascii="Times New Roman" w:hAnsi="Times New Roman" w:cs="Times New Roman"/>
        </w:rPr>
        <w:t xml:space="preserve"> relative</w:t>
      </w:r>
      <w:r w:rsidR="000D5CFF">
        <w:rPr>
          <w:rFonts w:ascii="Times New Roman" w:hAnsi="Times New Roman" w:cs="Times New Roman"/>
        </w:rPr>
        <w:t xml:space="preserve"> function</w:t>
      </w:r>
      <w:r w:rsidR="00A875D3">
        <w:rPr>
          <w:rFonts w:ascii="Times New Roman" w:hAnsi="Times New Roman" w:cs="Times New Roman"/>
        </w:rPr>
        <w:t>s</w:t>
      </w:r>
      <w:r w:rsidR="002B452D">
        <w:rPr>
          <w:rFonts w:ascii="Times New Roman" w:hAnsi="Times New Roman" w:cs="Times New Roman"/>
        </w:rPr>
        <w:t xml:space="preserve"> that were enriched by PCGs and NCGs simultaneously. If </w:t>
      </w:r>
      <w:r w:rsidR="00107A04">
        <w:rPr>
          <w:rFonts w:ascii="Times New Roman" w:hAnsi="Times New Roman" w:cs="Times New Roman"/>
        </w:rPr>
        <w:t xml:space="preserve">a </w:t>
      </w:r>
      <w:r w:rsidR="009D3B95">
        <w:rPr>
          <w:rFonts w:ascii="Times New Roman" w:hAnsi="Times New Roman" w:cs="Times New Roman"/>
        </w:rPr>
        <w:t>group</w:t>
      </w:r>
      <w:r w:rsidR="00107A04">
        <w:rPr>
          <w:rFonts w:ascii="Times New Roman" w:hAnsi="Times New Roman" w:cs="Times New Roman"/>
        </w:rPr>
        <w:t xml:space="preserve"> of </w:t>
      </w:r>
      <w:r w:rsidR="00A953EC">
        <w:rPr>
          <w:rFonts w:ascii="Times New Roman" w:hAnsi="Times New Roman" w:cs="Times New Roman"/>
        </w:rPr>
        <w:t>categories</w:t>
      </w:r>
      <w:r w:rsidR="00107A04">
        <w:rPr>
          <w:rFonts w:ascii="Times New Roman" w:hAnsi="Times New Roman" w:cs="Times New Roman"/>
        </w:rPr>
        <w:t xml:space="preserve"> with adverse function</w:t>
      </w:r>
      <w:r w:rsidR="00A875D3">
        <w:rPr>
          <w:rFonts w:ascii="Times New Roman" w:hAnsi="Times New Roman" w:cs="Times New Roman"/>
        </w:rPr>
        <w:t>s</w:t>
      </w:r>
      <w:r w:rsidR="00A84F8C">
        <w:rPr>
          <w:rFonts w:ascii="Times New Roman" w:hAnsi="Times New Roman" w:cs="Times New Roman"/>
        </w:rPr>
        <w:t xml:space="preserve"> was enriched by NCGs and PCGs </w:t>
      </w:r>
      <w:r w:rsidR="009C1D99">
        <w:rPr>
          <w:rFonts w:ascii="Times New Roman" w:hAnsi="Times New Roman" w:cs="Times New Roman"/>
        </w:rPr>
        <w:t>respectively</w:t>
      </w:r>
      <w:r w:rsidR="00107A04">
        <w:rPr>
          <w:rFonts w:ascii="Times New Roman" w:hAnsi="Times New Roman" w:cs="Times New Roman"/>
        </w:rPr>
        <w:t xml:space="preserve">, </w:t>
      </w:r>
      <w:r w:rsidR="00AA3BFF">
        <w:rPr>
          <w:rFonts w:ascii="Times New Roman" w:hAnsi="Times New Roman" w:cs="Times New Roman"/>
        </w:rPr>
        <w:t>it</w:t>
      </w:r>
      <w:r w:rsidR="00CB7434">
        <w:rPr>
          <w:rFonts w:ascii="Times New Roman" w:hAnsi="Times New Roman" w:cs="Times New Roman"/>
        </w:rPr>
        <w:t xml:space="preserve"> was </w:t>
      </w:r>
      <w:r w:rsidR="00A875D3">
        <w:rPr>
          <w:rFonts w:ascii="Times New Roman" w:hAnsi="Times New Roman" w:cs="Times New Roman"/>
        </w:rPr>
        <w:t>about</w:t>
      </w:r>
      <w:r w:rsidR="00CB7434">
        <w:rPr>
          <w:rFonts w:ascii="Times New Roman" w:hAnsi="Times New Roman" w:cs="Times New Roman"/>
        </w:rPr>
        <w:t xml:space="preserve"> to</w:t>
      </w:r>
      <w:r w:rsidR="00107A04">
        <w:rPr>
          <w:rFonts w:ascii="Times New Roman" w:hAnsi="Times New Roman" w:cs="Times New Roman"/>
        </w:rPr>
        <w:t xml:space="preserve"> double verify that </w:t>
      </w:r>
      <w:r w:rsidR="00A953EC">
        <w:rPr>
          <w:rFonts w:ascii="Times New Roman" w:hAnsi="Times New Roman" w:cs="Times New Roman"/>
        </w:rPr>
        <w:t>these functional categories</w:t>
      </w:r>
      <w:r w:rsidR="00107A04">
        <w:rPr>
          <w:rFonts w:ascii="Times New Roman" w:hAnsi="Times New Roman" w:cs="Times New Roman"/>
        </w:rPr>
        <w:t xml:space="preserve"> might affect longevity or aging. If</w:t>
      </w:r>
      <w:r w:rsidR="00F52B7F">
        <w:rPr>
          <w:rFonts w:ascii="Times New Roman" w:hAnsi="Times New Roman" w:cs="Times New Roman"/>
        </w:rPr>
        <w:t xml:space="preserve"> a group of </w:t>
      </w:r>
      <w:r w:rsidR="00A953EC">
        <w:rPr>
          <w:rFonts w:ascii="Times New Roman" w:hAnsi="Times New Roman" w:cs="Times New Roman"/>
        </w:rPr>
        <w:t>categories</w:t>
      </w:r>
      <w:r w:rsidR="00F52B7F">
        <w:rPr>
          <w:rFonts w:ascii="Times New Roman" w:hAnsi="Times New Roman" w:cs="Times New Roman"/>
        </w:rPr>
        <w:t xml:space="preserve"> with closely</w:t>
      </w:r>
      <w:r w:rsidR="00960601">
        <w:rPr>
          <w:rFonts w:ascii="Times New Roman" w:hAnsi="Times New Roman" w:cs="Times New Roman"/>
        </w:rPr>
        <w:t xml:space="preserve"> relative</w:t>
      </w:r>
      <w:r w:rsidR="00F52B7F">
        <w:rPr>
          <w:rFonts w:ascii="Times New Roman" w:hAnsi="Times New Roman" w:cs="Times New Roman"/>
        </w:rPr>
        <w:t xml:space="preserve"> functions</w:t>
      </w:r>
      <w:r w:rsidR="001525FD">
        <w:rPr>
          <w:rFonts w:ascii="Times New Roman" w:hAnsi="Times New Roman" w:cs="Times New Roman"/>
        </w:rPr>
        <w:t xml:space="preserve"> </w:t>
      </w:r>
      <w:r w:rsidR="00BD67C3">
        <w:rPr>
          <w:rFonts w:ascii="Times New Roman" w:hAnsi="Times New Roman" w:cs="Times New Roman"/>
        </w:rPr>
        <w:t xml:space="preserve">that </w:t>
      </w:r>
      <w:r w:rsidR="00F52B7F">
        <w:rPr>
          <w:rFonts w:ascii="Times New Roman" w:hAnsi="Times New Roman" w:cs="Times New Roman"/>
        </w:rPr>
        <w:t>were enriched by</w:t>
      </w:r>
      <w:r w:rsidR="00107A04">
        <w:rPr>
          <w:rFonts w:ascii="Times New Roman" w:hAnsi="Times New Roman" w:cs="Times New Roman"/>
        </w:rPr>
        <w:t xml:space="preserve"> NCGs and PCGs</w:t>
      </w:r>
      <w:r w:rsidR="00F52B7F">
        <w:rPr>
          <w:rFonts w:ascii="Times New Roman" w:hAnsi="Times New Roman" w:cs="Times New Roman"/>
        </w:rPr>
        <w:t xml:space="preserve"> respectively</w:t>
      </w:r>
      <w:r w:rsidR="00CE2BA6">
        <w:rPr>
          <w:rFonts w:ascii="Times New Roman" w:hAnsi="Times New Roman" w:cs="Times New Roman"/>
        </w:rPr>
        <w:t xml:space="preserve">. It </w:t>
      </w:r>
      <w:r w:rsidR="00AA3BFF">
        <w:rPr>
          <w:rFonts w:ascii="Times New Roman" w:hAnsi="Times New Roman" w:cs="Times New Roman"/>
        </w:rPr>
        <w:t xml:space="preserve">might reflect the </w:t>
      </w:r>
      <w:r w:rsidR="00AA3BFF" w:rsidRPr="00AA3BFF">
        <w:rPr>
          <w:rFonts w:ascii="Times New Roman" w:hAnsi="Times New Roman" w:cs="Times New Roman"/>
        </w:rPr>
        <w:t>pleiotropy</w:t>
      </w:r>
      <w:r w:rsidR="00AA3BFF">
        <w:rPr>
          <w:rFonts w:ascii="Times New Roman" w:hAnsi="Times New Roman" w:cs="Times New Roman"/>
        </w:rPr>
        <w:t xml:space="preserve"> of </w:t>
      </w:r>
      <w:r w:rsidR="00627AD9">
        <w:rPr>
          <w:rFonts w:ascii="Times New Roman" w:hAnsi="Times New Roman" w:cs="Times New Roman"/>
        </w:rPr>
        <w:t>the</w:t>
      </w:r>
      <w:r w:rsidR="00BD67C3">
        <w:rPr>
          <w:rFonts w:ascii="Times New Roman" w:hAnsi="Times New Roman" w:cs="Times New Roman"/>
        </w:rPr>
        <w:t>se</w:t>
      </w:r>
      <w:r w:rsidR="00627AD9">
        <w:rPr>
          <w:rFonts w:ascii="Times New Roman" w:hAnsi="Times New Roman" w:cs="Times New Roman"/>
        </w:rPr>
        <w:t xml:space="preserve"> </w:t>
      </w:r>
      <w:r w:rsidR="00AA3BFF">
        <w:rPr>
          <w:rFonts w:ascii="Times New Roman" w:hAnsi="Times New Roman" w:cs="Times New Roman"/>
        </w:rPr>
        <w:t>gene</w:t>
      </w:r>
      <w:r w:rsidR="00FB1A46">
        <w:rPr>
          <w:rFonts w:ascii="Times New Roman" w:hAnsi="Times New Roman" w:cs="Times New Roman"/>
        </w:rPr>
        <w:t>s</w:t>
      </w:r>
      <w:r w:rsidR="00AA3BFF">
        <w:rPr>
          <w:rFonts w:ascii="Times New Roman" w:hAnsi="Times New Roman" w:cs="Times New Roman"/>
        </w:rPr>
        <w:t xml:space="preserve"> or categor</w:t>
      </w:r>
      <w:r w:rsidR="00FB1A46">
        <w:rPr>
          <w:rFonts w:ascii="Times New Roman" w:hAnsi="Times New Roman" w:cs="Times New Roman"/>
        </w:rPr>
        <w:t>ies</w:t>
      </w:r>
      <w:r w:rsidR="00AA3BFF">
        <w:rPr>
          <w:rFonts w:ascii="Times New Roman" w:hAnsi="Times New Roman" w:cs="Times New Roman"/>
        </w:rPr>
        <w:t>.</w:t>
      </w:r>
      <w:r w:rsidR="00FB1A46">
        <w:rPr>
          <w:rFonts w:ascii="Times New Roman" w:hAnsi="Times New Roman" w:cs="Times New Roman"/>
        </w:rPr>
        <w:t xml:space="preserve"> </w:t>
      </w:r>
      <w:r w:rsidR="00CE2BA6">
        <w:rPr>
          <w:rFonts w:ascii="Times New Roman" w:hAnsi="Times New Roman" w:cs="Times New Roman"/>
        </w:rPr>
        <w:t xml:space="preserve">Our results </w:t>
      </w:r>
      <w:r w:rsidR="0099502D">
        <w:rPr>
          <w:rFonts w:ascii="Times New Roman" w:hAnsi="Times New Roman" w:cs="Times New Roman"/>
        </w:rPr>
        <w:t xml:space="preserve">showed </w:t>
      </w:r>
      <w:r w:rsidR="00A8574D">
        <w:rPr>
          <w:rFonts w:ascii="Times New Roman" w:hAnsi="Times New Roman" w:cs="Times New Roman"/>
        </w:rPr>
        <w:t>categories associated with</w:t>
      </w:r>
      <w:r w:rsidR="00C82FF2" w:rsidRPr="00D17E62">
        <w:rPr>
          <w:rFonts w:ascii="Times New Roman" w:hAnsi="Times New Roman" w:cs="Times New Roman"/>
        </w:rPr>
        <w:t xml:space="preserve"> oxygen utilization</w:t>
      </w:r>
      <w:r w:rsidR="00C50A15">
        <w:rPr>
          <w:rFonts w:ascii="Times New Roman" w:hAnsi="Times New Roman" w:cs="Times New Roman"/>
        </w:rPr>
        <w:t xml:space="preserve"> and response to hypoxia </w:t>
      </w:r>
      <w:r w:rsidR="003D066E">
        <w:rPr>
          <w:rFonts w:ascii="Times New Roman" w:hAnsi="Times New Roman" w:cs="Times New Roman"/>
        </w:rPr>
        <w:t>might be</w:t>
      </w:r>
      <w:r w:rsidR="00C50A15">
        <w:rPr>
          <w:rFonts w:ascii="Times New Roman" w:hAnsi="Times New Roman" w:cs="Times New Roman"/>
        </w:rPr>
        <w:t xml:space="preserve"> uniquely enriched by PCGs and NCGs, respectively</w:t>
      </w:r>
      <w:r w:rsidR="00C82FF2" w:rsidRPr="00D17E62">
        <w:rPr>
          <w:rFonts w:ascii="Times New Roman" w:hAnsi="Times New Roman" w:cs="Times New Roman"/>
        </w:rPr>
        <w:t>. 7</w:t>
      </w:r>
      <w:r w:rsidR="00213FA1">
        <w:rPr>
          <w:rFonts w:ascii="Times New Roman" w:hAnsi="Times New Roman" w:cs="Times New Roman"/>
        </w:rPr>
        <w:t xml:space="preserve"> </w:t>
      </w:r>
      <w:r w:rsidR="00C82FF2">
        <w:rPr>
          <w:rFonts w:ascii="Times New Roman" w:hAnsi="Times New Roman" w:cs="Times New Roman"/>
        </w:rPr>
        <w:t>PCGs</w:t>
      </w:r>
      <w:r w:rsidR="00B555D5" w:rsidRPr="00B555D5">
        <w:rPr>
          <w:rFonts w:ascii="Times New Roman" w:hAnsi="Times New Roman" w:cs="Times New Roman"/>
        </w:rPr>
        <w:t>, including 4 relaxed selected genes (ACTN3/SUCLG2/ACO2/OGDHL), were overrepresented in category “aerobic respiration” (P=2.80E-04)</w:t>
      </w:r>
      <w:r w:rsidR="00C82FF2">
        <w:rPr>
          <w:rFonts w:ascii="Times New Roman" w:hAnsi="Times New Roman" w:cs="Times New Roman"/>
        </w:rPr>
        <w:t xml:space="preserve"> (</w:t>
      </w:r>
      <w:r w:rsidR="00C82FF2" w:rsidRPr="00A362D7">
        <w:rPr>
          <w:rFonts w:ascii="Times New Roman" w:hAnsi="Times New Roman" w:cs="Times New Roman"/>
          <w:b/>
          <w:bCs/>
        </w:rPr>
        <w:t xml:space="preserve">Supplementary Table </w:t>
      </w:r>
      <w:r w:rsidR="00C82FF2">
        <w:rPr>
          <w:rFonts w:ascii="Times New Roman" w:hAnsi="Times New Roman" w:cs="Times New Roman"/>
          <w:b/>
          <w:bCs/>
        </w:rPr>
        <w:t>10</w:t>
      </w:r>
      <w:r w:rsidR="00C82FF2">
        <w:rPr>
          <w:rFonts w:ascii="Times New Roman" w:hAnsi="Times New Roman" w:cs="Times New Roman"/>
        </w:rPr>
        <w:t>)</w:t>
      </w:r>
      <w:r w:rsidR="00C82FF2" w:rsidRPr="00D17E62">
        <w:rPr>
          <w:rFonts w:ascii="Times New Roman" w:hAnsi="Times New Roman" w:cs="Times New Roman"/>
        </w:rPr>
        <w:t>, which was significant</w:t>
      </w:r>
      <w:r w:rsidR="00C82FF2">
        <w:rPr>
          <w:rFonts w:ascii="Times New Roman" w:hAnsi="Times New Roman" w:cs="Times New Roman"/>
        </w:rPr>
        <w:t>ly</w:t>
      </w:r>
      <w:r w:rsidR="00C82FF2" w:rsidRPr="00D17E62">
        <w:rPr>
          <w:rFonts w:ascii="Times New Roman" w:hAnsi="Times New Roman" w:cs="Times New Roman"/>
        </w:rPr>
        <w:t xml:space="preserve"> more than</w:t>
      </w:r>
      <w:r w:rsidR="00C82FF2">
        <w:rPr>
          <w:rFonts w:ascii="Times New Roman" w:hAnsi="Times New Roman" w:cs="Times New Roman"/>
        </w:rPr>
        <w:t xml:space="preserve"> that of</w:t>
      </w:r>
      <w:r w:rsidR="00C82FF2" w:rsidRPr="00D17E62">
        <w:rPr>
          <w:rFonts w:ascii="Times New Roman" w:hAnsi="Times New Roman" w:cs="Times New Roman"/>
        </w:rPr>
        <w:t xml:space="preserve"> </w:t>
      </w:r>
      <w:r w:rsidR="00C82FF2">
        <w:rPr>
          <w:rFonts w:ascii="Times New Roman" w:hAnsi="Times New Roman" w:cs="Times New Roman"/>
        </w:rPr>
        <w:t>NCGs</w:t>
      </w:r>
      <w:r w:rsidR="00C82FF2" w:rsidRPr="00D17E62">
        <w:rPr>
          <w:rFonts w:ascii="Times New Roman" w:hAnsi="Times New Roman" w:cs="Times New Roman"/>
        </w:rPr>
        <w:t xml:space="preserve"> (0 gene, </w:t>
      </w:r>
      <w:r w:rsidR="00C82FF2" w:rsidRPr="00D84CDA">
        <w:rPr>
          <w:rFonts w:ascii="Times New Roman" w:hAnsi="Times New Roman" w:cs="Times New Roman"/>
          <w:i/>
        </w:rPr>
        <w:t>P</w:t>
      </w:r>
      <w:r w:rsidR="00C82FF2" w:rsidRPr="00D84CDA">
        <w:rPr>
          <w:rFonts w:ascii="Times New Roman" w:hAnsi="Times New Roman" w:cs="Times New Roman"/>
        </w:rPr>
        <w:t>=</w:t>
      </w:r>
      <w:r w:rsidR="00C82FF2" w:rsidRPr="00D17E62">
        <w:rPr>
          <w:rFonts w:ascii="Times New Roman" w:hAnsi="Times New Roman" w:cs="Times New Roman"/>
        </w:rPr>
        <w:t>0.0062)</w:t>
      </w:r>
      <w:r w:rsidR="00C82FF2">
        <w:rPr>
          <w:rFonts w:ascii="Times New Roman" w:hAnsi="Times New Roman" w:cs="Times New Roman"/>
        </w:rPr>
        <w:t xml:space="preserve"> (</w:t>
      </w:r>
      <w:r w:rsidR="00C82FF2" w:rsidRPr="00A362D7">
        <w:rPr>
          <w:rFonts w:ascii="Times New Roman" w:hAnsi="Times New Roman" w:cs="Times New Roman"/>
          <w:b/>
          <w:bCs/>
        </w:rPr>
        <w:t xml:space="preserve">Supplementary Table </w:t>
      </w:r>
      <w:r w:rsidR="00C82FF2">
        <w:rPr>
          <w:rFonts w:ascii="Times New Roman" w:hAnsi="Times New Roman" w:cs="Times New Roman"/>
          <w:b/>
          <w:bCs/>
        </w:rPr>
        <w:t>12 and Figure 5a</w:t>
      </w:r>
      <w:r w:rsidR="00C82FF2">
        <w:rPr>
          <w:rFonts w:ascii="Times New Roman" w:hAnsi="Times New Roman" w:cs="Times New Roman"/>
        </w:rPr>
        <w:t>)</w:t>
      </w:r>
      <w:r w:rsidR="00C82FF2" w:rsidRPr="00D17E62">
        <w:rPr>
          <w:rFonts w:ascii="Times New Roman" w:hAnsi="Times New Roman" w:cs="Times New Roman"/>
        </w:rPr>
        <w:t>.</w:t>
      </w:r>
      <w:r w:rsidR="00C82FF2">
        <w:rPr>
          <w:rFonts w:ascii="Times New Roman" w:hAnsi="Times New Roman" w:cs="Times New Roman"/>
        </w:rPr>
        <w:t xml:space="preserve"> </w:t>
      </w:r>
      <w:r w:rsidR="00C82FF2" w:rsidRPr="00D17E62">
        <w:rPr>
          <w:rFonts w:ascii="Times New Roman" w:hAnsi="Times New Roman" w:cs="Times New Roman"/>
        </w:rPr>
        <w:t xml:space="preserve">In adverse, 4 </w:t>
      </w:r>
      <w:r w:rsidR="00C82FF2">
        <w:rPr>
          <w:rFonts w:ascii="Times New Roman" w:hAnsi="Times New Roman" w:cs="Times New Roman"/>
        </w:rPr>
        <w:t>NCGs</w:t>
      </w:r>
      <w:r w:rsidR="00C82FF2" w:rsidRPr="00D17E62">
        <w:rPr>
          <w:rFonts w:ascii="Times New Roman" w:hAnsi="Times New Roman" w:cs="Times New Roman"/>
        </w:rPr>
        <w:t xml:space="preserve"> (</w:t>
      </w:r>
      <w:r w:rsidR="00C82FF2" w:rsidRPr="008214D5">
        <w:rPr>
          <w:rFonts w:ascii="Times New Roman" w:hAnsi="Times New Roman" w:cs="Times New Roman"/>
          <w:i/>
          <w:iCs/>
        </w:rPr>
        <w:t>CYBB/PSMB11/STOX1/BCL2</w:t>
      </w:r>
      <w:r w:rsidR="00C82FF2" w:rsidRPr="00D17E62">
        <w:rPr>
          <w:rFonts w:ascii="Times New Roman" w:hAnsi="Times New Roman" w:cs="Times New Roman"/>
        </w:rPr>
        <w:t xml:space="preserve">) </w:t>
      </w:r>
      <w:r w:rsidR="00C82FF2">
        <w:rPr>
          <w:rFonts w:ascii="Times New Roman" w:hAnsi="Times New Roman" w:cs="Times New Roman"/>
        </w:rPr>
        <w:t>were</w:t>
      </w:r>
      <w:r w:rsidR="00C82FF2" w:rsidRPr="00D17E62">
        <w:rPr>
          <w:rFonts w:ascii="Times New Roman" w:hAnsi="Times New Roman" w:cs="Times New Roman"/>
        </w:rPr>
        <w:t xml:space="preserve"> associated with category “cellular response to hypoxia”, while </w:t>
      </w:r>
      <w:r w:rsidR="00C82FF2">
        <w:rPr>
          <w:rFonts w:ascii="Times New Roman" w:hAnsi="Times New Roman" w:cs="Times New Roman"/>
        </w:rPr>
        <w:t>no PCGs involved in this pathway</w:t>
      </w:r>
      <w:r w:rsidR="00C82FF2" w:rsidRPr="00D17E62">
        <w:rPr>
          <w:rFonts w:ascii="Times New Roman" w:hAnsi="Times New Roman" w:cs="Times New Roman"/>
        </w:rPr>
        <w:t xml:space="preserve"> (</w:t>
      </w:r>
      <w:r w:rsidR="00C82FF2" w:rsidRPr="00D84CDA">
        <w:rPr>
          <w:rFonts w:ascii="Times New Roman" w:hAnsi="Times New Roman" w:cs="Times New Roman"/>
          <w:i/>
        </w:rPr>
        <w:t>P</w:t>
      </w:r>
      <w:r w:rsidR="00C82FF2" w:rsidRPr="00D84CDA">
        <w:rPr>
          <w:rFonts w:ascii="Times New Roman" w:hAnsi="Times New Roman" w:cs="Times New Roman"/>
        </w:rPr>
        <w:t>=</w:t>
      </w:r>
      <w:r w:rsidR="00C82FF2" w:rsidRPr="00D17E62">
        <w:rPr>
          <w:rFonts w:ascii="Times New Roman" w:hAnsi="Times New Roman" w:cs="Times New Roman"/>
        </w:rPr>
        <w:t>0.0929)</w:t>
      </w:r>
      <w:r w:rsidR="00C82FF2">
        <w:rPr>
          <w:rFonts w:ascii="Times New Roman" w:hAnsi="Times New Roman" w:cs="Times New Roman"/>
        </w:rPr>
        <w:t xml:space="preserve"> (</w:t>
      </w:r>
      <w:r w:rsidR="00C82FF2" w:rsidRPr="003D099C">
        <w:rPr>
          <w:rFonts w:ascii="Times New Roman" w:hAnsi="Times New Roman" w:cs="Times New Roman"/>
          <w:b/>
          <w:bCs/>
        </w:rPr>
        <w:t xml:space="preserve">Figure </w:t>
      </w:r>
      <w:r w:rsidR="00C82FF2">
        <w:rPr>
          <w:rFonts w:ascii="Times New Roman" w:hAnsi="Times New Roman" w:cs="Times New Roman"/>
          <w:b/>
          <w:bCs/>
        </w:rPr>
        <w:t>5a</w:t>
      </w:r>
      <w:r w:rsidR="00C82FF2">
        <w:rPr>
          <w:rFonts w:ascii="Times New Roman" w:hAnsi="Times New Roman" w:cs="Times New Roman"/>
        </w:rPr>
        <w:t>)</w:t>
      </w:r>
      <w:r w:rsidR="00C82FF2" w:rsidRPr="00D17E62">
        <w:rPr>
          <w:rFonts w:ascii="Times New Roman" w:hAnsi="Times New Roman" w:cs="Times New Roman"/>
        </w:rPr>
        <w:t>. Several studies have suggested that hypoxia may affect the longevity. For example, hypoxia can extend the lifespan in fruit fly</w:t>
      </w:r>
      <w:r w:rsidR="00C82FF2">
        <w:rPr>
          <w:rFonts w:ascii="Times New Roman" w:hAnsi="Times New Roman" w:cs="Times New Roman"/>
        </w:rPr>
        <w:fldChar w:fldCharType="begin"/>
      </w:r>
      <w:r w:rsidR="00741042">
        <w:rPr>
          <w:rFonts w:ascii="Times New Roman" w:hAnsi="Times New Roman" w:cs="Times New Roman"/>
        </w:rPr>
        <w:instrText xml:space="preserve"> ADDIN EN.CITE &lt;EndNote&gt;&lt;Cite&gt;&lt;Author&gt;Harrison&lt;/Author&gt;&lt;Year&gt;2008&lt;/Year&gt;&lt;RecNum&gt;4612&lt;/RecNum&gt;&lt;DisplayText&gt;&lt;style face="superscript"&gt;41&lt;/style&gt;&lt;/DisplayText&gt;&lt;record&gt;&lt;rec-number&gt;4612&lt;/rec-number&gt;&lt;foreign-keys&gt;&lt;key app="EN" db-id="tv9vrfdemz0pstew0aex95v6axa2v9ftwfvr" timestamp="1619639292" guid="190d6733-a4f3-4228-b63a-d20ce7f5276e"&gt;4612&lt;/key&gt;&lt;/foreign-keys&gt;&lt;ref-type name="Generic"&gt;13&lt;/ref-type&gt;&lt;contributors&gt;&lt;authors&gt;&lt;author&gt;Harrison, Jon Fewell&lt;/author&gt;&lt;author&gt;Rascon, Brenda&lt;/author&gt;&lt;/authors&gt;&lt;/contributors&gt;&lt;titles&gt;&lt;title&gt;Moderate hypoxia (10 kPa) extends lifespan with adult but not juvenile exposure in the fruitfly, Drosophila melanogaster&lt;/title&gt;&lt;/titles&gt;&lt;dates&gt;&lt;year&gt;2008&lt;/year&gt;&lt;/dates&gt;&lt;publisher&gt;Wiley Online Library&lt;/publisher&gt;&lt;isbn&gt;0892-6638&lt;/isbn&gt;&lt;urls&gt;&lt;/urls&gt;&lt;/record&gt;&lt;/Cite&gt;&lt;/EndNote&gt;</w:instrText>
      </w:r>
      <w:r w:rsidR="00C82FF2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41</w:t>
      </w:r>
      <w:r w:rsidR="00C82FF2">
        <w:rPr>
          <w:rFonts w:ascii="Times New Roman" w:hAnsi="Times New Roman" w:cs="Times New Roman"/>
        </w:rPr>
        <w:fldChar w:fldCharType="end"/>
      </w:r>
      <w:r w:rsidR="00C82FF2" w:rsidRPr="00D17E62">
        <w:rPr>
          <w:rFonts w:ascii="Times New Roman" w:hAnsi="Times New Roman" w:cs="Times New Roman"/>
        </w:rPr>
        <w:t xml:space="preserve"> and nematode</w:t>
      </w:r>
      <w:r w:rsidR="00C82FF2">
        <w:rPr>
          <w:rFonts w:ascii="Times New Roman" w:hAnsi="Times New Roman" w:cs="Times New Roman"/>
        </w:rPr>
        <w:fldChar w:fldCharType="begin"/>
      </w:r>
      <w:r w:rsidR="00741042">
        <w:rPr>
          <w:rFonts w:ascii="Times New Roman" w:hAnsi="Times New Roman" w:cs="Times New Roman"/>
        </w:rPr>
        <w:instrText xml:space="preserve"> ADDIN EN.CITE &lt;EndNote&gt;&lt;Cite&gt;&lt;Author&gt;Mehta&lt;/Author&gt;&lt;Year&gt;2009&lt;/Year&gt;&lt;RecNum&gt;4614&lt;/RecNum&gt;&lt;DisplayText&gt;&lt;style face="superscript"&gt;42&lt;/style&gt;&lt;/DisplayText&gt;&lt;record&gt;&lt;rec-number&gt;4614&lt;/rec-number&gt;&lt;foreign-keys&gt;&lt;key app="EN" db-id="tv9vrfdemz0pstew0aex95v6axa2v9ftwfvr" timestamp="1619639786" guid="d2c73f64-f5c4-4f13-84d4-141f1cd336fe"&gt;4614&lt;/key&gt;&lt;/foreign-keys&gt;&lt;ref-type name="Journal Article"&gt;17&lt;/ref-type&gt;&lt;contributors&gt;&lt;authors&gt;&lt;author&gt;Mehta, Ranjana&lt;/author&gt;&lt;author&gt;Steinkraus, Katherine A&lt;/author&gt;&lt;author&gt;Sutphin, George L&lt;/author&gt;&lt;author&gt;Ramos, Fresnida J&lt;/author&gt;&lt;author&gt;Shamieh, Lara S&lt;/author&gt;&lt;author&gt;Huh, Alexander&lt;/author&gt;&lt;author&gt;Davis, Christina&lt;/author&gt;&lt;author&gt;Chandler-Brown, Devon&lt;/author&gt;&lt;author&gt;Kaeberlein, Matt&lt;/author&gt;&lt;/authors&gt;&lt;/contributors&gt;&lt;titles&gt;&lt;title&gt;Proteasomal regulation of the hypoxic response modulates aging in C. elegans&lt;/title&gt;&lt;secondary-title&gt;Science&lt;/secondary-title&gt;&lt;/titles&gt;&lt;periodical&gt;&lt;full-title&gt;Science&lt;/full-title&gt;&lt;/periodical&gt;&lt;pages&gt;1196-1198&lt;/pages&gt;&lt;volume&gt;324&lt;/volume&gt;&lt;number&gt;5931&lt;/number&gt;&lt;dates&gt;&lt;year&gt;2009&lt;/year&gt;&lt;/dates&gt;&lt;isbn&gt;0036-8075&lt;/isbn&gt;&lt;urls&gt;&lt;/urls&gt;&lt;/record&gt;&lt;/Cite&gt;&lt;/EndNote&gt;</w:instrText>
      </w:r>
      <w:r w:rsidR="00C82FF2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42</w:t>
      </w:r>
      <w:r w:rsidR="00C82FF2">
        <w:rPr>
          <w:rFonts w:ascii="Times New Roman" w:hAnsi="Times New Roman" w:cs="Times New Roman"/>
        </w:rPr>
        <w:fldChar w:fldCharType="end"/>
      </w:r>
      <w:r w:rsidR="00C82FF2" w:rsidRPr="00D17E62">
        <w:rPr>
          <w:rFonts w:ascii="Times New Roman" w:hAnsi="Times New Roman" w:cs="Times New Roman"/>
        </w:rPr>
        <w:t>. Also, elderly people living in hypoxia in the Tibetan Plateau tend to have a longer life than similarly aged people in other Chinese regions</w:t>
      </w:r>
      <w:r w:rsidR="00C82FF2">
        <w:rPr>
          <w:rFonts w:ascii="Times New Roman" w:hAnsi="Times New Roman" w:cs="Times New Roman"/>
        </w:rPr>
        <w:fldChar w:fldCharType="begin"/>
      </w:r>
      <w:r w:rsidR="00741042">
        <w:rPr>
          <w:rFonts w:ascii="Times New Roman" w:hAnsi="Times New Roman" w:cs="Times New Roman"/>
        </w:rPr>
        <w:instrText xml:space="preserve"> ADDIN EN.CITE &lt;EndNote&gt;&lt;Cite&gt;&lt;Author&gt;Li&lt;/Author&gt;&lt;Year&gt;2017&lt;/Year&gt;&lt;RecNum&gt;3074&lt;/RecNum&gt;&lt;DisplayText&gt;&lt;style face="superscript"&gt;43&lt;/style&gt;&lt;/DisplayText&gt;&lt;record&gt;&lt;rec-number&gt;3074&lt;/rec-number&gt;&lt;foreign-keys&gt;&lt;key app="EN" db-id="tv9vrfdemz0pstew0aex95v6axa2v9ftwfvr" timestamp="1492269104" guid="871c3b7b-93f5-4767-91dc-35885bf834c4"&gt;3074&lt;/key&gt;&lt;/foreign-keys&gt;&lt;ref-type name="Journal Article"&gt;17&lt;/ref-type&gt;&lt;contributors&gt;&lt;authors&gt;&lt;author&gt;Li, Y.&lt;/author&gt;&lt;author&gt;Wang, M. S.&lt;/author&gt;&lt;author&gt;Otecko, N. O.&lt;/author&gt;&lt;author&gt;Wang, W.&lt;/author&gt;&lt;author&gt;Shi, P.&lt;/author&gt;&lt;author&gt;Wu, D. D.&lt;/author&gt;&lt;author&gt;Zhang, Y. P.&lt;/author&gt;&lt;/authors&gt;&lt;/contributors&gt;&lt;auth-address&gt;State Key Laboratory for Conservation and Utilization of Bio-Resources in Yunnan, Yunnan University, Kunming 650091, China.&amp;#xD;State Key Laboratory of Genetic Resources and Evolution, Chinese Academy of Sciences, Kunming 650223, China.&amp;#xD;Kunming College of Life Science, University of Chinese Academy of Sciences, Kunming 650204, China.&lt;/auth-address&gt;&lt;titles&gt;&lt;title&gt;Hypoxia potentially promotes Tibetan longevity&lt;/title&gt;&lt;secondary-title&gt;Cell Res&lt;/secondary-title&gt;&lt;/titles&gt;&lt;periodical&gt;&lt;full-title&gt;Cell Research&lt;/full-title&gt;&lt;abbr-1&gt;Cell Res.&lt;/abbr-1&gt;&lt;abbr-2&gt;Cell Res&lt;/abbr-2&gt;&lt;/periodical&gt;&lt;pages&gt;302-305&lt;/pages&gt;&lt;volume&gt;27&lt;/volume&gt;&lt;number&gt;2&lt;/number&gt;&lt;dates&gt;&lt;year&gt;2017&lt;/year&gt;&lt;pub-dates&gt;&lt;date&gt;Feb&lt;/date&gt;&lt;/pub-dates&gt;&lt;/dates&gt;&lt;isbn&gt;1748-7838 (Electronic)&amp;#xD;1001-0602 (Linking)&lt;/isbn&gt;&lt;accession-num&gt;27608935&lt;/accession-num&gt;&lt;urls&gt;&lt;related-urls&gt;&lt;url&gt;https://www.ncbi.nlm.nih.gov/pubmed/27608935&lt;/url&gt;&lt;/related-urls&gt;&lt;/urls&gt;&lt;custom2&gt;PMC5339844&lt;/custom2&gt;&lt;electronic-resource-num&gt;10.1038/cr.2016.105&lt;/electronic-resource-num&gt;&lt;/record&gt;&lt;/Cite&gt;&lt;/EndNote&gt;</w:instrText>
      </w:r>
      <w:r w:rsidR="00C82FF2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43</w:t>
      </w:r>
      <w:r w:rsidR="00C82FF2">
        <w:rPr>
          <w:rFonts w:ascii="Times New Roman" w:hAnsi="Times New Roman" w:cs="Times New Roman"/>
        </w:rPr>
        <w:fldChar w:fldCharType="end"/>
      </w:r>
      <w:r w:rsidR="00C82FF2" w:rsidRPr="00D17E62">
        <w:rPr>
          <w:rFonts w:ascii="Times New Roman" w:hAnsi="Times New Roman" w:cs="Times New Roman"/>
        </w:rPr>
        <w:t xml:space="preserve">. In addition, 5 </w:t>
      </w:r>
      <w:r w:rsidR="00C82FF2">
        <w:rPr>
          <w:rFonts w:ascii="Times New Roman" w:hAnsi="Times New Roman" w:cs="Times New Roman"/>
        </w:rPr>
        <w:t>NCGs</w:t>
      </w:r>
      <w:r w:rsidR="00C82FF2" w:rsidRPr="00D17E62">
        <w:rPr>
          <w:rFonts w:ascii="Times New Roman" w:hAnsi="Times New Roman" w:cs="Times New Roman"/>
        </w:rPr>
        <w:t xml:space="preserve"> </w:t>
      </w:r>
      <w:r w:rsidR="00C82FF2" w:rsidRPr="00D17E62">
        <w:rPr>
          <w:rFonts w:ascii="Times New Roman" w:hAnsi="Times New Roman" w:cs="Times New Roman"/>
        </w:rPr>
        <w:lastRenderedPageBreak/>
        <w:t>(</w:t>
      </w:r>
      <w:r w:rsidR="00C82FF2" w:rsidRPr="008214D5">
        <w:rPr>
          <w:rFonts w:ascii="Times New Roman" w:hAnsi="Times New Roman" w:cs="Times New Roman"/>
          <w:i/>
          <w:iCs/>
        </w:rPr>
        <w:t>CYBB/RECQL5/BLM/ADCY6/SPIDR</w:t>
      </w:r>
      <w:r w:rsidR="00C82FF2" w:rsidRPr="00D17E62">
        <w:rPr>
          <w:rFonts w:ascii="Times New Roman" w:hAnsi="Times New Roman" w:cs="Times New Roman"/>
        </w:rPr>
        <w:t xml:space="preserve">) </w:t>
      </w:r>
      <w:r w:rsidR="00C82FF2">
        <w:rPr>
          <w:rFonts w:ascii="Times New Roman" w:hAnsi="Times New Roman" w:cs="Times New Roman"/>
        </w:rPr>
        <w:t>were</w:t>
      </w:r>
      <w:r w:rsidR="00C82FF2" w:rsidRPr="00D17E62">
        <w:rPr>
          <w:rFonts w:ascii="Times New Roman" w:hAnsi="Times New Roman" w:cs="Times New Roman"/>
        </w:rPr>
        <w:t xml:space="preserve"> enriched in category “cellular response to alcohol” (</w:t>
      </w:r>
      <w:r w:rsidR="00C82FF2" w:rsidRPr="00D84CDA">
        <w:rPr>
          <w:rFonts w:ascii="Times New Roman" w:hAnsi="Times New Roman" w:cs="Times New Roman"/>
          <w:i/>
        </w:rPr>
        <w:t>P</w:t>
      </w:r>
      <w:r w:rsidR="00C82FF2" w:rsidRPr="00D84CDA">
        <w:rPr>
          <w:rFonts w:ascii="Times New Roman" w:hAnsi="Times New Roman" w:cs="Times New Roman"/>
        </w:rPr>
        <w:t>=</w:t>
      </w:r>
      <w:r w:rsidR="00C82FF2" w:rsidRPr="00D17E62">
        <w:rPr>
          <w:rFonts w:ascii="Times New Roman" w:hAnsi="Times New Roman" w:cs="Times New Roman"/>
        </w:rPr>
        <w:t>0.0096)</w:t>
      </w:r>
      <w:r w:rsidR="00C82FF2">
        <w:rPr>
          <w:rFonts w:ascii="Times New Roman" w:hAnsi="Times New Roman" w:cs="Times New Roman"/>
        </w:rPr>
        <w:t xml:space="preserve"> </w:t>
      </w:r>
      <w:r w:rsidR="00C82FF2" w:rsidRPr="00D17E62">
        <w:rPr>
          <w:rFonts w:ascii="Times New Roman" w:hAnsi="Times New Roman" w:cs="Times New Roman"/>
        </w:rPr>
        <w:t>(</w:t>
      </w:r>
      <w:r w:rsidR="00C82FF2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C82FF2">
        <w:rPr>
          <w:rFonts w:ascii="Times New Roman" w:hAnsi="Times New Roman" w:cs="Times New Roman"/>
          <w:b/>
          <w:bCs/>
        </w:rPr>
        <w:t>9 and Figure 5a</w:t>
      </w:r>
      <w:r w:rsidR="00C82FF2" w:rsidRPr="00D17E62">
        <w:rPr>
          <w:rFonts w:ascii="Times New Roman" w:hAnsi="Times New Roman" w:cs="Times New Roman"/>
        </w:rPr>
        <w:t xml:space="preserve">), while no </w:t>
      </w:r>
      <w:r w:rsidR="00C82FF2">
        <w:rPr>
          <w:rFonts w:ascii="Times New Roman" w:hAnsi="Times New Roman" w:cs="Times New Roman"/>
        </w:rPr>
        <w:t>positively correlated gene involved in this pathway</w:t>
      </w:r>
      <w:r w:rsidR="00C82FF2" w:rsidRPr="00D17E62">
        <w:rPr>
          <w:rFonts w:ascii="Times New Roman" w:hAnsi="Times New Roman" w:cs="Times New Roman"/>
        </w:rPr>
        <w:t xml:space="preserve"> (</w:t>
      </w:r>
      <w:r w:rsidR="00C82FF2" w:rsidRPr="00D84CDA">
        <w:rPr>
          <w:rFonts w:ascii="Times New Roman" w:hAnsi="Times New Roman" w:cs="Times New Roman"/>
          <w:i/>
        </w:rPr>
        <w:t>P</w:t>
      </w:r>
      <w:r w:rsidR="00C82FF2" w:rsidRPr="00D84CDA">
        <w:rPr>
          <w:rFonts w:ascii="Times New Roman" w:hAnsi="Times New Roman" w:cs="Times New Roman"/>
        </w:rPr>
        <w:t>=</w:t>
      </w:r>
      <w:r w:rsidR="00C82FF2" w:rsidRPr="00D17E62">
        <w:rPr>
          <w:rFonts w:ascii="Times New Roman" w:hAnsi="Times New Roman" w:cs="Times New Roman"/>
        </w:rPr>
        <w:t>0.0511)</w:t>
      </w:r>
      <w:r w:rsidR="00C82FF2">
        <w:rPr>
          <w:rFonts w:ascii="Times New Roman" w:hAnsi="Times New Roman" w:cs="Times New Roman"/>
        </w:rPr>
        <w:t xml:space="preserve"> (</w:t>
      </w:r>
      <w:r w:rsidR="00C82FF2" w:rsidRPr="003D099C">
        <w:rPr>
          <w:rFonts w:ascii="Times New Roman" w:hAnsi="Times New Roman" w:cs="Times New Roman"/>
          <w:b/>
          <w:bCs/>
        </w:rPr>
        <w:t xml:space="preserve">Figure </w:t>
      </w:r>
      <w:r w:rsidR="00C82FF2">
        <w:rPr>
          <w:rFonts w:ascii="Times New Roman" w:hAnsi="Times New Roman" w:cs="Times New Roman"/>
          <w:b/>
          <w:bCs/>
        </w:rPr>
        <w:t>5a</w:t>
      </w:r>
      <w:r w:rsidR="00C82FF2">
        <w:rPr>
          <w:rFonts w:ascii="Times New Roman" w:hAnsi="Times New Roman" w:cs="Times New Roman"/>
        </w:rPr>
        <w:t>)</w:t>
      </w:r>
      <w:r w:rsidR="00C82FF2" w:rsidRPr="00D17E62">
        <w:rPr>
          <w:rFonts w:ascii="Times New Roman" w:hAnsi="Times New Roman" w:cs="Times New Roman"/>
        </w:rPr>
        <w:t>.</w:t>
      </w:r>
      <w:r w:rsidR="00C82FF2">
        <w:rPr>
          <w:rFonts w:ascii="Times New Roman" w:hAnsi="Times New Roman" w:cs="Times New Roman"/>
        </w:rPr>
        <w:t xml:space="preserve"> A</w:t>
      </w:r>
      <w:r w:rsidR="00C82FF2" w:rsidRPr="001E1E04">
        <w:rPr>
          <w:rFonts w:ascii="Times New Roman" w:hAnsi="Times New Roman" w:cs="Times New Roman"/>
        </w:rPr>
        <w:t>lcohol</w:t>
      </w:r>
      <w:r w:rsidR="00C82FF2">
        <w:rPr>
          <w:rFonts w:ascii="Times New Roman" w:hAnsi="Times New Roman" w:cs="Times New Roman"/>
        </w:rPr>
        <w:t xml:space="preserve"> metabolism</w:t>
      </w:r>
      <w:r w:rsidR="00C82FF2" w:rsidRPr="001E1E04">
        <w:rPr>
          <w:rFonts w:ascii="Times New Roman" w:hAnsi="Times New Roman" w:cs="Times New Roman"/>
        </w:rPr>
        <w:t xml:space="preserve"> can cause oxygen deficiencies or hypoxia, which in turn impedes ATP</w:t>
      </w:r>
      <w:r w:rsidR="00C82FF2">
        <w:rPr>
          <w:rFonts w:ascii="Times New Roman" w:hAnsi="Times New Roman" w:cs="Times New Roman"/>
        </w:rPr>
        <w:t xml:space="preserve"> production</w:t>
      </w:r>
      <w:r w:rsidR="00C82FF2" w:rsidRPr="001E1E04">
        <w:rPr>
          <w:rFonts w:ascii="Times New Roman" w:hAnsi="Times New Roman" w:cs="Times New Roman"/>
        </w:rPr>
        <w:t xml:space="preserve"> and thus contributes to cell death</w:t>
      </w:r>
      <w:r w:rsidR="00C82FF2">
        <w:rPr>
          <w:rFonts w:ascii="Times New Roman" w:hAnsi="Times New Roman" w:cs="Times New Roman"/>
        </w:rPr>
        <w:fldChar w:fldCharType="begin"/>
      </w:r>
      <w:r w:rsidR="00741042">
        <w:rPr>
          <w:rFonts w:ascii="Times New Roman" w:hAnsi="Times New Roman" w:cs="Times New Roman"/>
        </w:rPr>
        <w:instrText xml:space="preserve"> ADDIN EN.CITE &lt;EndNote&gt;&lt;Cite&gt;&lt;Author&gt;Cunningham&lt;/Author&gt;&lt;Year&gt;2003&lt;/Year&gt;&lt;RecNum&gt;4644&lt;/RecNum&gt;&lt;DisplayText&gt;&lt;style face="superscript"&gt;44&lt;/style&gt;&lt;/DisplayText&gt;&lt;record&gt;&lt;rec-number&gt;4644&lt;/rec-number&gt;&lt;foreign-keys&gt;&lt;key app="EN" db-id="tv9vrfdemz0pstew0aex95v6axa2v9ftwfvr" timestamp="1625502101" guid="0b421456-8036-4428-93c5-62bb7ab1cf07"&gt;4644&lt;/key&gt;&lt;/foreign-keys&gt;&lt;ref-type name="Journal Article"&gt;17&lt;/ref-type&gt;&lt;contributors&gt;&lt;authors&gt;&lt;author&gt;Cunningham, C. C.&lt;/author&gt;&lt;author&gt;Van Horn, C. G.&lt;/author&gt;&lt;/authors&gt;&lt;/contributors&gt;&lt;auth-address&gt;Department ofBiochemistry at Wake Forest University School of Medicine, Winston-Salem, North Carolina, USA.&lt;/auth-address&gt;&lt;titles&gt;&lt;title&gt;Energy availability and alcohol-related liver pathology&lt;/title&gt;&lt;secondary-title&gt;Alcohol Res Health&lt;/secondary-title&gt;&lt;/titles&gt;&lt;periodical&gt;&lt;full-title&gt;Alcohol Res Health&lt;/full-title&gt;&lt;/periodical&gt;&lt;pages&gt;291-9&lt;/pages&gt;&lt;volume&gt;27&lt;/volume&gt;&lt;number&gt;4&lt;/number&gt;&lt;edition&gt;2004/11/16&lt;/edition&gt;&lt;keywords&gt;&lt;keyword&gt;Alcohol-Related Disorders/metabolism/*pathology&lt;/keyword&gt;&lt;keyword&gt;Energy Metabolism/*physiology&lt;/keyword&gt;&lt;keyword&gt;Humans&lt;/keyword&gt;&lt;keyword&gt;Liver Diseases, Alcoholic/metabolism/*pathology&lt;/keyword&gt;&lt;/keywords&gt;&lt;dates&gt;&lt;year&gt;2003&lt;/year&gt;&lt;/dates&gt;&lt;isbn&gt;1535-7414 (Print)&amp;#xD;1535-7414 (Linking)&lt;/isbn&gt;&lt;accession-num&gt;15540800&lt;/accession-num&gt;&lt;urls&gt;&lt;related-urls&gt;&lt;url&gt;https://www.ncbi.nlm.nih.gov/pubmed/15540800&lt;/url&gt;&lt;/related-urls&gt;&lt;/urls&gt;&lt;custom2&gt;PMC6668872&lt;/custom2&gt;&lt;/record&gt;&lt;/Cite&gt;&lt;/EndNote&gt;</w:instrText>
      </w:r>
      <w:r w:rsidR="00C82FF2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44</w:t>
      </w:r>
      <w:r w:rsidR="00C82FF2">
        <w:rPr>
          <w:rFonts w:ascii="Times New Roman" w:hAnsi="Times New Roman" w:cs="Times New Roman"/>
        </w:rPr>
        <w:fldChar w:fldCharType="end"/>
      </w:r>
      <w:r w:rsidR="00C82FF2" w:rsidRPr="00D17E62">
        <w:rPr>
          <w:rFonts w:ascii="Times New Roman" w:hAnsi="Times New Roman" w:cs="Times New Roman"/>
        </w:rPr>
        <w:t xml:space="preserve">. </w:t>
      </w:r>
      <w:r w:rsidR="00C82FF2">
        <w:rPr>
          <w:rFonts w:ascii="Times New Roman" w:hAnsi="Times New Roman" w:cs="Times New Roman"/>
        </w:rPr>
        <w:t>These results</w:t>
      </w:r>
      <w:r w:rsidR="00C82FF2" w:rsidRPr="00D17E62">
        <w:rPr>
          <w:rFonts w:ascii="Times New Roman" w:hAnsi="Times New Roman" w:cs="Times New Roman"/>
        </w:rPr>
        <w:t xml:space="preserve"> </w:t>
      </w:r>
      <w:r w:rsidR="00671013">
        <w:rPr>
          <w:rFonts w:ascii="Times New Roman" w:hAnsi="Times New Roman" w:cs="Times New Roman"/>
        </w:rPr>
        <w:t>suggest</w:t>
      </w:r>
      <w:r w:rsidR="000036DA">
        <w:rPr>
          <w:rFonts w:ascii="Times New Roman" w:hAnsi="Times New Roman" w:cs="Times New Roman"/>
        </w:rPr>
        <w:t>ed</w:t>
      </w:r>
      <w:r w:rsidR="00671013">
        <w:rPr>
          <w:rFonts w:ascii="Times New Roman" w:hAnsi="Times New Roman" w:cs="Times New Roman"/>
        </w:rPr>
        <w:t xml:space="preserve"> enhanc</w:t>
      </w:r>
      <w:r w:rsidR="000036DA">
        <w:rPr>
          <w:rFonts w:ascii="Times New Roman" w:hAnsi="Times New Roman" w:cs="Times New Roman"/>
        </w:rPr>
        <w:t>ing</w:t>
      </w:r>
      <w:r w:rsidR="00671013">
        <w:rPr>
          <w:rFonts w:ascii="Times New Roman" w:hAnsi="Times New Roman" w:cs="Times New Roman"/>
        </w:rPr>
        <w:t xml:space="preserve"> hypoxia</w:t>
      </w:r>
      <w:r w:rsidR="000036DA">
        <w:rPr>
          <w:rFonts w:ascii="Times New Roman" w:hAnsi="Times New Roman" w:cs="Times New Roman"/>
        </w:rPr>
        <w:t xml:space="preserve"> resistance</w:t>
      </w:r>
      <w:r w:rsidR="00671013">
        <w:rPr>
          <w:rFonts w:ascii="Times New Roman" w:hAnsi="Times New Roman" w:cs="Times New Roman"/>
        </w:rPr>
        <w:t xml:space="preserve"> and </w:t>
      </w:r>
      <w:r w:rsidR="006F4340">
        <w:rPr>
          <w:rFonts w:ascii="Times New Roman" w:hAnsi="Times New Roman" w:cs="Times New Roman"/>
        </w:rPr>
        <w:t>weaken</w:t>
      </w:r>
      <w:r w:rsidR="00CC65B6">
        <w:rPr>
          <w:rFonts w:ascii="Times New Roman" w:hAnsi="Times New Roman" w:cs="Times New Roman"/>
        </w:rPr>
        <w:t>ing</w:t>
      </w:r>
      <w:r w:rsidR="00671013">
        <w:rPr>
          <w:rFonts w:ascii="Times New Roman" w:hAnsi="Times New Roman" w:cs="Times New Roman"/>
        </w:rPr>
        <w:t xml:space="preserve"> </w:t>
      </w:r>
      <w:r w:rsidR="009D6A6C" w:rsidRPr="009D6A6C">
        <w:rPr>
          <w:rFonts w:ascii="Times New Roman" w:hAnsi="Times New Roman" w:cs="Times New Roman"/>
        </w:rPr>
        <w:t>aerobic metabolism</w:t>
      </w:r>
      <w:r w:rsidR="009D6A6C">
        <w:rPr>
          <w:rFonts w:ascii="Times New Roman" w:hAnsi="Times New Roman" w:cs="Times New Roman"/>
        </w:rPr>
        <w:t xml:space="preserve"> might be a common molecular mechanism</w:t>
      </w:r>
      <w:r w:rsidR="000036DA">
        <w:rPr>
          <w:rFonts w:ascii="Times New Roman" w:hAnsi="Times New Roman" w:cs="Times New Roman"/>
        </w:rPr>
        <w:t xml:space="preserve"> in the</w:t>
      </w:r>
      <w:r w:rsidR="00C82FF2">
        <w:rPr>
          <w:rFonts w:ascii="Times New Roman" w:hAnsi="Times New Roman" w:cs="Times New Roman"/>
        </w:rPr>
        <w:t xml:space="preserve"> regulation of</w:t>
      </w:r>
      <w:r w:rsidR="00C82FF2" w:rsidRPr="00D17E62">
        <w:rPr>
          <w:rFonts w:ascii="Times New Roman" w:hAnsi="Times New Roman" w:cs="Times New Roman"/>
        </w:rPr>
        <w:t xml:space="preserve"> l</w:t>
      </w:r>
      <w:r w:rsidR="00C82FF2">
        <w:rPr>
          <w:rFonts w:ascii="Times New Roman" w:hAnsi="Times New Roman" w:cs="Times New Roman"/>
        </w:rPr>
        <w:t xml:space="preserve">ifespan </w:t>
      </w:r>
      <w:r w:rsidR="00AF6189">
        <w:rPr>
          <w:rFonts w:ascii="Times New Roman" w:hAnsi="Times New Roman" w:cs="Times New Roman"/>
        </w:rPr>
        <w:t>across</w:t>
      </w:r>
      <w:r w:rsidR="00C82FF2">
        <w:rPr>
          <w:rFonts w:ascii="Times New Roman" w:hAnsi="Times New Roman" w:cs="Times New Roman"/>
        </w:rPr>
        <w:t xml:space="preserve"> mammals</w:t>
      </w:r>
      <w:r w:rsidR="00C82FF2" w:rsidRPr="00D17E62">
        <w:rPr>
          <w:rFonts w:ascii="Times New Roman" w:hAnsi="Times New Roman" w:cs="Times New Roman"/>
        </w:rPr>
        <w:t>.</w:t>
      </w:r>
      <w:r w:rsidR="00C82FF2">
        <w:rPr>
          <w:rFonts w:ascii="Times New Roman" w:hAnsi="Times New Roman" w:cs="Times New Roman"/>
        </w:rPr>
        <w:t xml:space="preserve"> </w:t>
      </w:r>
    </w:p>
    <w:p w14:paraId="7DE848E5" w14:textId="77777777" w:rsidR="00EC7127" w:rsidRPr="00C82FF2" w:rsidRDefault="00EC7127" w:rsidP="00E04BE3">
      <w:pPr>
        <w:spacing w:line="332" w:lineRule="exact"/>
        <w:rPr>
          <w:rFonts w:ascii="Times New Roman" w:eastAsiaTheme="minorHAnsi" w:hAnsi="Times New Roman" w:cs="Times New Roman"/>
        </w:rPr>
      </w:pPr>
    </w:p>
    <w:p w14:paraId="4A0FBEDA" w14:textId="6F52AAC3" w:rsidR="00EC7127" w:rsidRPr="00741042" w:rsidRDefault="00260D18" w:rsidP="00E62ADE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</w:t>
      </w:r>
      <w:r w:rsidR="00D40474" w:rsidRPr="00D17E62">
        <w:rPr>
          <w:rFonts w:ascii="Times New Roman" w:hAnsi="Times New Roman" w:cs="Times New Roman"/>
        </w:rPr>
        <w:t xml:space="preserve">e </w:t>
      </w:r>
      <w:r w:rsidR="005431B0">
        <w:rPr>
          <w:rFonts w:ascii="Times New Roman" w:hAnsi="Times New Roman" w:cs="Times New Roman"/>
        </w:rPr>
        <w:t xml:space="preserve">also </w:t>
      </w:r>
      <w:r w:rsidR="00D40474" w:rsidRPr="00D17E62">
        <w:rPr>
          <w:rFonts w:ascii="Times New Roman" w:hAnsi="Times New Roman" w:cs="Times New Roman"/>
        </w:rPr>
        <w:t xml:space="preserve">found </w:t>
      </w:r>
      <w:r w:rsidR="00AB4A51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 xml:space="preserve">group of categories with </w:t>
      </w:r>
      <w:r w:rsidR="0099637E" w:rsidRPr="00D17E62">
        <w:rPr>
          <w:rFonts w:ascii="Times New Roman" w:hAnsi="Times New Roman" w:cs="Times New Roman"/>
        </w:rPr>
        <w:t xml:space="preserve">closely relative </w:t>
      </w:r>
      <w:r>
        <w:rPr>
          <w:rFonts w:ascii="Times New Roman" w:hAnsi="Times New Roman" w:cs="Times New Roman"/>
        </w:rPr>
        <w:t>functions</w:t>
      </w:r>
      <w:r w:rsidR="00D65605" w:rsidRPr="00D17E62">
        <w:rPr>
          <w:rFonts w:ascii="Times New Roman" w:hAnsi="Times New Roman" w:cs="Times New Roman"/>
        </w:rPr>
        <w:t xml:space="preserve"> </w:t>
      </w:r>
      <w:r w:rsidR="009D180C" w:rsidRPr="00D17E62">
        <w:rPr>
          <w:rFonts w:ascii="Times New Roman" w:hAnsi="Times New Roman" w:cs="Times New Roman"/>
        </w:rPr>
        <w:t xml:space="preserve">that </w:t>
      </w:r>
      <w:r w:rsidR="002D6BC8">
        <w:rPr>
          <w:rFonts w:ascii="Times New Roman" w:hAnsi="Times New Roman" w:cs="Times New Roman"/>
        </w:rPr>
        <w:t xml:space="preserve">were </w:t>
      </w:r>
      <w:r w:rsidR="00566C70" w:rsidRPr="00D17E62">
        <w:rPr>
          <w:rFonts w:ascii="Times New Roman" w:hAnsi="Times New Roman" w:cs="Times New Roman"/>
        </w:rPr>
        <w:t>enriched by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566C70" w:rsidRPr="00D17E62">
        <w:rPr>
          <w:rFonts w:ascii="Times New Roman" w:hAnsi="Times New Roman" w:cs="Times New Roman"/>
        </w:rPr>
        <w:t xml:space="preserve"> and </w:t>
      </w:r>
      <w:r w:rsidR="001B6AAF">
        <w:rPr>
          <w:rFonts w:ascii="Times New Roman" w:hAnsi="Times New Roman" w:cs="Times New Roman"/>
        </w:rPr>
        <w:t>NCGs</w:t>
      </w:r>
      <w:r w:rsidR="00DD6252" w:rsidRPr="00D17E62">
        <w:rPr>
          <w:rFonts w:ascii="Times New Roman" w:hAnsi="Times New Roman" w:cs="Times New Roman"/>
        </w:rPr>
        <w:t xml:space="preserve">, </w:t>
      </w:r>
      <w:r w:rsidR="009A1ADC">
        <w:rPr>
          <w:rFonts w:ascii="Times New Roman" w:hAnsi="Times New Roman" w:cs="Times New Roman"/>
        </w:rPr>
        <w:t>simultaneously</w:t>
      </w:r>
      <w:r w:rsidR="00DD6252" w:rsidRPr="00D17E62">
        <w:rPr>
          <w:rFonts w:ascii="Times New Roman" w:hAnsi="Times New Roman" w:cs="Times New Roman"/>
        </w:rPr>
        <w:t xml:space="preserve">. For example, </w:t>
      </w:r>
      <w:r w:rsidR="00E41B78" w:rsidRPr="00D17E62">
        <w:rPr>
          <w:rFonts w:ascii="Times New Roman" w:hAnsi="Times New Roman" w:cs="Times New Roman"/>
        </w:rPr>
        <w:t xml:space="preserve">4 </w:t>
      </w:r>
      <w:r w:rsidR="001B6AAF">
        <w:rPr>
          <w:rFonts w:ascii="Times New Roman" w:hAnsi="Times New Roman" w:cs="Times New Roman"/>
        </w:rPr>
        <w:t>NCGs</w:t>
      </w:r>
      <w:r w:rsidR="0096016B" w:rsidRPr="00D17E62">
        <w:rPr>
          <w:rFonts w:ascii="Times New Roman" w:hAnsi="Times New Roman" w:cs="Times New Roman"/>
        </w:rPr>
        <w:t xml:space="preserve"> (</w:t>
      </w:r>
      <w:r w:rsidR="0096016B" w:rsidRPr="00A55246">
        <w:rPr>
          <w:rFonts w:ascii="Times New Roman" w:hAnsi="Times New Roman" w:cs="Times New Roman"/>
          <w:i/>
          <w:iCs/>
        </w:rPr>
        <w:t>P2RY2/P2RY10/GPR171/P2RY14</w:t>
      </w:r>
      <w:r w:rsidR="0096016B" w:rsidRPr="00D17E62">
        <w:rPr>
          <w:rFonts w:ascii="Times New Roman" w:hAnsi="Times New Roman" w:cs="Times New Roman"/>
        </w:rPr>
        <w:t>)</w:t>
      </w:r>
      <w:r w:rsidR="00E41B78" w:rsidRPr="00D17E62">
        <w:rPr>
          <w:rFonts w:ascii="Times New Roman" w:hAnsi="Times New Roman" w:cs="Times New Roman"/>
        </w:rPr>
        <w:t xml:space="preserve"> </w:t>
      </w:r>
      <w:r w:rsidR="003E5B13">
        <w:rPr>
          <w:rFonts w:ascii="Times New Roman" w:hAnsi="Times New Roman" w:cs="Times New Roman"/>
        </w:rPr>
        <w:t>were</w:t>
      </w:r>
      <w:r w:rsidR="00E41B78" w:rsidRPr="00D17E62">
        <w:rPr>
          <w:rFonts w:ascii="Times New Roman" w:hAnsi="Times New Roman" w:cs="Times New Roman"/>
        </w:rPr>
        <w:t xml:space="preserve"> associated with</w:t>
      </w:r>
      <w:r w:rsidR="00B67411" w:rsidRPr="00D17E62">
        <w:rPr>
          <w:rFonts w:ascii="Times New Roman" w:hAnsi="Times New Roman" w:cs="Times New Roman"/>
        </w:rPr>
        <w:t xml:space="preserve"> “G-protein coupled purinergic nucleotide receptor signaling pathway” (</w:t>
      </w:r>
      <w:r w:rsidR="00D84CDA" w:rsidRPr="00D84CDA">
        <w:rPr>
          <w:rFonts w:ascii="Times New Roman" w:hAnsi="Times New Roman" w:cs="Times New Roman"/>
          <w:i/>
        </w:rPr>
        <w:t>P</w:t>
      </w:r>
      <w:r w:rsidR="00D84CDA" w:rsidRPr="00D84CDA">
        <w:rPr>
          <w:rFonts w:ascii="Times New Roman" w:hAnsi="Times New Roman" w:cs="Times New Roman"/>
        </w:rPr>
        <w:t>=</w:t>
      </w:r>
      <w:r w:rsidR="00BF0518">
        <w:rPr>
          <w:rFonts w:ascii="Times New Roman" w:hAnsi="Times New Roman" w:cs="Times New Roman"/>
        </w:rPr>
        <w:t>2.38</w:t>
      </w:r>
      <w:r w:rsidR="0031051C">
        <w:rPr>
          <w:rFonts w:ascii="Times New Roman" w:hAnsi="Times New Roman" w:cs="Times New Roman"/>
        </w:rPr>
        <w:t>E-0</w:t>
      </w:r>
      <w:r w:rsidR="00BF0518">
        <w:rPr>
          <w:rFonts w:ascii="Times New Roman" w:hAnsi="Times New Roman" w:cs="Times New Roman"/>
        </w:rPr>
        <w:t>4</w:t>
      </w:r>
      <w:r w:rsidR="00B67411" w:rsidRPr="00D17E62">
        <w:rPr>
          <w:rFonts w:ascii="Times New Roman" w:hAnsi="Times New Roman" w:cs="Times New Roman"/>
        </w:rPr>
        <w:t>)</w:t>
      </w:r>
      <w:r w:rsidR="00E720FA">
        <w:rPr>
          <w:rFonts w:ascii="Times New Roman" w:hAnsi="Times New Roman" w:cs="Times New Roman"/>
        </w:rPr>
        <w:t xml:space="preserve"> </w:t>
      </w:r>
      <w:r w:rsidR="00E720FA" w:rsidRPr="00D17E62">
        <w:rPr>
          <w:rFonts w:ascii="Times New Roman" w:hAnsi="Times New Roman" w:cs="Times New Roman"/>
        </w:rPr>
        <w:t>(</w:t>
      </w:r>
      <w:r w:rsidR="00E720FA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9</w:t>
      </w:r>
      <w:r w:rsidR="00E720FA">
        <w:rPr>
          <w:rFonts w:ascii="Times New Roman" w:hAnsi="Times New Roman" w:cs="Times New Roman"/>
        </w:rPr>
        <w:t>)</w:t>
      </w:r>
      <w:r w:rsidR="00B67411" w:rsidRPr="00D17E62">
        <w:rPr>
          <w:rFonts w:ascii="Times New Roman" w:hAnsi="Times New Roman" w:cs="Times New Roman"/>
        </w:rPr>
        <w:t>, wh</w:t>
      </w:r>
      <w:r w:rsidR="00184A9F">
        <w:rPr>
          <w:rFonts w:ascii="Times New Roman" w:hAnsi="Times New Roman" w:cs="Times New Roman"/>
        </w:rPr>
        <w:t xml:space="preserve">ile no </w:t>
      </w:r>
      <w:r w:rsidR="00E510DD">
        <w:rPr>
          <w:rFonts w:ascii="Times New Roman" w:hAnsi="Times New Roman" w:cs="Times New Roman"/>
        </w:rPr>
        <w:t>positively correlated gene</w:t>
      </w:r>
      <w:r w:rsidR="00604A94">
        <w:rPr>
          <w:rFonts w:ascii="Times New Roman" w:hAnsi="Times New Roman" w:cs="Times New Roman"/>
        </w:rPr>
        <w:t xml:space="preserve"> was</w:t>
      </w:r>
      <w:r w:rsidR="00184A9F">
        <w:rPr>
          <w:rFonts w:ascii="Times New Roman" w:hAnsi="Times New Roman" w:cs="Times New Roman"/>
        </w:rPr>
        <w:t xml:space="preserve"> </w:t>
      </w:r>
      <w:r w:rsidR="00C8327C">
        <w:rPr>
          <w:rFonts w:ascii="Times New Roman" w:hAnsi="Times New Roman" w:cs="Times New Roman"/>
        </w:rPr>
        <w:t>associated with</w:t>
      </w:r>
      <w:r w:rsidR="00184A9F">
        <w:rPr>
          <w:rFonts w:ascii="Times New Roman" w:hAnsi="Times New Roman" w:cs="Times New Roman"/>
        </w:rPr>
        <w:t xml:space="preserve"> this pathway</w:t>
      </w:r>
      <w:r w:rsidR="000A3083">
        <w:rPr>
          <w:rFonts w:ascii="Times New Roman" w:hAnsi="Times New Roman" w:cs="Times New Roman"/>
        </w:rPr>
        <w:t xml:space="preserve"> (</w:t>
      </w:r>
      <w:r w:rsidR="00D84CDA" w:rsidRPr="00D84CDA">
        <w:rPr>
          <w:rFonts w:ascii="Times New Roman" w:hAnsi="Times New Roman" w:cs="Times New Roman"/>
          <w:i/>
        </w:rPr>
        <w:t>P</w:t>
      </w:r>
      <w:r w:rsidR="00D84CDA" w:rsidRPr="00D84CDA">
        <w:rPr>
          <w:rFonts w:ascii="Times New Roman" w:hAnsi="Times New Roman" w:cs="Times New Roman"/>
        </w:rPr>
        <w:t>=</w:t>
      </w:r>
      <w:r w:rsidR="009D4632">
        <w:rPr>
          <w:rFonts w:ascii="Times New Roman" w:hAnsi="Times New Roman" w:cs="Times New Roman"/>
        </w:rPr>
        <w:t>0.0929</w:t>
      </w:r>
      <w:r w:rsidR="000A3083">
        <w:rPr>
          <w:rFonts w:ascii="Times New Roman" w:hAnsi="Times New Roman" w:cs="Times New Roman"/>
        </w:rPr>
        <w:t>)</w:t>
      </w:r>
      <w:r w:rsidR="00D543C2" w:rsidRPr="00D17E62">
        <w:rPr>
          <w:rFonts w:ascii="Times New Roman" w:hAnsi="Times New Roman" w:cs="Times New Roman"/>
        </w:rPr>
        <w:t xml:space="preserve"> (</w:t>
      </w:r>
      <w:r w:rsidR="00245035">
        <w:rPr>
          <w:rFonts w:ascii="Times New Roman" w:hAnsi="Times New Roman" w:cs="Times New Roman"/>
          <w:b/>
          <w:bCs/>
        </w:rPr>
        <w:t xml:space="preserve">Figure </w:t>
      </w:r>
      <w:r w:rsidR="001F4B1F">
        <w:rPr>
          <w:rFonts w:ascii="Times New Roman" w:hAnsi="Times New Roman" w:cs="Times New Roman"/>
          <w:b/>
          <w:bCs/>
        </w:rPr>
        <w:t>5</w:t>
      </w:r>
      <w:r w:rsidR="001F4B1F">
        <w:rPr>
          <w:rFonts w:ascii="Times New Roman" w:hAnsi="Times New Roman" w:cs="Times New Roman" w:hint="eastAsia"/>
          <w:b/>
          <w:bCs/>
        </w:rPr>
        <w:t>b</w:t>
      </w:r>
      <w:r w:rsidR="00D543C2" w:rsidRPr="00D17E62">
        <w:rPr>
          <w:rFonts w:ascii="Times New Roman" w:hAnsi="Times New Roman" w:cs="Times New Roman"/>
        </w:rPr>
        <w:t>)</w:t>
      </w:r>
      <w:r w:rsidR="00B67411" w:rsidRPr="00D17E62">
        <w:rPr>
          <w:rFonts w:ascii="Times New Roman" w:hAnsi="Times New Roman" w:cs="Times New Roman"/>
        </w:rPr>
        <w:t>.</w:t>
      </w:r>
      <w:r w:rsidR="00D410AB" w:rsidRPr="00D17E62">
        <w:rPr>
          <w:rFonts w:ascii="Times New Roman" w:hAnsi="Times New Roman" w:cs="Times New Roman"/>
        </w:rPr>
        <w:t xml:space="preserve"> </w:t>
      </w:r>
      <w:r w:rsidR="005F4716" w:rsidRPr="00D17E62">
        <w:rPr>
          <w:rFonts w:ascii="Times New Roman" w:hAnsi="Times New Roman" w:cs="Times New Roman"/>
        </w:rPr>
        <w:t>Interesting, all these 4 genes belong to P2Y receptors</w:t>
      </w:r>
      <w:r w:rsidR="00740BAE" w:rsidRPr="00D17E62">
        <w:rPr>
          <w:rFonts w:ascii="Times New Roman" w:hAnsi="Times New Roman" w:cs="Times New Roman"/>
        </w:rPr>
        <w:t xml:space="preserve"> family</w:t>
      </w:r>
      <w:r w:rsidR="00721D17" w:rsidRPr="00D17E62">
        <w:rPr>
          <w:rFonts w:ascii="Times New Roman" w:hAnsi="Times New Roman" w:cs="Times New Roman"/>
        </w:rPr>
        <w:t xml:space="preserve">. Although, we know little about the relationship between P2Y receptors and </w:t>
      </w:r>
      <w:r w:rsidR="00AD4F32">
        <w:rPr>
          <w:rFonts w:ascii="Times New Roman" w:hAnsi="Times New Roman" w:cs="Times New Roman"/>
        </w:rPr>
        <w:t>lifespan</w:t>
      </w:r>
      <w:r w:rsidR="00721D17" w:rsidRPr="00D17E62">
        <w:rPr>
          <w:rFonts w:ascii="Times New Roman" w:hAnsi="Times New Roman" w:cs="Times New Roman"/>
        </w:rPr>
        <w:t xml:space="preserve">, P2Y receptors </w:t>
      </w:r>
      <w:r w:rsidR="00A579E6">
        <w:rPr>
          <w:rFonts w:ascii="Times New Roman" w:hAnsi="Times New Roman" w:cs="Times New Roman"/>
        </w:rPr>
        <w:t>affect</w:t>
      </w:r>
      <w:r w:rsidR="00721D17" w:rsidRPr="00D17E62">
        <w:rPr>
          <w:rFonts w:ascii="Times New Roman" w:hAnsi="Times New Roman" w:cs="Times New Roman"/>
        </w:rPr>
        <w:t xml:space="preserve"> aging-related disease, such as Alzheimer disease</w:t>
      </w:r>
      <w:r w:rsidR="00BE6955">
        <w:rPr>
          <w:rFonts w:ascii="Times New Roman" w:hAnsi="Times New Roman" w:cs="Times New Roman"/>
        </w:rPr>
        <w:fldChar w:fldCharType="begin">
          <w:fldData xml:space="preserve">PEVuZE5vdGU+PENpdGU+PEF1dGhvcj5Baml0PC9BdXRob3I+PFllYXI+MjAxNDwvWWVhcj48UmVj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</w:fldData>
        </w:fldChar>
      </w:r>
      <w:r w:rsidR="00741042">
        <w:rPr>
          <w:rFonts w:ascii="Times New Roman" w:hAnsi="Times New Roman" w:cs="Times New Roman"/>
        </w:rPr>
        <w:instrText xml:space="preserve"> ADDIN EN.CITE </w:instrText>
      </w:r>
      <w:r w:rsidR="00741042">
        <w:rPr>
          <w:rFonts w:ascii="Times New Roman" w:hAnsi="Times New Roman" w:cs="Times New Roman"/>
        </w:rPr>
        <w:fldChar w:fldCharType="begin">
          <w:fldData xml:space="preserve">PEVuZE5vdGU+PENpdGU+PEF1dGhvcj5Baml0PC9BdXRob3I+PFllYXI+MjAxNDwvWWVhcj48UmVj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</w:fldData>
        </w:fldChar>
      </w:r>
      <w:r w:rsidR="00741042">
        <w:rPr>
          <w:rFonts w:ascii="Times New Roman" w:hAnsi="Times New Roman" w:cs="Times New Roman"/>
        </w:rPr>
        <w:instrText xml:space="preserve"> ADDIN EN.CITE.DATA </w:instrText>
      </w:r>
      <w:r w:rsidR="00741042">
        <w:rPr>
          <w:rFonts w:ascii="Times New Roman" w:hAnsi="Times New Roman" w:cs="Times New Roman"/>
        </w:rPr>
      </w:r>
      <w:r w:rsidR="00741042">
        <w:rPr>
          <w:rFonts w:ascii="Times New Roman" w:hAnsi="Times New Roman" w:cs="Times New Roman"/>
        </w:rPr>
        <w:fldChar w:fldCharType="end"/>
      </w:r>
      <w:r w:rsidR="00BE6955">
        <w:rPr>
          <w:rFonts w:ascii="Times New Roman" w:hAnsi="Times New Roman" w:cs="Times New Roman"/>
        </w:rPr>
      </w:r>
      <w:r w:rsidR="00BE6955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45, 46</w:t>
      </w:r>
      <w:r w:rsidR="00BE6955">
        <w:rPr>
          <w:rFonts w:ascii="Times New Roman" w:hAnsi="Times New Roman" w:cs="Times New Roman"/>
        </w:rPr>
        <w:fldChar w:fldCharType="end"/>
      </w:r>
      <w:r w:rsidR="00D410AB" w:rsidRPr="00D17E62">
        <w:rPr>
          <w:rFonts w:ascii="Times New Roman" w:hAnsi="Times New Roman" w:cs="Times New Roman"/>
        </w:rPr>
        <w:t>.</w:t>
      </w:r>
      <w:r w:rsidR="00B67411" w:rsidRPr="00D17E62">
        <w:rPr>
          <w:rFonts w:ascii="Times New Roman" w:hAnsi="Times New Roman" w:cs="Times New Roman"/>
        </w:rPr>
        <w:t xml:space="preserve"> </w:t>
      </w:r>
      <w:r w:rsidR="00612BE7">
        <w:rPr>
          <w:rFonts w:ascii="Times New Roman" w:hAnsi="Times New Roman" w:cs="Times New Roman"/>
        </w:rPr>
        <w:t>S</w:t>
      </w:r>
      <w:r w:rsidR="00612BE7" w:rsidRPr="00612BE7">
        <w:rPr>
          <w:rFonts w:ascii="Times New Roman" w:hAnsi="Times New Roman" w:cs="Times New Roman"/>
        </w:rPr>
        <w:t>urprisingly</w:t>
      </w:r>
      <w:r w:rsidR="00E41B78" w:rsidRPr="00D17E62">
        <w:rPr>
          <w:rFonts w:ascii="Times New Roman" w:hAnsi="Times New Roman" w:cs="Times New Roman"/>
        </w:rPr>
        <w:t>,</w:t>
      </w:r>
      <w:r w:rsidR="00E739A0">
        <w:rPr>
          <w:rFonts w:ascii="Times New Roman" w:hAnsi="Times New Roman" w:cs="Times New Roman"/>
        </w:rPr>
        <w:t xml:space="preserve"> </w:t>
      </w:r>
      <w:r w:rsidR="00612BE7">
        <w:rPr>
          <w:rFonts w:ascii="Times New Roman" w:hAnsi="Times New Roman" w:cs="Times New Roman"/>
        </w:rPr>
        <w:t xml:space="preserve">we found </w:t>
      </w:r>
      <w:r w:rsidR="00CE6DA1">
        <w:rPr>
          <w:rFonts w:ascii="Times New Roman" w:hAnsi="Times New Roman" w:cs="Times New Roman"/>
        </w:rPr>
        <w:t xml:space="preserve">that </w:t>
      </w:r>
      <w:r w:rsidR="001B6AAF">
        <w:rPr>
          <w:rFonts w:ascii="Times New Roman" w:hAnsi="Times New Roman" w:cs="Times New Roman"/>
        </w:rPr>
        <w:t>PCGs</w:t>
      </w:r>
      <w:r w:rsidR="000A5A9D">
        <w:rPr>
          <w:rFonts w:ascii="Times New Roman" w:hAnsi="Times New Roman" w:cs="Times New Roman"/>
        </w:rPr>
        <w:t xml:space="preserve"> were enriched in </w:t>
      </w:r>
      <w:r w:rsidR="000A1655">
        <w:rPr>
          <w:rFonts w:ascii="Times New Roman" w:hAnsi="Times New Roman" w:cs="Times New Roman"/>
        </w:rPr>
        <w:t>many other</w:t>
      </w:r>
      <w:r w:rsidR="009D1827">
        <w:rPr>
          <w:rFonts w:ascii="Times New Roman" w:hAnsi="Times New Roman" w:cs="Times New Roman"/>
        </w:rPr>
        <w:t xml:space="preserve"> purine-related</w:t>
      </w:r>
      <w:r w:rsidR="004D0C49" w:rsidRPr="00D17E62">
        <w:rPr>
          <w:rFonts w:ascii="Times New Roman" w:hAnsi="Times New Roman" w:cs="Times New Roman"/>
        </w:rPr>
        <w:t xml:space="preserve"> categor</w:t>
      </w:r>
      <w:r w:rsidR="00EA2092">
        <w:rPr>
          <w:rFonts w:ascii="Times New Roman" w:hAnsi="Times New Roman" w:cs="Times New Roman"/>
        </w:rPr>
        <w:t>ies</w:t>
      </w:r>
      <w:r w:rsidR="00CE6DA1">
        <w:rPr>
          <w:rFonts w:ascii="Times New Roman" w:hAnsi="Times New Roman" w:cs="Times New Roman"/>
        </w:rPr>
        <w:t>.</w:t>
      </w:r>
      <w:r w:rsidR="004D0C49" w:rsidRPr="00D17E62">
        <w:rPr>
          <w:rFonts w:ascii="Times New Roman" w:hAnsi="Times New Roman" w:cs="Times New Roman"/>
        </w:rPr>
        <w:t xml:space="preserve"> </w:t>
      </w:r>
      <w:r w:rsidR="002469DB">
        <w:rPr>
          <w:rFonts w:ascii="Times New Roman" w:hAnsi="Times New Roman" w:cs="Times New Roman"/>
        </w:rPr>
        <w:t xml:space="preserve">7 PCGs involved in </w:t>
      </w:r>
      <w:r w:rsidR="008816C7" w:rsidRPr="00D17E62">
        <w:rPr>
          <w:rFonts w:ascii="Times New Roman" w:hAnsi="Times New Roman" w:cs="Times New Roman"/>
        </w:rPr>
        <w:t>“</w:t>
      </w:r>
      <w:r w:rsidR="00661599" w:rsidRPr="00661599">
        <w:rPr>
          <w:rFonts w:ascii="Times New Roman" w:hAnsi="Times New Roman" w:cs="Times New Roman"/>
        </w:rPr>
        <w:t>purine ribonucleoside diphosphate metabolic process</w:t>
      </w:r>
      <w:r w:rsidR="008816C7" w:rsidRPr="00D17E62">
        <w:rPr>
          <w:rFonts w:ascii="Times New Roman" w:hAnsi="Times New Roman" w:cs="Times New Roman"/>
        </w:rPr>
        <w:t>”</w:t>
      </w:r>
      <w:r w:rsidR="002469DB">
        <w:rPr>
          <w:rFonts w:ascii="Times New Roman" w:hAnsi="Times New Roman" w:cs="Times New Roman"/>
        </w:rPr>
        <w:t xml:space="preserve"> </w:t>
      </w:r>
      <w:r w:rsidR="002469DB" w:rsidRPr="00D17E62">
        <w:rPr>
          <w:rFonts w:ascii="Times New Roman" w:hAnsi="Times New Roman" w:cs="Times New Roman"/>
        </w:rPr>
        <w:t>(</w:t>
      </w:r>
      <w:r w:rsidR="002469DB" w:rsidRPr="00D84CDA">
        <w:rPr>
          <w:rFonts w:ascii="Times New Roman" w:hAnsi="Times New Roman" w:cs="Times New Roman"/>
          <w:i/>
        </w:rPr>
        <w:t>P</w:t>
      </w:r>
      <w:r w:rsidR="002469DB" w:rsidRPr="00D84CDA">
        <w:rPr>
          <w:rFonts w:ascii="Times New Roman" w:hAnsi="Times New Roman" w:cs="Times New Roman"/>
        </w:rPr>
        <w:t>=</w:t>
      </w:r>
      <w:r w:rsidR="002469DB" w:rsidRPr="00D17E62">
        <w:rPr>
          <w:rFonts w:ascii="Times New Roman" w:hAnsi="Times New Roman" w:cs="Times New Roman"/>
        </w:rPr>
        <w:t>0.00</w:t>
      </w:r>
      <w:r w:rsidR="002469DB">
        <w:rPr>
          <w:rFonts w:ascii="Times New Roman" w:hAnsi="Times New Roman" w:cs="Times New Roman"/>
        </w:rPr>
        <w:t>76</w:t>
      </w:r>
      <w:r w:rsidR="002469DB" w:rsidRPr="00D17E62">
        <w:rPr>
          <w:rFonts w:ascii="Times New Roman" w:hAnsi="Times New Roman" w:cs="Times New Roman"/>
        </w:rPr>
        <w:t>)</w:t>
      </w:r>
      <w:r w:rsidR="002365DB">
        <w:rPr>
          <w:rFonts w:ascii="Times New Roman" w:hAnsi="Times New Roman" w:cs="Times New Roman"/>
        </w:rPr>
        <w:t xml:space="preserve"> (</w:t>
      </w:r>
      <w:r w:rsidR="002365DB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0</w:t>
      </w:r>
      <w:r w:rsidR="002365DB">
        <w:rPr>
          <w:rFonts w:ascii="Times New Roman" w:hAnsi="Times New Roman" w:cs="Times New Roman"/>
        </w:rPr>
        <w:t>)</w:t>
      </w:r>
      <w:r w:rsidR="001E6EBC" w:rsidRPr="00D17E62">
        <w:rPr>
          <w:rFonts w:ascii="Times New Roman" w:hAnsi="Times New Roman" w:cs="Times New Roman"/>
        </w:rPr>
        <w:t>, wh</w:t>
      </w:r>
      <w:r w:rsidR="008D4D76" w:rsidRPr="00D17E62">
        <w:rPr>
          <w:rFonts w:ascii="Times New Roman" w:hAnsi="Times New Roman" w:cs="Times New Roman"/>
        </w:rPr>
        <w:t xml:space="preserve">ich </w:t>
      </w:r>
      <w:r w:rsidR="00D41731">
        <w:rPr>
          <w:rFonts w:ascii="Times New Roman" w:hAnsi="Times New Roman" w:cs="Times New Roman"/>
        </w:rPr>
        <w:t>wa</w:t>
      </w:r>
      <w:r w:rsidR="008D4D76" w:rsidRPr="00D17E62">
        <w:rPr>
          <w:rFonts w:ascii="Times New Roman" w:hAnsi="Times New Roman" w:cs="Times New Roman"/>
        </w:rPr>
        <w:t>s significant</w:t>
      </w:r>
      <w:r w:rsidR="00EA2092">
        <w:rPr>
          <w:rFonts w:ascii="Times New Roman" w:hAnsi="Times New Roman" w:cs="Times New Roman"/>
        </w:rPr>
        <w:t>ly</w:t>
      </w:r>
      <w:r w:rsidR="008D4D76" w:rsidRPr="00D17E62">
        <w:rPr>
          <w:rFonts w:ascii="Times New Roman" w:hAnsi="Times New Roman" w:cs="Times New Roman"/>
        </w:rPr>
        <w:t xml:space="preserve"> </w:t>
      </w:r>
      <w:r w:rsidR="00EF7631" w:rsidRPr="00D17E62">
        <w:rPr>
          <w:rFonts w:ascii="Times New Roman" w:hAnsi="Times New Roman" w:cs="Times New Roman"/>
        </w:rPr>
        <w:t xml:space="preserve">more than </w:t>
      </w:r>
      <w:r w:rsidR="003D409B">
        <w:rPr>
          <w:rFonts w:ascii="Times New Roman" w:hAnsi="Times New Roman" w:cs="Times New Roman"/>
        </w:rPr>
        <w:t>that of NCGs</w:t>
      </w:r>
      <w:r w:rsidR="001E6EBC" w:rsidRPr="00D17E62">
        <w:rPr>
          <w:rFonts w:ascii="Times New Roman" w:hAnsi="Times New Roman" w:cs="Times New Roman"/>
        </w:rPr>
        <w:t xml:space="preserve"> (</w:t>
      </w:r>
      <w:r w:rsidR="00644C83">
        <w:rPr>
          <w:rFonts w:ascii="Times New Roman" w:hAnsi="Times New Roman" w:cs="Times New Roman"/>
        </w:rPr>
        <w:t>1</w:t>
      </w:r>
      <w:r w:rsidR="00EF7631" w:rsidRPr="00D17E62">
        <w:rPr>
          <w:rFonts w:ascii="Times New Roman" w:hAnsi="Times New Roman" w:cs="Times New Roman"/>
        </w:rPr>
        <w:t xml:space="preserve"> gene, </w:t>
      </w:r>
      <w:r w:rsidR="00D84CDA" w:rsidRPr="00D84CDA">
        <w:rPr>
          <w:rFonts w:ascii="Times New Roman" w:hAnsi="Times New Roman" w:cs="Times New Roman"/>
          <w:i/>
        </w:rPr>
        <w:t>P</w:t>
      </w:r>
      <w:r w:rsidR="00D84CDA" w:rsidRPr="00D84CDA">
        <w:rPr>
          <w:rFonts w:ascii="Times New Roman" w:hAnsi="Times New Roman" w:cs="Times New Roman"/>
        </w:rPr>
        <w:t>=</w:t>
      </w:r>
      <w:r w:rsidR="00745EFA" w:rsidRPr="00D17E62">
        <w:rPr>
          <w:rFonts w:ascii="Times New Roman" w:hAnsi="Times New Roman" w:cs="Times New Roman"/>
        </w:rPr>
        <w:t>0.0</w:t>
      </w:r>
      <w:r w:rsidR="00D87DA9">
        <w:rPr>
          <w:rFonts w:ascii="Times New Roman" w:hAnsi="Times New Roman" w:cs="Times New Roman"/>
        </w:rPr>
        <w:t>167</w:t>
      </w:r>
      <w:r w:rsidR="001E6EBC" w:rsidRPr="00D17E62">
        <w:rPr>
          <w:rFonts w:ascii="Times New Roman" w:hAnsi="Times New Roman" w:cs="Times New Roman"/>
        </w:rPr>
        <w:t>)</w:t>
      </w:r>
      <w:r w:rsidR="00544C5A" w:rsidRPr="00D17E62">
        <w:rPr>
          <w:rFonts w:ascii="Times New Roman" w:hAnsi="Times New Roman" w:cs="Times New Roman"/>
        </w:rPr>
        <w:t xml:space="preserve"> (</w:t>
      </w:r>
      <w:r w:rsidR="00544C5A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2</w:t>
      </w:r>
      <w:r w:rsidR="00A15B19">
        <w:rPr>
          <w:rFonts w:ascii="Times New Roman" w:hAnsi="Times New Roman" w:cs="Times New Roman"/>
          <w:b/>
          <w:bCs/>
        </w:rPr>
        <w:t xml:space="preserve"> and</w:t>
      </w:r>
      <w:r w:rsidR="00644C83">
        <w:rPr>
          <w:rFonts w:ascii="Times New Roman" w:hAnsi="Times New Roman" w:cs="Times New Roman"/>
          <w:b/>
          <w:bCs/>
        </w:rPr>
        <w:t xml:space="preserve"> Figure </w:t>
      </w:r>
      <w:r w:rsidR="001F4B1F">
        <w:rPr>
          <w:rFonts w:ascii="Times New Roman" w:hAnsi="Times New Roman" w:cs="Times New Roman"/>
          <w:b/>
          <w:bCs/>
        </w:rPr>
        <w:t>5b</w:t>
      </w:r>
      <w:r w:rsidR="00544C5A" w:rsidRPr="00D17E62">
        <w:rPr>
          <w:rFonts w:ascii="Times New Roman" w:hAnsi="Times New Roman" w:cs="Times New Roman"/>
        </w:rPr>
        <w:t>)</w:t>
      </w:r>
      <w:r w:rsidR="008736F7">
        <w:rPr>
          <w:rFonts w:ascii="Times New Roman" w:hAnsi="Times New Roman" w:cs="Times New Roman"/>
        </w:rPr>
        <w:t>. In addition,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8736F7">
        <w:rPr>
          <w:rFonts w:ascii="Times New Roman" w:hAnsi="Times New Roman" w:cs="Times New Roman"/>
        </w:rPr>
        <w:t xml:space="preserve"> were also </w:t>
      </w:r>
      <w:r w:rsidR="00A7478F">
        <w:rPr>
          <w:rFonts w:ascii="Times New Roman" w:hAnsi="Times New Roman" w:cs="Times New Roman"/>
        </w:rPr>
        <w:t>overrepresented</w:t>
      </w:r>
      <w:r w:rsidR="008736F7">
        <w:rPr>
          <w:rFonts w:ascii="Times New Roman" w:hAnsi="Times New Roman" w:cs="Times New Roman"/>
        </w:rPr>
        <w:t xml:space="preserve"> in</w:t>
      </w:r>
      <w:r w:rsidR="006D6149">
        <w:rPr>
          <w:rFonts w:ascii="Times New Roman" w:hAnsi="Times New Roman" w:cs="Times New Roman"/>
        </w:rPr>
        <w:t xml:space="preserve"> other purine biosynthetic categories, such as</w:t>
      </w:r>
      <w:r w:rsidR="00865FDE">
        <w:rPr>
          <w:rFonts w:ascii="Times New Roman" w:hAnsi="Times New Roman" w:cs="Times New Roman"/>
        </w:rPr>
        <w:t xml:space="preserve"> </w:t>
      </w:r>
      <w:r w:rsidR="00F650E8">
        <w:rPr>
          <w:rFonts w:ascii="Times New Roman" w:hAnsi="Times New Roman" w:cs="Times New Roman"/>
        </w:rPr>
        <w:t>“</w:t>
      </w:r>
      <w:r w:rsidR="00DB576E">
        <w:rPr>
          <w:rFonts w:ascii="Times New Roman" w:hAnsi="Times New Roman" w:cs="Times New Roman"/>
        </w:rPr>
        <w:t xml:space="preserve">regulation of </w:t>
      </w:r>
      <w:r w:rsidR="00280001">
        <w:rPr>
          <w:rFonts w:ascii="Times New Roman" w:hAnsi="Times New Roman" w:cs="Times New Roman"/>
        </w:rPr>
        <w:t xml:space="preserve">purine </w:t>
      </w:r>
      <w:r w:rsidR="00643916">
        <w:rPr>
          <w:rFonts w:ascii="Times New Roman" w:hAnsi="Times New Roman" w:cs="Times New Roman"/>
        </w:rPr>
        <w:t xml:space="preserve">nucleotide </w:t>
      </w:r>
      <w:r w:rsidR="00280001">
        <w:rPr>
          <w:rFonts w:ascii="Times New Roman" w:hAnsi="Times New Roman" w:cs="Times New Roman"/>
        </w:rPr>
        <w:t>bio</w:t>
      </w:r>
      <w:r w:rsidR="00643916">
        <w:rPr>
          <w:rFonts w:ascii="Times New Roman" w:hAnsi="Times New Roman" w:cs="Times New Roman"/>
        </w:rPr>
        <w:t>synthetic process</w:t>
      </w:r>
      <w:r w:rsidR="00F650E8">
        <w:rPr>
          <w:rFonts w:ascii="Times New Roman" w:hAnsi="Times New Roman" w:cs="Times New Roman"/>
        </w:rPr>
        <w:t>”</w:t>
      </w:r>
      <w:r w:rsidR="00F7127D">
        <w:rPr>
          <w:rFonts w:ascii="Times New Roman" w:hAnsi="Times New Roman" w:cs="Times New Roman"/>
        </w:rPr>
        <w:t xml:space="preserve"> and </w:t>
      </w:r>
      <w:r w:rsidR="00F650E8">
        <w:rPr>
          <w:rFonts w:ascii="Times New Roman" w:hAnsi="Times New Roman" w:cs="Times New Roman"/>
        </w:rPr>
        <w:t>“</w:t>
      </w:r>
      <w:r w:rsidR="00F7127D" w:rsidRPr="00F7127D">
        <w:rPr>
          <w:rFonts w:ascii="Times New Roman" w:hAnsi="Times New Roman" w:cs="Times New Roman"/>
        </w:rPr>
        <w:t>purine</w:t>
      </w:r>
      <w:r w:rsidR="00F7127D">
        <w:rPr>
          <w:rFonts w:ascii="Times New Roman" w:hAnsi="Times New Roman" w:cs="Times New Roman"/>
        </w:rPr>
        <w:t>-</w:t>
      </w:r>
      <w:r w:rsidR="00F7127D" w:rsidRPr="00F7127D">
        <w:rPr>
          <w:rFonts w:ascii="Times New Roman" w:hAnsi="Times New Roman" w:cs="Times New Roman"/>
        </w:rPr>
        <w:t xml:space="preserve">containing compound biosynthetic </w:t>
      </w:r>
      <w:r w:rsidR="00A362D7">
        <w:rPr>
          <w:rFonts w:ascii="Times New Roman" w:hAnsi="Times New Roman" w:cs="Times New Roman"/>
        </w:rPr>
        <w:t>process</w:t>
      </w:r>
      <w:r w:rsidR="00F650E8">
        <w:rPr>
          <w:rFonts w:ascii="Times New Roman" w:hAnsi="Times New Roman" w:cs="Times New Roman"/>
        </w:rPr>
        <w:t>”</w:t>
      </w:r>
      <w:r w:rsidR="00A362D7">
        <w:rPr>
          <w:rFonts w:ascii="Times New Roman" w:hAnsi="Times New Roman" w:cs="Times New Roman"/>
        </w:rPr>
        <w:t xml:space="preserve"> </w:t>
      </w:r>
      <w:r w:rsidR="00A362D7" w:rsidRPr="00D17E62">
        <w:rPr>
          <w:rFonts w:ascii="Times New Roman" w:hAnsi="Times New Roman" w:cs="Times New Roman"/>
        </w:rPr>
        <w:t>(</w:t>
      </w:r>
      <w:r w:rsidR="00A362D7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2</w:t>
      </w:r>
      <w:r w:rsidR="00A362D7">
        <w:rPr>
          <w:rFonts w:ascii="Times New Roman" w:hAnsi="Times New Roman" w:cs="Times New Roman"/>
          <w:b/>
          <w:bCs/>
        </w:rPr>
        <w:t xml:space="preserve"> and Figure </w:t>
      </w:r>
      <w:r w:rsidR="001F4B1F">
        <w:rPr>
          <w:rFonts w:ascii="Times New Roman" w:hAnsi="Times New Roman" w:cs="Times New Roman"/>
          <w:b/>
          <w:bCs/>
        </w:rPr>
        <w:t>5b</w:t>
      </w:r>
      <w:r w:rsidR="00A362D7" w:rsidRPr="00D17E62">
        <w:rPr>
          <w:rFonts w:ascii="Times New Roman" w:hAnsi="Times New Roman" w:cs="Times New Roman"/>
        </w:rPr>
        <w:t>)</w:t>
      </w:r>
      <w:r w:rsidR="001E6EBC" w:rsidRPr="00D17E62">
        <w:rPr>
          <w:rFonts w:ascii="Times New Roman" w:hAnsi="Times New Roman" w:cs="Times New Roman"/>
        </w:rPr>
        <w:t>.</w:t>
      </w:r>
      <w:r w:rsidR="003D3944" w:rsidRPr="00D17E62">
        <w:rPr>
          <w:rFonts w:ascii="Times New Roman" w:hAnsi="Times New Roman" w:cs="Times New Roman"/>
        </w:rPr>
        <w:t xml:space="preserve"> </w:t>
      </w:r>
      <w:r w:rsidR="004666D2" w:rsidRPr="00D17E62">
        <w:rPr>
          <w:rFonts w:ascii="Times New Roman" w:hAnsi="Times New Roman" w:cs="Times New Roman"/>
        </w:rPr>
        <w:t>Previous studies show</w:t>
      </w:r>
      <w:r w:rsidR="006E4ED8">
        <w:rPr>
          <w:rFonts w:ascii="Times New Roman" w:hAnsi="Times New Roman" w:cs="Times New Roman"/>
        </w:rPr>
        <w:t>ed</w:t>
      </w:r>
      <w:r w:rsidR="004666D2" w:rsidRPr="00D17E62">
        <w:rPr>
          <w:rFonts w:ascii="Times New Roman" w:hAnsi="Times New Roman" w:cs="Times New Roman"/>
        </w:rPr>
        <w:t xml:space="preserve"> </w:t>
      </w:r>
      <w:r w:rsidR="00F7127D">
        <w:rPr>
          <w:rFonts w:ascii="Times New Roman" w:hAnsi="Times New Roman" w:cs="Times New Roman"/>
        </w:rPr>
        <w:t xml:space="preserve">that </w:t>
      </w:r>
      <w:r w:rsidR="00F83BC5" w:rsidRPr="00D17E62">
        <w:rPr>
          <w:rFonts w:ascii="Times New Roman" w:hAnsi="Times New Roman" w:cs="Times New Roman"/>
        </w:rPr>
        <w:t>addition of dietar</w:t>
      </w:r>
      <w:r w:rsidR="001A660F" w:rsidRPr="00D17E62">
        <w:rPr>
          <w:rFonts w:ascii="Times New Roman" w:hAnsi="Times New Roman" w:cs="Times New Roman"/>
        </w:rPr>
        <w:t>y</w:t>
      </w:r>
      <w:r w:rsidR="00F83BC5" w:rsidRPr="00D17E62">
        <w:rPr>
          <w:rFonts w:ascii="Times New Roman" w:hAnsi="Times New Roman" w:cs="Times New Roman"/>
        </w:rPr>
        <w:t xml:space="preserve"> adenine </w:t>
      </w:r>
      <w:r w:rsidR="00F62936" w:rsidRPr="00D17E62">
        <w:rPr>
          <w:rFonts w:ascii="Times New Roman" w:hAnsi="Times New Roman" w:cs="Times New Roman"/>
        </w:rPr>
        <w:t>can</w:t>
      </w:r>
      <w:r w:rsidR="00031E4F" w:rsidRPr="00D17E62">
        <w:rPr>
          <w:rFonts w:ascii="Times New Roman" w:hAnsi="Times New Roman" w:cs="Times New Roman"/>
        </w:rPr>
        <w:t xml:space="preserve"> </w:t>
      </w:r>
      <w:r w:rsidR="00FD2288" w:rsidRPr="00D17E62">
        <w:rPr>
          <w:rFonts w:ascii="Times New Roman" w:hAnsi="Times New Roman" w:cs="Times New Roman"/>
        </w:rPr>
        <w:t>shorten the lifespan by 4</w:t>
      </w:r>
      <w:r w:rsidR="001A660F" w:rsidRPr="00D17E62">
        <w:rPr>
          <w:rFonts w:ascii="Times New Roman" w:hAnsi="Times New Roman" w:cs="Times New Roman"/>
        </w:rPr>
        <w:t>8</w:t>
      </w:r>
      <w:r w:rsidR="00FD2288" w:rsidRPr="00D17E62">
        <w:rPr>
          <w:rFonts w:ascii="Times New Roman" w:hAnsi="Times New Roman" w:cs="Times New Roman"/>
        </w:rPr>
        <w:t>%</w:t>
      </w:r>
      <w:r w:rsidR="00014FEF">
        <w:rPr>
          <w:rFonts w:ascii="Times New Roman" w:hAnsi="Times New Roman" w:cs="Times New Roman"/>
        </w:rPr>
        <w:fldChar w:fldCharType="begin">
          <w:fldData xml:space="preserve">PEVuZE5vdGU+PENpdGU+PEF1dGhvcj5MYW5nPC9BdXRob3I+PFllYXI+MjAxOTwvWWVhcj48UmVj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</w:fldData>
        </w:fldChar>
      </w:r>
      <w:r w:rsidR="00741042">
        <w:rPr>
          <w:rFonts w:ascii="Times New Roman" w:hAnsi="Times New Roman" w:cs="Times New Roman"/>
        </w:rPr>
        <w:instrText xml:space="preserve"> ADDIN EN.CITE </w:instrText>
      </w:r>
      <w:r w:rsidR="00741042">
        <w:rPr>
          <w:rFonts w:ascii="Times New Roman" w:hAnsi="Times New Roman" w:cs="Times New Roman"/>
        </w:rPr>
        <w:fldChar w:fldCharType="begin">
          <w:fldData xml:space="preserve">PEVuZE5vdGU+PENpdGU+PEF1dGhvcj5MYW5nPC9BdXRob3I+PFllYXI+MjAxOTwvWWVhcj48UmVj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</w:fldData>
        </w:fldChar>
      </w:r>
      <w:r w:rsidR="00741042">
        <w:rPr>
          <w:rFonts w:ascii="Times New Roman" w:hAnsi="Times New Roman" w:cs="Times New Roman"/>
        </w:rPr>
        <w:instrText xml:space="preserve"> ADDIN EN.CITE.DATA </w:instrText>
      </w:r>
      <w:r w:rsidR="00741042">
        <w:rPr>
          <w:rFonts w:ascii="Times New Roman" w:hAnsi="Times New Roman" w:cs="Times New Roman"/>
        </w:rPr>
      </w:r>
      <w:r w:rsidR="00741042">
        <w:rPr>
          <w:rFonts w:ascii="Times New Roman" w:hAnsi="Times New Roman" w:cs="Times New Roman"/>
        </w:rPr>
        <w:fldChar w:fldCharType="end"/>
      </w:r>
      <w:r w:rsidR="00014FEF">
        <w:rPr>
          <w:rFonts w:ascii="Times New Roman" w:hAnsi="Times New Roman" w:cs="Times New Roman"/>
        </w:rPr>
      </w:r>
      <w:r w:rsidR="00014FEF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47</w:t>
      </w:r>
      <w:r w:rsidR="00014FEF">
        <w:rPr>
          <w:rFonts w:ascii="Times New Roman" w:hAnsi="Times New Roman" w:cs="Times New Roman"/>
        </w:rPr>
        <w:fldChar w:fldCharType="end"/>
      </w:r>
      <w:r w:rsidR="00FD2288" w:rsidRPr="00D17E62">
        <w:rPr>
          <w:rFonts w:ascii="Times New Roman" w:hAnsi="Times New Roman" w:cs="Times New Roman"/>
        </w:rPr>
        <w:t xml:space="preserve"> and </w:t>
      </w:r>
      <w:r w:rsidR="00F83BC5" w:rsidRPr="00D17E62">
        <w:rPr>
          <w:rFonts w:ascii="Times New Roman" w:hAnsi="Times New Roman" w:cs="Times New Roman"/>
        </w:rPr>
        <w:t>blocks the longevity effects of dietary restriction</w:t>
      </w:r>
      <w:r w:rsidR="009B2574">
        <w:rPr>
          <w:rFonts w:ascii="Times New Roman" w:hAnsi="Times New Roman" w:cs="Times New Roman"/>
        </w:rPr>
        <w:fldChar w:fldCharType="begin">
          <w:fldData xml:space="preserve">PEVuZE5vdGU+PENpdGU+PEF1dGhvcj5TdGVuZXNlbjwvQXV0aG9yPjxZZWFyPjIwMTM8L1llYXI+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=
</w:fldData>
        </w:fldChar>
      </w:r>
      <w:r w:rsidR="00741042">
        <w:rPr>
          <w:rFonts w:ascii="Times New Roman" w:hAnsi="Times New Roman" w:cs="Times New Roman"/>
        </w:rPr>
        <w:instrText xml:space="preserve"> ADDIN EN.CITE </w:instrText>
      </w:r>
      <w:r w:rsidR="00741042">
        <w:rPr>
          <w:rFonts w:ascii="Times New Roman" w:hAnsi="Times New Roman" w:cs="Times New Roman"/>
        </w:rPr>
        <w:fldChar w:fldCharType="begin">
          <w:fldData xml:space="preserve">PEVuZE5vdGU+PENpdGU+PEF1dGhvcj5TdGVuZXNlbjwvQXV0aG9yPjxZZWFyPjIwMTM8L1llYXI+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=
</w:fldData>
        </w:fldChar>
      </w:r>
      <w:r w:rsidR="00741042">
        <w:rPr>
          <w:rFonts w:ascii="Times New Roman" w:hAnsi="Times New Roman" w:cs="Times New Roman"/>
        </w:rPr>
        <w:instrText xml:space="preserve"> ADDIN EN.CITE.DATA </w:instrText>
      </w:r>
      <w:r w:rsidR="00741042">
        <w:rPr>
          <w:rFonts w:ascii="Times New Roman" w:hAnsi="Times New Roman" w:cs="Times New Roman"/>
        </w:rPr>
      </w:r>
      <w:r w:rsidR="00741042">
        <w:rPr>
          <w:rFonts w:ascii="Times New Roman" w:hAnsi="Times New Roman" w:cs="Times New Roman"/>
        </w:rPr>
        <w:fldChar w:fldCharType="end"/>
      </w:r>
      <w:r w:rsidR="009B2574">
        <w:rPr>
          <w:rFonts w:ascii="Times New Roman" w:hAnsi="Times New Roman" w:cs="Times New Roman"/>
        </w:rPr>
      </w:r>
      <w:r w:rsidR="009B2574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48</w:t>
      </w:r>
      <w:r w:rsidR="009B2574">
        <w:rPr>
          <w:rFonts w:ascii="Times New Roman" w:hAnsi="Times New Roman" w:cs="Times New Roman"/>
        </w:rPr>
        <w:fldChar w:fldCharType="end"/>
      </w:r>
      <w:r w:rsidR="00B71B76" w:rsidRPr="00D17E62">
        <w:rPr>
          <w:rFonts w:ascii="Times New Roman" w:hAnsi="Times New Roman" w:cs="Times New Roman"/>
        </w:rPr>
        <w:t>.</w:t>
      </w:r>
      <w:r w:rsidR="00577697">
        <w:rPr>
          <w:rFonts w:ascii="Times New Roman" w:hAnsi="Times New Roman" w:cs="Times New Roman"/>
        </w:rPr>
        <w:t xml:space="preserve"> These results suggested that genes </w:t>
      </w:r>
      <w:r w:rsidR="00444EC3">
        <w:rPr>
          <w:rFonts w:ascii="Times New Roman" w:hAnsi="Times New Roman" w:cs="Times New Roman"/>
        </w:rPr>
        <w:t>involved in</w:t>
      </w:r>
      <w:r w:rsidR="00E90B13">
        <w:rPr>
          <w:rFonts w:ascii="Times New Roman" w:hAnsi="Times New Roman" w:cs="Times New Roman"/>
        </w:rPr>
        <w:t xml:space="preserve"> purine biosynthetic and puri</w:t>
      </w:r>
      <w:r w:rsidR="0025274D">
        <w:rPr>
          <w:rFonts w:ascii="Times New Roman" w:hAnsi="Times New Roman" w:cs="Times New Roman"/>
        </w:rPr>
        <w:t>n</w:t>
      </w:r>
      <w:r w:rsidR="00E77C91">
        <w:rPr>
          <w:rFonts w:ascii="Times New Roman" w:hAnsi="Times New Roman" w:cs="Times New Roman"/>
        </w:rPr>
        <w:t>e</w:t>
      </w:r>
      <w:r w:rsidR="00E90B13">
        <w:rPr>
          <w:rFonts w:ascii="Times New Roman" w:hAnsi="Times New Roman" w:cs="Times New Roman"/>
        </w:rPr>
        <w:t xml:space="preserve"> signaling </w:t>
      </w:r>
      <w:r w:rsidR="00075407">
        <w:rPr>
          <w:rFonts w:ascii="Times New Roman" w:hAnsi="Times New Roman" w:cs="Times New Roman"/>
        </w:rPr>
        <w:t>transduction</w:t>
      </w:r>
      <w:r w:rsidR="00E90B13">
        <w:rPr>
          <w:rFonts w:ascii="Times New Roman" w:hAnsi="Times New Roman" w:cs="Times New Roman"/>
        </w:rPr>
        <w:t xml:space="preserve"> might </w:t>
      </w:r>
      <w:r w:rsidR="00FC2EFE">
        <w:rPr>
          <w:rFonts w:ascii="Times New Roman" w:hAnsi="Times New Roman" w:cs="Times New Roman"/>
        </w:rPr>
        <w:t xml:space="preserve">be suffered different evolutionary constraints in </w:t>
      </w:r>
      <w:r w:rsidR="00644784">
        <w:rPr>
          <w:rFonts w:ascii="Times New Roman" w:hAnsi="Times New Roman" w:cs="Times New Roman"/>
        </w:rPr>
        <w:t>the regulation of lifespan</w:t>
      </w:r>
      <w:r w:rsidR="00B75E76">
        <w:rPr>
          <w:rFonts w:ascii="Times New Roman" w:hAnsi="Times New Roman" w:cs="Times New Roman"/>
        </w:rPr>
        <w:t xml:space="preserve"> or aging</w:t>
      </w:r>
      <w:r w:rsidR="00577697">
        <w:rPr>
          <w:rFonts w:ascii="Times New Roman" w:hAnsi="Times New Roman" w:cs="Times New Roman"/>
        </w:rPr>
        <w:t>.</w:t>
      </w:r>
    </w:p>
    <w:p w14:paraId="1302CDF1" w14:textId="7CE5CEBA" w:rsidR="00E54C68" w:rsidRDefault="00E54C68" w:rsidP="00E62ADE">
      <w:pPr>
        <w:spacing w:line="332" w:lineRule="exact"/>
        <w:rPr>
          <w:rFonts w:ascii="Times New Roman" w:hAnsi="Times New Roman" w:cs="Times New Roman"/>
        </w:rPr>
      </w:pPr>
    </w:p>
    <w:p w14:paraId="0A70C1EB" w14:textId="4C5ADA1A" w:rsidR="00B77F20" w:rsidRPr="008A373B" w:rsidRDefault="00B77F20" w:rsidP="00B77F20">
      <w:pPr>
        <w:spacing w:line="332" w:lineRule="exact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 w:hint="eastAsia"/>
          <w:b/>
          <w:bCs/>
        </w:rPr>
        <w:t>N</w:t>
      </w:r>
      <w:r w:rsidRPr="008A373B">
        <w:rPr>
          <w:rFonts w:ascii="Times New Roman" w:hAnsi="Times New Roman" w:cs="Times New Roman"/>
          <w:b/>
          <w:bCs/>
        </w:rPr>
        <w:t>etwork analyses</w:t>
      </w:r>
    </w:p>
    <w:p w14:paraId="3367C77C" w14:textId="754A09C9" w:rsidR="00A269E1" w:rsidRDefault="00475EE9" w:rsidP="00356DAC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o </w:t>
      </w:r>
      <w:r w:rsidR="0026584E">
        <w:rPr>
          <w:rFonts w:ascii="Times New Roman" w:hAnsi="Times New Roman" w:cs="Times New Roman"/>
        </w:rPr>
        <w:t xml:space="preserve">further explore the </w:t>
      </w:r>
      <w:r w:rsidR="00DC1BC1">
        <w:rPr>
          <w:rFonts w:ascii="Times New Roman" w:hAnsi="Times New Roman" w:cs="Times New Roman"/>
        </w:rPr>
        <w:t>modules and core genes</w:t>
      </w:r>
      <w:r w:rsidR="00ED58FB">
        <w:rPr>
          <w:rFonts w:ascii="Times New Roman" w:hAnsi="Times New Roman" w:cs="Times New Roman"/>
        </w:rPr>
        <w:t xml:space="preserve"> underlying </w:t>
      </w:r>
      <w:r w:rsidR="002E703E">
        <w:rPr>
          <w:rFonts w:ascii="Times New Roman" w:hAnsi="Times New Roman" w:cs="Times New Roman"/>
        </w:rPr>
        <w:t xml:space="preserve">the </w:t>
      </w:r>
      <w:r w:rsidR="00ED58FB">
        <w:rPr>
          <w:rFonts w:ascii="Times New Roman" w:hAnsi="Times New Roman" w:cs="Times New Roman"/>
        </w:rPr>
        <w:t>regulation of lifespan in mammals,</w:t>
      </w:r>
      <w:r w:rsidR="001D7017">
        <w:rPr>
          <w:rFonts w:ascii="Times New Roman" w:hAnsi="Times New Roman" w:cs="Times New Roman"/>
        </w:rPr>
        <w:t xml:space="preserve"> we constructed </w:t>
      </w:r>
      <w:r w:rsidR="00A90EBD">
        <w:rPr>
          <w:rFonts w:ascii="Times New Roman" w:hAnsi="Times New Roman" w:cs="Times New Roman"/>
        </w:rPr>
        <w:t>a</w:t>
      </w:r>
      <w:r w:rsidR="001D7017">
        <w:rPr>
          <w:rFonts w:ascii="Times New Roman" w:hAnsi="Times New Roman" w:cs="Times New Roman"/>
        </w:rPr>
        <w:t xml:space="preserve"> </w:t>
      </w:r>
      <w:r w:rsidR="00AB116F">
        <w:rPr>
          <w:rFonts w:ascii="Times New Roman" w:hAnsi="Times New Roman" w:cs="Times New Roman"/>
        </w:rPr>
        <w:t>s</w:t>
      </w:r>
      <w:r w:rsidR="00AB116F" w:rsidRPr="00AB116F">
        <w:rPr>
          <w:rFonts w:ascii="Times New Roman" w:hAnsi="Times New Roman" w:cs="Times New Roman"/>
        </w:rPr>
        <w:t>igned</w:t>
      </w:r>
      <w:r w:rsidR="00AB116F">
        <w:rPr>
          <w:rFonts w:ascii="Times New Roman" w:hAnsi="Times New Roman" w:cs="Times New Roman"/>
        </w:rPr>
        <w:t xml:space="preserve"> </w:t>
      </w:r>
      <w:r w:rsidR="002E5A8E">
        <w:rPr>
          <w:rFonts w:ascii="Times New Roman" w:hAnsi="Times New Roman" w:cs="Times New Roman"/>
        </w:rPr>
        <w:t>functional</w:t>
      </w:r>
      <w:r w:rsidR="00AB116F">
        <w:rPr>
          <w:rFonts w:ascii="Times New Roman" w:hAnsi="Times New Roman" w:cs="Times New Roman"/>
        </w:rPr>
        <w:t xml:space="preserve"> </w:t>
      </w:r>
      <w:r w:rsidR="001D7017">
        <w:rPr>
          <w:rFonts w:ascii="Times New Roman" w:hAnsi="Times New Roman" w:cs="Times New Roman"/>
        </w:rPr>
        <w:t>interaction network</w:t>
      </w:r>
      <w:r w:rsidR="00ED58FB">
        <w:rPr>
          <w:rFonts w:ascii="Times New Roman" w:hAnsi="Times New Roman" w:cs="Times New Roman"/>
        </w:rPr>
        <w:t xml:space="preserve"> </w:t>
      </w:r>
      <w:r w:rsidR="00B7326C">
        <w:rPr>
          <w:rFonts w:ascii="Times New Roman" w:hAnsi="Times New Roman" w:cs="Times New Roman"/>
        </w:rPr>
        <w:t>using</w:t>
      </w:r>
      <w:r w:rsidR="0009183F">
        <w:rPr>
          <w:rFonts w:ascii="Times New Roman" w:hAnsi="Times New Roman" w:cs="Times New Roman"/>
        </w:rPr>
        <w:t xml:space="preserve"> all significantly correlated genes</w:t>
      </w:r>
      <w:r w:rsidR="00B7326C">
        <w:rPr>
          <w:rFonts w:ascii="Times New Roman" w:hAnsi="Times New Roman" w:cs="Times New Roman"/>
        </w:rPr>
        <w:t xml:space="preserve"> </w:t>
      </w:r>
      <w:r w:rsidR="00ED58FB">
        <w:rPr>
          <w:rFonts w:ascii="Times New Roman" w:hAnsi="Times New Roman" w:cs="Times New Roman"/>
        </w:rPr>
        <w:t xml:space="preserve">and </w:t>
      </w:r>
      <w:r w:rsidR="00EE77F2">
        <w:rPr>
          <w:rFonts w:ascii="Times New Roman" w:hAnsi="Times New Roman" w:cs="Times New Roman"/>
        </w:rPr>
        <w:t>integrated the information of their</w:t>
      </w:r>
      <w:r w:rsidR="00CD6F7C">
        <w:rPr>
          <w:rFonts w:ascii="Times New Roman" w:hAnsi="Times New Roman" w:cs="Times New Roman"/>
        </w:rPr>
        <w:t xml:space="preserve"> evolutionary</w:t>
      </w:r>
      <w:r w:rsidR="00BB349A">
        <w:rPr>
          <w:rFonts w:ascii="Times New Roman" w:hAnsi="Times New Roman" w:cs="Times New Roman"/>
        </w:rPr>
        <w:t xml:space="preserve"> driv</w:t>
      </w:r>
      <w:r w:rsidR="007E2AF8">
        <w:rPr>
          <w:rFonts w:ascii="Times New Roman" w:hAnsi="Times New Roman" w:cs="Times New Roman"/>
        </w:rPr>
        <w:t>ing</w:t>
      </w:r>
      <w:r w:rsidR="00CD6F7C">
        <w:rPr>
          <w:rFonts w:ascii="Times New Roman" w:hAnsi="Times New Roman" w:cs="Times New Roman"/>
        </w:rPr>
        <w:t xml:space="preserve"> forces</w:t>
      </w:r>
      <w:r w:rsidR="00E364B0">
        <w:rPr>
          <w:rFonts w:ascii="Times New Roman" w:hAnsi="Times New Roman" w:cs="Times New Roman"/>
        </w:rPr>
        <w:t xml:space="preserve"> (</w:t>
      </w:r>
      <w:r w:rsidR="00E364B0" w:rsidRPr="00417045">
        <w:rPr>
          <w:rFonts w:ascii="Times New Roman" w:hAnsi="Times New Roman" w:cs="Times New Roman"/>
          <w:b/>
          <w:bCs/>
        </w:rPr>
        <w:t>Figure 6</w:t>
      </w:r>
      <w:r w:rsidR="00E364B0">
        <w:rPr>
          <w:rFonts w:ascii="Times New Roman" w:hAnsi="Times New Roman" w:cs="Times New Roman"/>
        </w:rPr>
        <w:t>)</w:t>
      </w:r>
      <w:r w:rsidR="00CD6F7C">
        <w:rPr>
          <w:rFonts w:ascii="Times New Roman" w:hAnsi="Times New Roman" w:cs="Times New Roman"/>
        </w:rPr>
        <w:t>.</w:t>
      </w:r>
      <w:r w:rsidR="009551CE">
        <w:rPr>
          <w:rFonts w:ascii="Times New Roman" w:hAnsi="Times New Roman" w:cs="Times New Roman"/>
        </w:rPr>
        <w:t xml:space="preserve"> </w:t>
      </w:r>
      <w:r w:rsidR="00A0487B">
        <w:rPr>
          <w:rFonts w:ascii="Times New Roman" w:hAnsi="Times New Roman" w:cs="Times New Roman"/>
        </w:rPr>
        <w:t>From the</w:t>
      </w:r>
      <w:r w:rsidR="00AD53BC">
        <w:rPr>
          <w:rFonts w:ascii="Times New Roman" w:hAnsi="Times New Roman" w:cs="Times New Roman"/>
        </w:rPr>
        <w:t xml:space="preserve"> network, </w:t>
      </w:r>
      <w:r w:rsidR="00785D6A">
        <w:rPr>
          <w:rFonts w:ascii="Times New Roman" w:hAnsi="Times New Roman" w:cs="Times New Roman"/>
        </w:rPr>
        <w:t xml:space="preserve">we can </w:t>
      </w:r>
      <w:r w:rsidR="00B9202E" w:rsidRPr="00B9202E">
        <w:rPr>
          <w:rFonts w:ascii="Times New Roman" w:hAnsi="Times New Roman" w:cs="Times New Roman"/>
        </w:rPr>
        <w:t>obviously</w:t>
      </w:r>
      <w:r w:rsidR="00B9202E">
        <w:rPr>
          <w:rFonts w:ascii="Times New Roman" w:hAnsi="Times New Roman" w:cs="Times New Roman"/>
        </w:rPr>
        <w:t xml:space="preserve"> </w:t>
      </w:r>
      <w:r w:rsidR="00A85D1F">
        <w:rPr>
          <w:rFonts w:ascii="Times New Roman" w:hAnsi="Times New Roman" w:cs="Times New Roman"/>
        </w:rPr>
        <w:t>identify</w:t>
      </w:r>
      <w:r w:rsidR="003E127D">
        <w:rPr>
          <w:rFonts w:ascii="Times New Roman" w:hAnsi="Times New Roman" w:cs="Times New Roman"/>
        </w:rPr>
        <w:t xml:space="preserve"> at least</w:t>
      </w:r>
      <w:r w:rsidR="00576831">
        <w:rPr>
          <w:rFonts w:ascii="Times New Roman" w:hAnsi="Times New Roman" w:cs="Times New Roman"/>
        </w:rPr>
        <w:t xml:space="preserve"> </w:t>
      </w:r>
      <w:r w:rsidR="00C15077">
        <w:rPr>
          <w:rFonts w:ascii="Times New Roman" w:hAnsi="Times New Roman" w:cs="Times New Roman"/>
        </w:rPr>
        <w:t>five</w:t>
      </w:r>
      <w:r w:rsidR="00576831">
        <w:rPr>
          <w:rFonts w:ascii="Times New Roman" w:hAnsi="Times New Roman" w:cs="Times New Roman"/>
        </w:rPr>
        <w:t xml:space="preserve"> modules</w:t>
      </w:r>
      <w:r w:rsidR="00987903">
        <w:rPr>
          <w:rFonts w:ascii="Times New Roman" w:hAnsi="Times New Roman" w:cs="Times New Roman"/>
        </w:rPr>
        <w:t xml:space="preserve"> with different patterns of evolutionary constraints</w:t>
      </w:r>
      <w:r w:rsidR="00E87434">
        <w:rPr>
          <w:rFonts w:ascii="Times New Roman" w:hAnsi="Times New Roman" w:cs="Times New Roman"/>
        </w:rPr>
        <w:t xml:space="preserve"> (</w:t>
      </w:r>
      <w:r w:rsidR="00E91CAE" w:rsidRPr="00E91CAE">
        <w:rPr>
          <w:rFonts w:ascii="Times New Roman" w:hAnsi="Times New Roman" w:cs="Times New Roman"/>
          <w:b/>
          <w:bCs/>
        </w:rPr>
        <w:t xml:space="preserve">Figure 6 </w:t>
      </w:r>
      <w:r w:rsidR="00B25F1E">
        <w:rPr>
          <w:rFonts w:ascii="Times New Roman" w:hAnsi="Times New Roman" w:cs="Times New Roman"/>
          <w:b/>
          <w:bCs/>
        </w:rPr>
        <w:t>M</w:t>
      </w:r>
      <w:r w:rsidR="00E91CAE" w:rsidRPr="00E91CAE">
        <w:rPr>
          <w:rFonts w:ascii="Times New Roman" w:hAnsi="Times New Roman" w:cs="Times New Roman"/>
          <w:b/>
          <w:bCs/>
        </w:rPr>
        <w:t>odule1-</w:t>
      </w:r>
      <w:r w:rsidR="005D06EF">
        <w:rPr>
          <w:rFonts w:ascii="Times New Roman" w:hAnsi="Times New Roman" w:cs="Times New Roman"/>
          <w:b/>
          <w:bCs/>
        </w:rPr>
        <w:t>5</w:t>
      </w:r>
      <w:r w:rsidR="00E87434">
        <w:rPr>
          <w:rFonts w:ascii="Times New Roman" w:hAnsi="Times New Roman" w:cs="Times New Roman"/>
        </w:rPr>
        <w:t>)</w:t>
      </w:r>
      <w:r w:rsidR="003D1226">
        <w:rPr>
          <w:rFonts w:ascii="Times New Roman" w:hAnsi="Times New Roman" w:cs="Times New Roman"/>
        </w:rPr>
        <w:t xml:space="preserve"> For example, </w:t>
      </w:r>
      <w:r w:rsidR="004873FF" w:rsidRPr="004873FF">
        <w:rPr>
          <w:rFonts w:ascii="Times New Roman" w:hAnsi="Times New Roman" w:cs="Times New Roman"/>
        </w:rPr>
        <w:t xml:space="preserve">for Modue2 and Module 3, which involved in </w:t>
      </w:r>
      <w:r w:rsidR="004540ED" w:rsidRPr="004540ED">
        <w:rPr>
          <w:rFonts w:ascii="Times New Roman" w:hAnsi="Times New Roman" w:cs="Times New Roman"/>
        </w:rPr>
        <w:t>ribosome biogenesis</w:t>
      </w:r>
      <w:r w:rsidR="00E53E94">
        <w:rPr>
          <w:rFonts w:ascii="Times New Roman" w:hAnsi="Times New Roman" w:cs="Times New Roman"/>
        </w:rPr>
        <w:t xml:space="preserve"> and </w:t>
      </w:r>
      <w:r w:rsidR="00E53E94" w:rsidRPr="004873FF">
        <w:rPr>
          <w:rFonts w:ascii="Times New Roman" w:hAnsi="Times New Roman" w:cs="Times New Roman"/>
        </w:rPr>
        <w:t>DNA repair</w:t>
      </w:r>
      <w:r w:rsidR="004540ED">
        <w:rPr>
          <w:rFonts w:ascii="Times New Roman" w:hAnsi="Times New Roman" w:cs="Times New Roman"/>
        </w:rPr>
        <w:t>, respectively</w:t>
      </w:r>
      <w:r w:rsidR="00E431D8">
        <w:rPr>
          <w:rFonts w:ascii="Times New Roman" w:hAnsi="Times New Roman" w:cs="Times New Roman"/>
        </w:rPr>
        <w:t>.</w:t>
      </w:r>
      <w:r w:rsidR="004873FF" w:rsidRPr="004873FF">
        <w:rPr>
          <w:rFonts w:ascii="Times New Roman" w:hAnsi="Times New Roman" w:cs="Times New Roman"/>
        </w:rPr>
        <w:t xml:space="preserve"> </w:t>
      </w:r>
      <w:r w:rsidR="00E431D8">
        <w:rPr>
          <w:rFonts w:ascii="Times New Roman" w:hAnsi="Times New Roman" w:cs="Times New Roman"/>
        </w:rPr>
        <w:t>A</w:t>
      </w:r>
      <w:r w:rsidR="004873FF" w:rsidRPr="004873FF">
        <w:rPr>
          <w:rFonts w:ascii="Times New Roman" w:hAnsi="Times New Roman" w:cs="Times New Roman"/>
        </w:rPr>
        <w:t xml:space="preserve">lmost all genes </w:t>
      </w:r>
      <w:r w:rsidR="009D2FA2">
        <w:rPr>
          <w:rFonts w:ascii="Times New Roman" w:hAnsi="Times New Roman" w:cs="Times New Roman"/>
        </w:rPr>
        <w:t xml:space="preserve">in these modules </w:t>
      </w:r>
      <w:r w:rsidR="004873FF" w:rsidRPr="004873FF">
        <w:rPr>
          <w:rFonts w:ascii="Times New Roman" w:hAnsi="Times New Roman" w:cs="Times New Roman"/>
        </w:rPr>
        <w:t>were experienced more evolutionary constraints in long-lived mammals.</w:t>
      </w:r>
      <w:r w:rsidR="00C06FFC">
        <w:rPr>
          <w:rFonts w:ascii="Times New Roman" w:hAnsi="Times New Roman" w:cs="Times New Roman"/>
        </w:rPr>
        <w:t xml:space="preserve"> </w:t>
      </w:r>
      <w:r w:rsidR="00E25288">
        <w:rPr>
          <w:rFonts w:ascii="Times New Roman" w:hAnsi="Times New Roman" w:cs="Times New Roman"/>
        </w:rPr>
        <w:t>Enhancing</w:t>
      </w:r>
      <w:r w:rsidR="00E61187">
        <w:rPr>
          <w:rFonts w:ascii="Times New Roman" w:hAnsi="Times New Roman" w:cs="Times New Roman"/>
        </w:rPr>
        <w:t xml:space="preserve"> </w:t>
      </w:r>
      <w:r w:rsidR="00E25288">
        <w:rPr>
          <w:rFonts w:ascii="Times New Roman" w:hAnsi="Times New Roman" w:cs="Times New Roman"/>
        </w:rPr>
        <w:t xml:space="preserve">the capability </w:t>
      </w:r>
      <w:r w:rsidR="004540ED">
        <w:rPr>
          <w:rFonts w:ascii="Times New Roman" w:hAnsi="Times New Roman" w:cs="Times New Roman"/>
        </w:rPr>
        <w:t>DNA repair</w:t>
      </w:r>
      <w:r w:rsidR="00E2364A" w:rsidRPr="00D17E62">
        <w:rPr>
          <w:rFonts w:ascii="Times New Roman" w:hAnsi="Times New Roman" w:cs="Times New Roman"/>
        </w:rPr>
        <w:fldChar w:fldCharType="begin">
          <w:fldData xml:space="preserve">PEVuZE5vdGU+PENpdGU+PEF1dGhvcj5UaWFuPC9BdXRob3I+PFllYXI+MjAxOTwvWWVhcj48UmVj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</w:fldData>
        </w:fldChar>
      </w:r>
      <w:r w:rsidR="00E2364A">
        <w:rPr>
          <w:rFonts w:ascii="Times New Roman" w:hAnsi="Times New Roman" w:cs="Times New Roman"/>
        </w:rPr>
        <w:instrText xml:space="preserve"> ADDIN EN.CITE </w:instrText>
      </w:r>
      <w:r w:rsidR="00E2364A">
        <w:rPr>
          <w:rFonts w:ascii="Times New Roman" w:hAnsi="Times New Roman" w:cs="Times New Roman"/>
        </w:rPr>
        <w:fldChar w:fldCharType="begin">
          <w:fldData xml:space="preserve">PEVuZE5vdGU+PENpdGU+PEF1dGhvcj5UaWFuPC9BdXRob3I+PFllYXI+MjAxOTwvWWVhcj48UmVj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</w:fldData>
        </w:fldChar>
      </w:r>
      <w:r w:rsidR="00E2364A">
        <w:rPr>
          <w:rFonts w:ascii="Times New Roman" w:hAnsi="Times New Roman" w:cs="Times New Roman"/>
        </w:rPr>
        <w:instrText xml:space="preserve"> ADDIN EN.CITE.DATA </w:instrText>
      </w:r>
      <w:r w:rsidR="00E2364A">
        <w:rPr>
          <w:rFonts w:ascii="Times New Roman" w:hAnsi="Times New Roman" w:cs="Times New Roman"/>
        </w:rPr>
      </w:r>
      <w:r w:rsidR="00E2364A">
        <w:rPr>
          <w:rFonts w:ascii="Times New Roman" w:hAnsi="Times New Roman" w:cs="Times New Roman"/>
        </w:rPr>
        <w:fldChar w:fldCharType="end"/>
      </w:r>
      <w:r w:rsidR="00E2364A" w:rsidRPr="00D17E62">
        <w:rPr>
          <w:rFonts w:ascii="Times New Roman" w:hAnsi="Times New Roman" w:cs="Times New Roman"/>
        </w:rPr>
      </w:r>
      <w:r w:rsidR="00E2364A" w:rsidRPr="00D17E62">
        <w:rPr>
          <w:rFonts w:ascii="Times New Roman" w:hAnsi="Times New Roman" w:cs="Times New Roman"/>
        </w:rPr>
        <w:fldChar w:fldCharType="separate"/>
      </w:r>
      <w:r w:rsidR="00E2364A" w:rsidRPr="00741042">
        <w:rPr>
          <w:rFonts w:ascii="Times New Roman" w:hAnsi="Times New Roman" w:cs="Times New Roman"/>
          <w:noProof/>
          <w:vertAlign w:val="superscript"/>
        </w:rPr>
        <w:t>49</w:t>
      </w:r>
      <w:r w:rsidR="00E2364A" w:rsidRPr="00D17E62">
        <w:rPr>
          <w:rFonts w:ascii="Times New Roman" w:hAnsi="Times New Roman" w:cs="Times New Roman"/>
        </w:rPr>
        <w:fldChar w:fldCharType="end"/>
      </w:r>
      <w:r w:rsidR="004540ED">
        <w:rPr>
          <w:rFonts w:ascii="Times New Roman" w:hAnsi="Times New Roman" w:cs="Times New Roman"/>
        </w:rPr>
        <w:t xml:space="preserve"> </w:t>
      </w:r>
      <w:r w:rsidR="003E499E">
        <w:rPr>
          <w:rFonts w:ascii="Times New Roman" w:hAnsi="Times New Roman" w:cs="Times New Roman"/>
        </w:rPr>
        <w:t xml:space="preserve">and </w:t>
      </w:r>
      <w:r w:rsidR="00501A39">
        <w:rPr>
          <w:rFonts w:ascii="Times New Roman" w:hAnsi="Times New Roman" w:cs="Times New Roman"/>
        </w:rPr>
        <w:t>slowing down the ribosome turnover</w:t>
      </w:r>
      <w:r w:rsidR="00E2364A">
        <w:rPr>
          <w:rFonts w:ascii="Times New Roman" w:hAnsi="Times New Roman" w:cs="Times New Roman"/>
        </w:rPr>
        <w:fldChar w:fldCharType="begin">
          <w:fldData xml:space="preserve">PEVuZE5vdGU+PENpdGU+PEF1dGhvcj5NYWNJbm5lczwvQXV0aG9yPjxZZWFyPjIwMTY8L1llYXI+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</w:fldData>
        </w:fldChar>
      </w:r>
      <w:r w:rsidR="00E2364A">
        <w:rPr>
          <w:rFonts w:ascii="Times New Roman" w:hAnsi="Times New Roman" w:cs="Times New Roman"/>
        </w:rPr>
        <w:instrText xml:space="preserve"> ADDIN EN.CITE </w:instrText>
      </w:r>
      <w:r w:rsidR="00E2364A">
        <w:rPr>
          <w:rFonts w:ascii="Times New Roman" w:hAnsi="Times New Roman" w:cs="Times New Roman"/>
        </w:rPr>
        <w:fldChar w:fldCharType="begin">
          <w:fldData xml:space="preserve">PEVuZE5vdGU+PENpdGU+PEF1dGhvcj5NYWNJbm5lczwvQXV0aG9yPjxZZWFyPjIwMTY8L1llYXI+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</w:fldData>
        </w:fldChar>
      </w:r>
      <w:r w:rsidR="00E2364A">
        <w:rPr>
          <w:rFonts w:ascii="Times New Roman" w:hAnsi="Times New Roman" w:cs="Times New Roman"/>
        </w:rPr>
        <w:instrText xml:space="preserve"> ADDIN EN.CITE.DATA </w:instrText>
      </w:r>
      <w:r w:rsidR="00E2364A">
        <w:rPr>
          <w:rFonts w:ascii="Times New Roman" w:hAnsi="Times New Roman" w:cs="Times New Roman"/>
        </w:rPr>
      </w:r>
      <w:r w:rsidR="00E2364A">
        <w:rPr>
          <w:rFonts w:ascii="Times New Roman" w:hAnsi="Times New Roman" w:cs="Times New Roman"/>
        </w:rPr>
        <w:fldChar w:fldCharType="end"/>
      </w:r>
      <w:r w:rsidR="00E2364A">
        <w:rPr>
          <w:rFonts w:ascii="Times New Roman" w:hAnsi="Times New Roman" w:cs="Times New Roman"/>
        </w:rPr>
      </w:r>
      <w:r w:rsidR="00E2364A">
        <w:rPr>
          <w:rFonts w:ascii="Times New Roman" w:hAnsi="Times New Roman" w:cs="Times New Roman"/>
        </w:rPr>
        <w:fldChar w:fldCharType="separate"/>
      </w:r>
      <w:r w:rsidR="00E2364A" w:rsidRPr="00741042">
        <w:rPr>
          <w:rFonts w:ascii="Times New Roman" w:hAnsi="Times New Roman" w:cs="Times New Roman"/>
          <w:noProof/>
          <w:vertAlign w:val="superscript"/>
        </w:rPr>
        <w:t>50</w:t>
      </w:r>
      <w:r w:rsidR="00E2364A">
        <w:rPr>
          <w:rFonts w:ascii="Times New Roman" w:hAnsi="Times New Roman" w:cs="Times New Roman"/>
        </w:rPr>
        <w:fldChar w:fldCharType="end"/>
      </w:r>
      <w:r w:rsidR="00501A39">
        <w:rPr>
          <w:rFonts w:ascii="Times New Roman" w:hAnsi="Times New Roman" w:cs="Times New Roman"/>
        </w:rPr>
        <w:t xml:space="preserve"> </w:t>
      </w:r>
      <w:r w:rsidR="00C21B8D">
        <w:rPr>
          <w:rFonts w:ascii="Times New Roman" w:hAnsi="Times New Roman" w:cs="Times New Roman"/>
        </w:rPr>
        <w:t>are two</w:t>
      </w:r>
      <w:r w:rsidR="004540ED" w:rsidRPr="00900138">
        <w:rPr>
          <w:rFonts w:ascii="Times New Roman" w:hAnsi="Times New Roman" w:cs="Times New Roman"/>
        </w:rPr>
        <w:t xml:space="preserve"> fundamental mechanism</w:t>
      </w:r>
      <w:r w:rsidR="004540ED">
        <w:rPr>
          <w:rFonts w:ascii="Times New Roman" w:hAnsi="Times New Roman" w:cs="Times New Roman"/>
        </w:rPr>
        <w:t xml:space="preserve"> </w:t>
      </w:r>
      <w:r w:rsidR="00F81F42">
        <w:rPr>
          <w:rFonts w:ascii="Times New Roman" w:hAnsi="Times New Roman" w:cs="Times New Roman"/>
        </w:rPr>
        <w:t>for</w:t>
      </w:r>
      <w:r w:rsidR="004540ED">
        <w:rPr>
          <w:rFonts w:ascii="Times New Roman" w:hAnsi="Times New Roman" w:cs="Times New Roman"/>
        </w:rPr>
        <w:t xml:space="preserve"> extend</w:t>
      </w:r>
      <w:r w:rsidR="00F81F42">
        <w:rPr>
          <w:rFonts w:ascii="Times New Roman" w:hAnsi="Times New Roman" w:cs="Times New Roman"/>
        </w:rPr>
        <w:t>ing</w:t>
      </w:r>
      <w:r w:rsidR="004540ED">
        <w:rPr>
          <w:rFonts w:ascii="Times New Roman" w:hAnsi="Times New Roman" w:cs="Times New Roman"/>
        </w:rPr>
        <w:t xml:space="preserve"> lifespan</w:t>
      </w:r>
      <w:r w:rsidR="004540ED" w:rsidRPr="00900138">
        <w:rPr>
          <w:rFonts w:ascii="Times New Roman" w:hAnsi="Times New Roman" w:cs="Times New Roman"/>
        </w:rPr>
        <w:t xml:space="preserve"> across eukaryotic species</w:t>
      </w:r>
      <w:r w:rsidR="004F7C51">
        <w:rPr>
          <w:rFonts w:ascii="Times New Roman" w:hAnsi="Times New Roman" w:cs="Times New Roman"/>
        </w:rPr>
        <w:t>a</w:t>
      </w:r>
      <w:r w:rsidR="004540ED">
        <w:rPr>
          <w:rFonts w:ascii="Times New Roman" w:hAnsi="Times New Roman" w:cs="Times New Roman"/>
        </w:rPr>
        <w:fldChar w:fldCharType="begin">
          <w:fldData xml:space="preserve">PEVuZE5vdGU+PENpdGU+PEF1dGhvcj5NYWNJbm5lczwvQXV0aG9yPjxZZWFyPjIwMTY8L1llYXI+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</w:fldData>
        </w:fldChar>
      </w:r>
      <w:r w:rsidR="00741042">
        <w:rPr>
          <w:rFonts w:ascii="Times New Roman" w:hAnsi="Times New Roman" w:cs="Times New Roman"/>
        </w:rPr>
        <w:instrText xml:space="preserve"> ADDIN EN.CITE </w:instrText>
      </w:r>
      <w:r w:rsidR="00741042">
        <w:rPr>
          <w:rFonts w:ascii="Times New Roman" w:hAnsi="Times New Roman" w:cs="Times New Roman"/>
        </w:rPr>
        <w:fldChar w:fldCharType="begin">
          <w:fldData xml:space="preserve">PEVuZE5vdGU+PENpdGU+PEF1dGhvcj5NYWNJbm5lczwvQXV0aG9yPjxZZWFyPjIwMTY8L1llYXI+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</w:fldData>
        </w:fldChar>
      </w:r>
      <w:r w:rsidR="00741042">
        <w:rPr>
          <w:rFonts w:ascii="Times New Roman" w:hAnsi="Times New Roman" w:cs="Times New Roman"/>
        </w:rPr>
        <w:instrText xml:space="preserve"> ADDIN EN.CITE.DATA </w:instrText>
      </w:r>
      <w:r w:rsidR="00741042">
        <w:rPr>
          <w:rFonts w:ascii="Times New Roman" w:hAnsi="Times New Roman" w:cs="Times New Roman"/>
        </w:rPr>
      </w:r>
      <w:r w:rsidR="00741042">
        <w:rPr>
          <w:rFonts w:ascii="Times New Roman" w:hAnsi="Times New Roman" w:cs="Times New Roman"/>
        </w:rPr>
        <w:fldChar w:fldCharType="end"/>
      </w:r>
      <w:r w:rsidR="004540ED">
        <w:rPr>
          <w:rFonts w:ascii="Times New Roman" w:hAnsi="Times New Roman" w:cs="Times New Roman"/>
        </w:rPr>
      </w:r>
      <w:r w:rsidR="004540ED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50</w:t>
      </w:r>
      <w:r w:rsidR="004540ED">
        <w:rPr>
          <w:rFonts w:ascii="Times New Roman" w:hAnsi="Times New Roman" w:cs="Times New Roman"/>
        </w:rPr>
        <w:fldChar w:fldCharType="end"/>
      </w:r>
      <w:r w:rsidR="004540ED" w:rsidRPr="00900138">
        <w:rPr>
          <w:rFonts w:ascii="Times New Roman" w:hAnsi="Times New Roman" w:cs="Times New Roman"/>
        </w:rPr>
        <w:t>.</w:t>
      </w:r>
      <w:r w:rsidR="00E53E94">
        <w:rPr>
          <w:rFonts w:ascii="Times New Roman" w:hAnsi="Times New Roman" w:cs="Times New Roman"/>
        </w:rPr>
        <w:t xml:space="preserve"> </w:t>
      </w:r>
      <w:r w:rsidR="00E53E94" w:rsidRPr="00D47A12">
        <w:rPr>
          <w:rFonts w:ascii="Times New Roman" w:hAnsi="Times New Roman" w:cs="Times New Roman"/>
        </w:rPr>
        <w:t>WD Repeat-Containing Protein 46</w:t>
      </w:r>
      <w:r w:rsidR="00E53E94">
        <w:rPr>
          <w:rFonts w:ascii="Times New Roman" w:hAnsi="Times New Roman" w:cs="Times New Roman"/>
        </w:rPr>
        <w:t xml:space="preserve"> (</w:t>
      </w:r>
      <w:r w:rsidR="00E53E94" w:rsidRPr="00107A04">
        <w:rPr>
          <w:rFonts w:ascii="Times New Roman" w:hAnsi="Times New Roman" w:cs="Times New Roman"/>
          <w:i/>
          <w:iCs/>
        </w:rPr>
        <w:t>WDR46</w:t>
      </w:r>
      <w:r w:rsidR="00E53E94">
        <w:rPr>
          <w:rFonts w:ascii="Times New Roman" w:hAnsi="Times New Roman" w:cs="Times New Roman"/>
        </w:rPr>
        <w:t xml:space="preserve">) might be the </w:t>
      </w:r>
      <w:r w:rsidR="00B72F5D">
        <w:rPr>
          <w:rFonts w:ascii="Times New Roman" w:hAnsi="Times New Roman" w:cs="Times New Roman"/>
        </w:rPr>
        <w:t>key</w:t>
      </w:r>
      <w:r w:rsidR="00E53E94">
        <w:rPr>
          <w:rFonts w:ascii="Times New Roman" w:hAnsi="Times New Roman" w:cs="Times New Roman"/>
        </w:rPr>
        <w:t xml:space="preserve"> gene </w:t>
      </w:r>
      <w:r w:rsidR="002C50B7">
        <w:rPr>
          <w:rFonts w:ascii="Times New Roman" w:hAnsi="Times New Roman" w:cs="Times New Roman"/>
        </w:rPr>
        <w:t>in Module 2</w:t>
      </w:r>
      <w:r w:rsidR="00E53E94">
        <w:rPr>
          <w:rFonts w:ascii="Times New Roman" w:hAnsi="Times New Roman" w:cs="Times New Roman"/>
        </w:rPr>
        <w:t xml:space="preserve">. All genes in this module activated or catalyzed </w:t>
      </w:r>
      <w:r w:rsidR="00E53E94" w:rsidRPr="00107A04">
        <w:rPr>
          <w:rFonts w:ascii="Times New Roman" w:hAnsi="Times New Roman" w:cs="Times New Roman"/>
          <w:i/>
          <w:iCs/>
        </w:rPr>
        <w:t>WDR46</w:t>
      </w:r>
      <w:r w:rsidR="00E53E94">
        <w:rPr>
          <w:rFonts w:ascii="Times New Roman" w:hAnsi="Times New Roman" w:cs="Times New Roman"/>
        </w:rPr>
        <w:t xml:space="preserve"> (</w:t>
      </w:r>
      <w:r w:rsidR="00E53E94" w:rsidRPr="00B844CA">
        <w:rPr>
          <w:rFonts w:ascii="Times New Roman" w:hAnsi="Times New Roman" w:cs="Times New Roman"/>
          <w:b/>
          <w:bCs/>
        </w:rPr>
        <w:t xml:space="preserve">Figure 6 </w:t>
      </w:r>
      <w:r w:rsidR="00E53E94">
        <w:rPr>
          <w:rFonts w:ascii="Times New Roman" w:hAnsi="Times New Roman" w:cs="Times New Roman"/>
          <w:b/>
          <w:bCs/>
        </w:rPr>
        <w:t>M</w:t>
      </w:r>
      <w:r w:rsidR="00E53E94" w:rsidRPr="00B844CA">
        <w:rPr>
          <w:rFonts w:ascii="Times New Roman" w:hAnsi="Times New Roman" w:cs="Times New Roman"/>
          <w:b/>
          <w:bCs/>
        </w:rPr>
        <w:t xml:space="preserve">odule </w:t>
      </w:r>
      <w:r w:rsidR="00E53E94">
        <w:rPr>
          <w:rFonts w:ascii="Times New Roman" w:hAnsi="Times New Roman" w:cs="Times New Roman"/>
          <w:b/>
          <w:bCs/>
        </w:rPr>
        <w:t>2</w:t>
      </w:r>
      <w:r w:rsidR="00E53E94">
        <w:rPr>
          <w:rFonts w:ascii="Times New Roman" w:hAnsi="Times New Roman" w:cs="Times New Roman"/>
        </w:rPr>
        <w:t>). Previous study showed that depletion of wdr-46 reduced the lifespan in nematode</w:t>
      </w:r>
      <w:r w:rsidR="00E53E94">
        <w:rPr>
          <w:rFonts w:ascii="Times New Roman" w:hAnsi="Times New Roman" w:cs="Times New Roman"/>
        </w:rPr>
        <w:fldChar w:fldCharType="begin">
          <w:fldData xml:space="preserve">PEVuZE5vdGU+PENpdGU+PEF1dGhvcj5MZXVuZzwvQXV0aG9yPjxZZWFyPjIwMTI8L1llYXI+PFJl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</w:fldData>
        </w:fldChar>
      </w:r>
      <w:r w:rsidR="00741042">
        <w:rPr>
          <w:rFonts w:ascii="Times New Roman" w:hAnsi="Times New Roman" w:cs="Times New Roman"/>
        </w:rPr>
        <w:instrText xml:space="preserve"> ADDIN EN.CITE </w:instrText>
      </w:r>
      <w:r w:rsidR="00741042">
        <w:rPr>
          <w:rFonts w:ascii="Times New Roman" w:hAnsi="Times New Roman" w:cs="Times New Roman"/>
        </w:rPr>
        <w:fldChar w:fldCharType="begin">
          <w:fldData xml:space="preserve">PEVuZE5vdGU+PENpdGU+PEF1dGhvcj5MZXVuZzwvQXV0aG9yPjxZZWFyPjIwMTI8L1llYXI+PFJl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</w:fldData>
        </w:fldChar>
      </w:r>
      <w:r w:rsidR="00741042">
        <w:rPr>
          <w:rFonts w:ascii="Times New Roman" w:hAnsi="Times New Roman" w:cs="Times New Roman"/>
        </w:rPr>
        <w:instrText xml:space="preserve"> ADDIN EN.CITE.DATA </w:instrText>
      </w:r>
      <w:r w:rsidR="00741042">
        <w:rPr>
          <w:rFonts w:ascii="Times New Roman" w:hAnsi="Times New Roman" w:cs="Times New Roman"/>
        </w:rPr>
      </w:r>
      <w:r w:rsidR="00741042">
        <w:rPr>
          <w:rFonts w:ascii="Times New Roman" w:hAnsi="Times New Roman" w:cs="Times New Roman"/>
        </w:rPr>
        <w:fldChar w:fldCharType="end"/>
      </w:r>
      <w:r w:rsidR="00E53E94">
        <w:rPr>
          <w:rFonts w:ascii="Times New Roman" w:hAnsi="Times New Roman" w:cs="Times New Roman"/>
        </w:rPr>
      </w:r>
      <w:r w:rsidR="00E53E94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51</w:t>
      </w:r>
      <w:r w:rsidR="00E53E94">
        <w:rPr>
          <w:rFonts w:ascii="Times New Roman" w:hAnsi="Times New Roman" w:cs="Times New Roman"/>
        </w:rPr>
        <w:fldChar w:fldCharType="end"/>
      </w:r>
      <w:r w:rsidR="00E53E94">
        <w:rPr>
          <w:rFonts w:ascii="Times New Roman" w:hAnsi="Times New Roman" w:cs="Times New Roman"/>
        </w:rPr>
        <w:t xml:space="preserve">. So, WDR46 might also play an </w:t>
      </w:r>
      <w:r w:rsidR="0053697A">
        <w:rPr>
          <w:rFonts w:ascii="Times New Roman" w:hAnsi="Times New Roman" w:cs="Times New Roman"/>
        </w:rPr>
        <w:t>essential</w:t>
      </w:r>
      <w:r w:rsidR="00E53E94">
        <w:rPr>
          <w:rFonts w:ascii="Times New Roman" w:hAnsi="Times New Roman" w:cs="Times New Roman"/>
        </w:rPr>
        <w:t xml:space="preserve"> role in</w:t>
      </w:r>
      <w:r w:rsidR="009312DF">
        <w:rPr>
          <w:rFonts w:ascii="Times New Roman" w:hAnsi="Times New Roman" w:cs="Times New Roman"/>
        </w:rPr>
        <w:t xml:space="preserve"> the</w:t>
      </w:r>
      <w:r w:rsidR="00E53E94">
        <w:rPr>
          <w:rFonts w:ascii="Times New Roman" w:hAnsi="Times New Roman" w:cs="Times New Roman"/>
        </w:rPr>
        <w:t xml:space="preserve"> regulation of lifespan in mammals. In Module3, </w:t>
      </w:r>
      <w:r w:rsidR="004D6120">
        <w:rPr>
          <w:rFonts w:ascii="Times New Roman" w:hAnsi="Times New Roman" w:cs="Times New Roman"/>
        </w:rPr>
        <w:t xml:space="preserve">we found that the genes in this module mainly activated </w:t>
      </w:r>
      <w:r w:rsidR="004D6120" w:rsidRPr="00107A04">
        <w:rPr>
          <w:rFonts w:ascii="Times New Roman" w:hAnsi="Times New Roman" w:cs="Times New Roman"/>
          <w:i/>
          <w:iCs/>
        </w:rPr>
        <w:t>FANCG</w:t>
      </w:r>
      <w:r w:rsidR="004D6120">
        <w:rPr>
          <w:rFonts w:ascii="Times New Roman" w:hAnsi="Times New Roman" w:cs="Times New Roman"/>
        </w:rPr>
        <w:t xml:space="preserve">, </w:t>
      </w:r>
      <w:r w:rsidR="004D6120" w:rsidRPr="00107A04">
        <w:rPr>
          <w:rFonts w:ascii="Times New Roman" w:hAnsi="Times New Roman" w:cs="Times New Roman"/>
          <w:i/>
          <w:iCs/>
        </w:rPr>
        <w:t>FANCC</w:t>
      </w:r>
      <w:r w:rsidR="004D6120">
        <w:rPr>
          <w:rFonts w:ascii="Times New Roman" w:hAnsi="Times New Roman" w:cs="Times New Roman"/>
        </w:rPr>
        <w:t xml:space="preserve"> and </w:t>
      </w:r>
      <w:r w:rsidR="004D6120" w:rsidRPr="00107A04">
        <w:rPr>
          <w:rFonts w:ascii="Times New Roman" w:hAnsi="Times New Roman" w:cs="Times New Roman"/>
          <w:i/>
          <w:iCs/>
        </w:rPr>
        <w:t>PRIM1</w:t>
      </w:r>
      <w:r w:rsidR="004D6120">
        <w:rPr>
          <w:rFonts w:ascii="Times New Roman" w:hAnsi="Times New Roman" w:cs="Times New Roman"/>
        </w:rPr>
        <w:t xml:space="preserve">. Thus, these 3 genes may play central role in mediation of </w:t>
      </w:r>
      <w:r w:rsidR="003D314B">
        <w:rPr>
          <w:rFonts w:ascii="Times New Roman" w:hAnsi="Times New Roman" w:cs="Times New Roman"/>
        </w:rPr>
        <w:t xml:space="preserve">the capability of </w:t>
      </w:r>
      <w:r w:rsidR="004D6120">
        <w:rPr>
          <w:rFonts w:ascii="Times New Roman" w:hAnsi="Times New Roman" w:cs="Times New Roman"/>
        </w:rPr>
        <w:t>DNA repair and regulation of lifespan in mammals (</w:t>
      </w:r>
      <w:r w:rsidR="004D6120" w:rsidRPr="00B844CA">
        <w:rPr>
          <w:rFonts w:ascii="Times New Roman" w:hAnsi="Times New Roman" w:cs="Times New Roman"/>
          <w:b/>
          <w:bCs/>
        </w:rPr>
        <w:t xml:space="preserve">Figure 6 </w:t>
      </w:r>
      <w:r w:rsidR="004D6120">
        <w:rPr>
          <w:rFonts w:ascii="Times New Roman" w:hAnsi="Times New Roman" w:cs="Times New Roman"/>
          <w:b/>
          <w:bCs/>
        </w:rPr>
        <w:t>M</w:t>
      </w:r>
      <w:r w:rsidR="004D6120" w:rsidRPr="00B844CA">
        <w:rPr>
          <w:rFonts w:ascii="Times New Roman" w:hAnsi="Times New Roman" w:cs="Times New Roman"/>
          <w:b/>
          <w:bCs/>
        </w:rPr>
        <w:t xml:space="preserve">odule </w:t>
      </w:r>
      <w:r w:rsidR="004D6120">
        <w:rPr>
          <w:rFonts w:ascii="Times New Roman" w:hAnsi="Times New Roman" w:cs="Times New Roman"/>
          <w:b/>
          <w:bCs/>
        </w:rPr>
        <w:t>3</w:t>
      </w:r>
      <w:r w:rsidR="004D6120">
        <w:rPr>
          <w:rFonts w:ascii="Times New Roman" w:hAnsi="Times New Roman" w:cs="Times New Roman"/>
        </w:rPr>
        <w:t>).</w:t>
      </w:r>
    </w:p>
    <w:p w14:paraId="561AFAFD" w14:textId="72499280" w:rsidR="00456B04" w:rsidRDefault="00126D6E" w:rsidP="00356DAC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 </w:t>
      </w:r>
    </w:p>
    <w:p w14:paraId="2BAF48E1" w14:textId="34D626AA" w:rsidR="00AD0E31" w:rsidRDefault="00331429" w:rsidP="00550DE0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unction of </w:t>
      </w:r>
      <w:r w:rsidR="00B46526">
        <w:rPr>
          <w:rFonts w:ascii="Times New Roman" w:hAnsi="Times New Roman" w:cs="Times New Roman"/>
        </w:rPr>
        <w:t>M</w:t>
      </w:r>
      <w:r w:rsidR="001A5845">
        <w:rPr>
          <w:rFonts w:ascii="Times New Roman" w:hAnsi="Times New Roman" w:cs="Times New Roman"/>
        </w:rPr>
        <w:t>odule 1</w:t>
      </w:r>
      <w:r w:rsidR="00A2401E">
        <w:rPr>
          <w:rFonts w:ascii="Times New Roman" w:hAnsi="Times New Roman" w:cs="Times New Roman"/>
        </w:rPr>
        <w:t xml:space="preserve"> mainly</w:t>
      </w:r>
      <w:r w:rsidR="00B46526">
        <w:rPr>
          <w:rFonts w:ascii="Times New Roman" w:hAnsi="Times New Roman" w:cs="Times New Roman"/>
        </w:rPr>
        <w:t xml:space="preserve"> </w:t>
      </w:r>
      <w:r w:rsidR="00A2401E">
        <w:rPr>
          <w:rFonts w:ascii="Times New Roman" w:hAnsi="Times New Roman" w:cs="Times New Roman"/>
        </w:rPr>
        <w:t>involved</w:t>
      </w:r>
      <w:r w:rsidR="0074567C">
        <w:rPr>
          <w:rFonts w:ascii="Times New Roman" w:hAnsi="Times New Roman" w:cs="Times New Roman"/>
        </w:rPr>
        <w:t xml:space="preserve"> in</w:t>
      </w:r>
      <w:r w:rsidR="00E87EF4">
        <w:rPr>
          <w:rFonts w:ascii="Times New Roman" w:hAnsi="Times New Roman" w:cs="Times New Roman"/>
        </w:rPr>
        <w:t xml:space="preserve"> </w:t>
      </w:r>
      <w:r w:rsidR="0074567C">
        <w:rPr>
          <w:rFonts w:ascii="Times New Roman" w:hAnsi="Times New Roman" w:cs="Times New Roman"/>
        </w:rPr>
        <w:t xml:space="preserve">insulin-associated signaling pathways, </w:t>
      </w:r>
      <w:r w:rsidR="008A3D84">
        <w:rPr>
          <w:rFonts w:ascii="Times New Roman" w:hAnsi="Times New Roman" w:cs="Times New Roman"/>
        </w:rPr>
        <w:t>such as</w:t>
      </w:r>
      <w:r w:rsidR="0074567C">
        <w:rPr>
          <w:rFonts w:ascii="Times New Roman" w:hAnsi="Times New Roman" w:cs="Times New Roman"/>
        </w:rPr>
        <w:t xml:space="preserve"> </w:t>
      </w:r>
      <w:r w:rsidR="00356DAC" w:rsidRPr="00356DAC">
        <w:rPr>
          <w:rFonts w:ascii="Times New Roman" w:hAnsi="Times New Roman" w:cs="Times New Roman"/>
        </w:rPr>
        <w:t xml:space="preserve">positive </w:t>
      </w:r>
      <w:r w:rsidR="00356DAC" w:rsidRPr="00356DAC">
        <w:rPr>
          <w:rFonts w:ascii="Times New Roman" w:hAnsi="Times New Roman" w:cs="Times New Roman"/>
        </w:rPr>
        <w:lastRenderedPageBreak/>
        <w:t>regulation of MAPK cascade</w:t>
      </w:r>
      <w:r w:rsidR="00356DAC">
        <w:rPr>
          <w:rFonts w:ascii="Times New Roman" w:hAnsi="Times New Roman" w:cs="Times New Roman"/>
        </w:rPr>
        <w:t xml:space="preserve"> </w:t>
      </w:r>
      <w:r w:rsidR="00356DAC" w:rsidRPr="00356DAC">
        <w:rPr>
          <w:rFonts w:ascii="Times New Roman" w:hAnsi="Times New Roman" w:cs="Times New Roman"/>
        </w:rPr>
        <w:t>and</w:t>
      </w:r>
      <w:r w:rsidR="00356DAC">
        <w:rPr>
          <w:rFonts w:ascii="Times New Roman" w:hAnsi="Times New Roman" w:cs="Times New Roman"/>
        </w:rPr>
        <w:t xml:space="preserve"> </w:t>
      </w:r>
      <w:r w:rsidR="00997B99" w:rsidRPr="00997B99">
        <w:rPr>
          <w:rFonts w:ascii="Times New Roman" w:hAnsi="Times New Roman" w:cs="Times New Roman"/>
        </w:rPr>
        <w:t>transmembrane receptor protein</w:t>
      </w:r>
      <w:r w:rsidR="00997B99">
        <w:rPr>
          <w:rFonts w:ascii="Times New Roman" w:hAnsi="Times New Roman" w:cs="Times New Roman"/>
        </w:rPr>
        <w:t xml:space="preserve"> </w:t>
      </w:r>
      <w:r w:rsidR="00356DAC" w:rsidRPr="00356DAC">
        <w:rPr>
          <w:rFonts w:ascii="Times New Roman" w:hAnsi="Times New Roman" w:cs="Times New Roman"/>
        </w:rPr>
        <w:t>tyrosine kinase signaling pathway</w:t>
      </w:r>
      <w:r w:rsidR="00E7434C">
        <w:rPr>
          <w:rFonts w:ascii="Times New Roman" w:hAnsi="Times New Roman" w:cs="Times New Roman"/>
        </w:rPr>
        <w:t xml:space="preserve"> (RTKs)</w:t>
      </w:r>
      <w:r w:rsidR="00E87EF4">
        <w:rPr>
          <w:rFonts w:ascii="Times New Roman" w:hAnsi="Times New Roman" w:cs="Times New Roman"/>
        </w:rPr>
        <w:t>.</w:t>
      </w:r>
      <w:r w:rsidR="00DB75DB">
        <w:rPr>
          <w:rFonts w:ascii="Times New Roman" w:hAnsi="Times New Roman" w:cs="Times New Roman"/>
        </w:rPr>
        <w:t xml:space="preserve"> </w:t>
      </w:r>
      <w:r w:rsidR="00E7434C">
        <w:rPr>
          <w:rFonts w:ascii="Times New Roman" w:hAnsi="Times New Roman" w:cs="Times New Roman"/>
        </w:rPr>
        <w:t>The</w:t>
      </w:r>
      <w:r w:rsidR="0074567C">
        <w:rPr>
          <w:rFonts w:ascii="Times New Roman" w:hAnsi="Times New Roman" w:cs="Times New Roman"/>
        </w:rPr>
        <w:t>se pathways</w:t>
      </w:r>
      <w:r w:rsidR="00E7434C">
        <w:rPr>
          <w:rFonts w:ascii="Times New Roman" w:hAnsi="Times New Roman" w:cs="Times New Roman"/>
        </w:rPr>
        <w:t xml:space="preserve"> </w:t>
      </w:r>
      <w:r w:rsidR="00173442" w:rsidRPr="00173442">
        <w:rPr>
          <w:rFonts w:ascii="Times New Roman" w:hAnsi="Times New Roman" w:cs="Times New Roman"/>
        </w:rPr>
        <w:t>are central signaling pathways that regulate a wide variety of stimulated cellular processes, including proliferation, differentiation, apoptosis and stress response</w:t>
      </w:r>
      <w:r w:rsidR="002A1AA5">
        <w:rPr>
          <w:rFonts w:ascii="Times New Roman" w:hAnsi="Times New Roman" w:cs="Times New Roman"/>
        </w:rPr>
        <w:fldChar w:fldCharType="begin"/>
      </w:r>
      <w:r w:rsidR="00741042">
        <w:rPr>
          <w:rFonts w:ascii="Times New Roman" w:hAnsi="Times New Roman" w:cs="Times New Roman"/>
        </w:rPr>
        <w:instrText xml:space="preserve"> ADDIN EN.CITE &lt;EndNote&gt;&lt;Cite&gt;&lt;Author&gt;Plotnikov&lt;/Author&gt;&lt;Year&gt;2011&lt;/Year&gt;&lt;RecNum&gt;4660&lt;/RecNum&gt;&lt;DisplayText&gt;&lt;style face="superscript"&gt;52&lt;/style&gt;&lt;/DisplayText&gt;&lt;record&gt;&lt;rec-number&gt;4660&lt;/rec-number&gt;&lt;foreign-keys&gt;&lt;key app="EN" db-id="tv9vrfdemz0pstew0aex95v6axa2v9ftwfvr" timestamp="1626514080" guid="734e1fba-80cc-4a66-a45d-2d71e97c4dd7"&gt;4660&lt;/key&gt;&lt;/foreign-keys&gt;&lt;ref-type name="Journal Article"&gt;17&lt;/ref-type&gt;&lt;contributors&gt;&lt;authors&gt;&lt;author&gt;Plotnikov, A.&lt;/author&gt;&lt;author&gt;Zehorai, E.&lt;/author&gt;&lt;author&gt;Procaccia, S.&lt;/author&gt;&lt;author&gt;Seger, R.&lt;/author&gt;&lt;/authors&gt;&lt;/contributors&gt;&lt;auth-address&gt;Department of Biological Regulation, Weizmann Institute of Science, Rehovot, Isreal.&lt;/auth-address&gt;&lt;titles&gt;&lt;title&gt;The MAPK cascades: signaling components, nuclear roles and mechanisms of nuclear translocation&lt;/title&gt;&lt;secondary-title&gt;Biochim Biophys Acta&lt;/secondary-title&gt;&lt;/titles&gt;&lt;periodical&gt;&lt;full-title&gt;Biochim Biophys Acta&lt;/full-title&gt;&lt;/periodical&gt;&lt;pages&gt;1619-33&lt;/pages&gt;&lt;volume&gt;1813&lt;/volume&gt;&lt;number&gt;9&lt;/number&gt;&lt;edition&gt;2010/12/21&lt;/edition&gt;&lt;keywords&gt;&lt;keyword&gt;Active Transport, Cell Nucleus/genetics/*physiology&lt;/keyword&gt;&lt;keyword&gt;Chromatin Assembly and Disassembly/physiology&lt;/keyword&gt;&lt;keyword&gt;Gene Expression Regulation&lt;/keyword&gt;&lt;keyword&gt;Genes, Immediate-Early&lt;/keyword&gt;&lt;keyword&gt;Humans&lt;/keyword&gt;&lt;keyword&gt;MAP Kinase Signaling System/genetics/*physiology&lt;/keyword&gt;&lt;keyword&gt;Models, Biological&lt;/keyword&gt;&lt;keyword&gt;Nuclear Localization Signals/physiology&lt;/keyword&gt;&lt;keyword&gt;Receptors, Cytoplasmic and Nuclear/physiology&lt;/keyword&gt;&lt;keyword&gt;Stress, Physiological&lt;/keyword&gt;&lt;keyword&gt;Transcription Factors/physiology&lt;/keyword&gt;&lt;/keywords&gt;&lt;dates&gt;&lt;year&gt;2011&lt;/year&gt;&lt;pub-dates&gt;&lt;date&gt;Sep&lt;/date&gt;&lt;/pub-dates&gt;&lt;/dates&gt;&lt;isbn&gt;0006-3002 (Print)&amp;#xD;0006-3002 (Linking)&lt;/isbn&gt;&lt;accession-num&gt;21167873&lt;/accession-num&gt;&lt;urls&gt;&lt;related-urls&gt;&lt;url&gt;https://www.ncbi.nlm.nih.gov/pubmed/21167873&lt;/url&gt;&lt;/related-urls&gt;&lt;/urls&gt;&lt;electronic-resource-num&gt;10.1016/j.bbamcr.2010.12.012&lt;/electronic-resource-num&gt;&lt;/record&gt;&lt;/Cite&gt;&lt;/EndNote&gt;</w:instrText>
      </w:r>
      <w:r w:rsidR="002A1AA5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52</w:t>
      </w:r>
      <w:r w:rsidR="002A1AA5">
        <w:rPr>
          <w:rFonts w:ascii="Times New Roman" w:hAnsi="Times New Roman" w:cs="Times New Roman"/>
        </w:rPr>
        <w:fldChar w:fldCharType="end"/>
      </w:r>
      <w:r w:rsidR="00ED2C41">
        <w:rPr>
          <w:rFonts w:ascii="Times New Roman" w:hAnsi="Times New Roman" w:cs="Times New Roman"/>
        </w:rPr>
        <w:t>.</w:t>
      </w:r>
      <w:r w:rsidR="008A3D84">
        <w:rPr>
          <w:rFonts w:ascii="Times New Roman" w:hAnsi="Times New Roman" w:cs="Times New Roman"/>
        </w:rPr>
        <w:t xml:space="preserve"> Here, we found that m</w:t>
      </w:r>
      <w:r w:rsidR="008A3D84" w:rsidRPr="001A4F11">
        <w:rPr>
          <w:rFonts w:ascii="Times New Roman" w:hAnsi="Times New Roman" w:cs="Times New Roman"/>
        </w:rPr>
        <w:t xml:space="preserve">ost of genes </w:t>
      </w:r>
      <w:r w:rsidR="008A3D84">
        <w:rPr>
          <w:rFonts w:ascii="Times New Roman" w:hAnsi="Times New Roman" w:cs="Times New Roman"/>
        </w:rPr>
        <w:t xml:space="preserve">directly </w:t>
      </w:r>
      <w:r w:rsidR="008A3D84" w:rsidRPr="001A4F11">
        <w:rPr>
          <w:rFonts w:ascii="Times New Roman" w:hAnsi="Times New Roman" w:cs="Times New Roman"/>
        </w:rPr>
        <w:t xml:space="preserve">activate </w:t>
      </w:r>
      <w:r w:rsidR="008A3D84">
        <w:rPr>
          <w:rFonts w:ascii="Times New Roman" w:hAnsi="Times New Roman" w:cs="Times New Roman"/>
        </w:rPr>
        <w:t>these</w:t>
      </w:r>
      <w:r w:rsidR="008A3D84" w:rsidRPr="001A4F11">
        <w:rPr>
          <w:rFonts w:ascii="Times New Roman" w:hAnsi="Times New Roman" w:cs="Times New Roman"/>
        </w:rPr>
        <w:t xml:space="preserve"> pathway</w:t>
      </w:r>
      <w:r w:rsidR="008A3D84">
        <w:rPr>
          <w:rFonts w:ascii="Times New Roman" w:hAnsi="Times New Roman" w:cs="Times New Roman"/>
        </w:rPr>
        <w:t>s</w:t>
      </w:r>
      <w:r w:rsidR="008A3D84" w:rsidRPr="001A4F11">
        <w:rPr>
          <w:rFonts w:ascii="Times New Roman" w:hAnsi="Times New Roman" w:cs="Times New Roman"/>
        </w:rPr>
        <w:t xml:space="preserve"> were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8A3D84" w:rsidRPr="001A4F11">
        <w:rPr>
          <w:rFonts w:ascii="Times New Roman" w:hAnsi="Times New Roman" w:cs="Times New Roman"/>
        </w:rPr>
        <w:t xml:space="preserve"> and many of them were experienced relaxed selection in long-lived mammals, such as </w:t>
      </w:r>
      <w:r w:rsidR="008A3D84" w:rsidRPr="001E00A5">
        <w:rPr>
          <w:rFonts w:ascii="Times New Roman" w:hAnsi="Times New Roman" w:cs="Times New Roman"/>
          <w:i/>
          <w:iCs/>
        </w:rPr>
        <w:t>INSR</w:t>
      </w:r>
      <w:r w:rsidR="008A3D84" w:rsidRPr="001A4F11">
        <w:rPr>
          <w:rFonts w:ascii="Times New Roman" w:hAnsi="Times New Roman" w:cs="Times New Roman"/>
        </w:rPr>
        <w:t xml:space="preserve">, </w:t>
      </w:r>
      <w:r w:rsidR="008A3D84" w:rsidRPr="001E00A5">
        <w:rPr>
          <w:rFonts w:ascii="Times New Roman" w:hAnsi="Times New Roman" w:cs="Times New Roman"/>
          <w:i/>
          <w:iCs/>
        </w:rPr>
        <w:t>SH3GL2</w:t>
      </w:r>
      <w:r w:rsidR="008A3D84" w:rsidRPr="001A4F11">
        <w:rPr>
          <w:rFonts w:ascii="Times New Roman" w:hAnsi="Times New Roman" w:cs="Times New Roman"/>
        </w:rPr>
        <w:t xml:space="preserve">, </w:t>
      </w:r>
      <w:r w:rsidR="008A3D84" w:rsidRPr="001E00A5">
        <w:rPr>
          <w:rFonts w:ascii="Times New Roman" w:hAnsi="Times New Roman" w:cs="Times New Roman"/>
          <w:i/>
          <w:iCs/>
        </w:rPr>
        <w:t>ANGPT1</w:t>
      </w:r>
      <w:r w:rsidR="008A3D84" w:rsidRPr="001A4F11">
        <w:rPr>
          <w:rFonts w:ascii="Times New Roman" w:hAnsi="Times New Roman" w:cs="Times New Roman"/>
        </w:rPr>
        <w:t xml:space="preserve"> and </w:t>
      </w:r>
      <w:r w:rsidR="008A3D84" w:rsidRPr="001E00A5">
        <w:rPr>
          <w:rFonts w:ascii="Times New Roman" w:hAnsi="Times New Roman" w:cs="Times New Roman"/>
          <w:i/>
          <w:iCs/>
        </w:rPr>
        <w:t>PRKCZ</w:t>
      </w:r>
      <w:r w:rsidR="008A3D84">
        <w:rPr>
          <w:rFonts w:ascii="Times New Roman" w:hAnsi="Times New Roman" w:cs="Times New Roman"/>
        </w:rPr>
        <w:t xml:space="preserve"> (</w:t>
      </w:r>
      <w:r w:rsidR="008A3D84" w:rsidRPr="005B0532">
        <w:rPr>
          <w:rFonts w:ascii="Times New Roman" w:hAnsi="Times New Roman" w:cs="Times New Roman"/>
          <w:b/>
          <w:bCs/>
        </w:rPr>
        <w:t>Figure 6</w:t>
      </w:r>
      <w:r w:rsidR="008A3D84">
        <w:rPr>
          <w:rFonts w:ascii="Times New Roman" w:hAnsi="Times New Roman" w:cs="Times New Roman"/>
          <w:b/>
          <w:bCs/>
        </w:rPr>
        <w:t xml:space="preserve"> Module 1</w:t>
      </w:r>
      <w:r w:rsidR="008A3D84">
        <w:rPr>
          <w:rFonts w:ascii="Times New Roman" w:hAnsi="Times New Roman" w:cs="Times New Roman"/>
        </w:rPr>
        <w:t>).</w:t>
      </w:r>
      <w:r w:rsidR="00C27D07">
        <w:rPr>
          <w:rFonts w:ascii="Times New Roman" w:hAnsi="Times New Roman" w:cs="Times New Roman"/>
        </w:rPr>
        <w:t xml:space="preserve"> </w:t>
      </w:r>
      <w:r w:rsidR="00031635">
        <w:rPr>
          <w:rFonts w:ascii="Times New Roman" w:hAnsi="Times New Roman" w:cs="Times New Roman"/>
        </w:rPr>
        <w:t xml:space="preserve">The insulin receptor (INSR) was the </w:t>
      </w:r>
      <w:r w:rsidR="00FE3421">
        <w:rPr>
          <w:rFonts w:ascii="Times New Roman" w:hAnsi="Times New Roman" w:cs="Times New Roman"/>
        </w:rPr>
        <w:t>core</w:t>
      </w:r>
      <w:r w:rsidR="00031635">
        <w:rPr>
          <w:rFonts w:ascii="Times New Roman" w:hAnsi="Times New Roman" w:cs="Times New Roman"/>
        </w:rPr>
        <w:t xml:space="preserve"> gene in this module</w:t>
      </w:r>
      <w:r w:rsidR="00FE3421">
        <w:rPr>
          <w:rFonts w:ascii="Times New Roman" w:hAnsi="Times New Roman" w:cs="Times New Roman"/>
        </w:rPr>
        <w:t>,</w:t>
      </w:r>
      <w:r w:rsidR="00A150BA">
        <w:rPr>
          <w:rFonts w:ascii="Times New Roman" w:hAnsi="Times New Roman" w:cs="Times New Roman"/>
        </w:rPr>
        <w:t xml:space="preserve"> which was </w:t>
      </w:r>
      <w:r w:rsidR="00FE3421">
        <w:rPr>
          <w:rFonts w:ascii="Times New Roman" w:hAnsi="Times New Roman" w:cs="Times New Roman"/>
        </w:rPr>
        <w:t xml:space="preserve">also </w:t>
      </w:r>
      <w:r w:rsidR="00A05A2D">
        <w:rPr>
          <w:rFonts w:ascii="Times New Roman" w:hAnsi="Times New Roman" w:cs="Times New Roman"/>
        </w:rPr>
        <w:t>suggested</w:t>
      </w:r>
      <w:r w:rsidR="00031635">
        <w:rPr>
          <w:rFonts w:ascii="Times New Roman" w:hAnsi="Times New Roman" w:cs="Times New Roman"/>
        </w:rPr>
        <w:t xml:space="preserve"> to be experienced rapid evolution in long-lived mammals by a rent study</w:t>
      </w:r>
      <w:r w:rsidR="00031635">
        <w:rPr>
          <w:rFonts w:ascii="Times New Roman" w:hAnsi="Times New Roman" w:cs="Times New Roman"/>
        </w:rPr>
        <w:fldChar w:fldCharType="begin"/>
      </w:r>
      <w:r w:rsidR="00741042">
        <w:rPr>
          <w:rFonts w:ascii="Times New Roman" w:hAnsi="Times New Roman" w:cs="Times New Roman"/>
        </w:rPr>
        <w:instrText xml:space="preserve"> ADDIN EN.CITE &lt;EndNote&gt;&lt;Cite&gt;&lt;Author&gt;Yu&lt;/Author&gt;&lt;Year&gt;2021&lt;/Year&gt;&lt;RecNum&gt;4633&lt;/RecNum&gt;&lt;DisplayText&gt;&lt;style face="superscript"&gt;53&lt;/style&gt;&lt;/DisplayText&gt;&lt;record&gt;&lt;rec-number&gt;4633&lt;/rec-number&gt;&lt;foreign-keys&gt;&lt;key app="EN" db-id="tv9vrfdemz0pstew0aex95v6axa2v9ftwfvr" timestamp="1623867436" guid="cba8ea32-a945-4c89-b409-2aca56be8dc2"&gt;4633&lt;/key&gt;&lt;/foreign-keys&gt;&lt;ref-type name="Journal Article"&gt;17&lt;/ref-type&gt;&lt;contributors&gt;&lt;authors&gt;&lt;author&gt;Yu, Zhenpeng&lt;/author&gt;&lt;author&gt;Seim, Inge&lt;/author&gt;&lt;author&gt;Yin, Mengxin&lt;/author&gt;&lt;author&gt;Tian, Ran&lt;/author&gt;&lt;author&gt;Sun, Di&lt;/author&gt;&lt;author&gt;Ren, Wenhua&lt;/author&gt;&lt;author&gt;Yang, Guang&lt;/author&gt;&lt;author&gt;Xu, Shixia&lt;/author&gt;&lt;/authors&gt;&lt;/contributors&gt;&lt;titles&gt;&lt;title&gt;Comparative analyses of aging-related genes in long-lived mammals provide insights into natural longevity&lt;/title&gt;&lt;secondary-title&gt;The Innovation&lt;/secondary-title&gt;&lt;/titles&gt;&lt;periodical&gt;&lt;full-title&gt;The Innovation&lt;/full-title&gt;&lt;/periodical&gt;&lt;volume&gt;2&lt;/volume&gt;&lt;number&gt;2&lt;/number&gt;&lt;section&gt;100108&lt;/section&gt;&lt;dates&gt;&lt;year&gt;2021&lt;/year&gt;&lt;/dates&gt;&lt;isbn&gt;26666758&lt;/isbn&gt;&lt;urls&gt;&lt;/urls&gt;&lt;electronic-resource-num&gt;10.1016/j.xinn.2021.100108&lt;/electronic-resource-num&gt;&lt;/record&gt;&lt;/Cite&gt;&lt;/EndNote&gt;</w:instrText>
      </w:r>
      <w:r w:rsidR="00031635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53</w:t>
      </w:r>
      <w:r w:rsidR="00031635">
        <w:rPr>
          <w:rFonts w:ascii="Times New Roman" w:hAnsi="Times New Roman" w:cs="Times New Roman"/>
        </w:rPr>
        <w:fldChar w:fldCharType="end"/>
      </w:r>
      <w:r w:rsidR="00031635">
        <w:rPr>
          <w:rFonts w:ascii="Times New Roman" w:hAnsi="Times New Roman" w:cs="Times New Roman"/>
        </w:rPr>
        <w:t xml:space="preserve">. </w:t>
      </w:r>
      <w:r w:rsidR="00AE6CB2">
        <w:rPr>
          <w:rFonts w:ascii="Times New Roman" w:hAnsi="Times New Roman" w:cs="Times New Roman"/>
        </w:rPr>
        <w:t>What is</w:t>
      </w:r>
      <w:r w:rsidR="009512C6">
        <w:rPr>
          <w:rFonts w:ascii="Times New Roman" w:hAnsi="Times New Roman" w:cs="Times New Roman"/>
        </w:rPr>
        <w:t xml:space="preserve"> more, several GO categories that regulated by insulin-associated signaling pathways were also overrepresented by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9512C6">
        <w:rPr>
          <w:rFonts w:ascii="Times New Roman" w:hAnsi="Times New Roman" w:cs="Times New Roman"/>
        </w:rPr>
        <w:t>, such as “</w:t>
      </w:r>
      <w:r w:rsidR="009512C6" w:rsidRPr="009512C6">
        <w:rPr>
          <w:rFonts w:ascii="Times New Roman" w:hAnsi="Times New Roman" w:cs="Times New Roman"/>
        </w:rPr>
        <w:t>positive regulation of glucose import</w:t>
      </w:r>
      <w:r w:rsidR="009512C6">
        <w:rPr>
          <w:rFonts w:ascii="Times New Roman" w:hAnsi="Times New Roman" w:cs="Times New Roman"/>
        </w:rPr>
        <w:t>” and “</w:t>
      </w:r>
      <w:r w:rsidR="009512C6" w:rsidRPr="009512C6">
        <w:rPr>
          <w:rFonts w:ascii="Times New Roman" w:hAnsi="Times New Roman" w:cs="Times New Roman"/>
        </w:rPr>
        <w:t>positive regulation of growth</w:t>
      </w:r>
      <w:r w:rsidR="009512C6">
        <w:rPr>
          <w:rFonts w:ascii="Times New Roman" w:hAnsi="Times New Roman" w:cs="Times New Roman"/>
        </w:rPr>
        <w:t>” (</w:t>
      </w:r>
      <w:r w:rsidR="009512C6" w:rsidRPr="005A7573">
        <w:rPr>
          <w:rFonts w:ascii="Times New Roman" w:hAnsi="Times New Roman" w:cs="Times New Roman"/>
          <w:b/>
          <w:bCs/>
        </w:rPr>
        <w:t xml:space="preserve">Figure </w:t>
      </w:r>
      <w:r w:rsidR="001F4B1F">
        <w:rPr>
          <w:rFonts w:ascii="Times New Roman" w:hAnsi="Times New Roman" w:cs="Times New Roman"/>
          <w:b/>
          <w:bCs/>
        </w:rPr>
        <w:t>4</w:t>
      </w:r>
      <w:r w:rsidR="009512C6" w:rsidRPr="005A7573">
        <w:rPr>
          <w:rFonts w:ascii="Times New Roman" w:hAnsi="Times New Roman" w:cs="Times New Roman"/>
          <w:b/>
          <w:bCs/>
        </w:rPr>
        <w:t>b</w:t>
      </w:r>
      <w:r w:rsidR="009512C6">
        <w:rPr>
          <w:rFonts w:ascii="Times New Roman" w:hAnsi="Times New Roman" w:cs="Times New Roman"/>
        </w:rPr>
        <w:t xml:space="preserve">). </w:t>
      </w:r>
      <w:r w:rsidR="00D67218">
        <w:rPr>
          <w:rFonts w:ascii="Times New Roman" w:hAnsi="Times New Roman" w:cs="Times New Roman"/>
        </w:rPr>
        <w:t xml:space="preserve">However, </w:t>
      </w:r>
      <w:r w:rsidR="006942BC">
        <w:rPr>
          <w:rFonts w:ascii="Times New Roman" w:hAnsi="Times New Roman" w:cs="Times New Roman"/>
        </w:rPr>
        <w:t xml:space="preserve">we </w:t>
      </w:r>
      <w:r w:rsidR="00DA65D5">
        <w:rPr>
          <w:rFonts w:ascii="Times New Roman" w:hAnsi="Times New Roman" w:cs="Times New Roman"/>
        </w:rPr>
        <w:t xml:space="preserve">also </w:t>
      </w:r>
      <w:r w:rsidR="006942BC">
        <w:rPr>
          <w:rFonts w:ascii="Times New Roman" w:hAnsi="Times New Roman" w:cs="Times New Roman"/>
        </w:rPr>
        <w:t xml:space="preserve">found 5 genes in the upstream of </w:t>
      </w:r>
      <w:r w:rsidR="00886890">
        <w:rPr>
          <w:rFonts w:ascii="Times New Roman" w:hAnsi="Times New Roman" w:cs="Times New Roman"/>
        </w:rPr>
        <w:t>the pathway</w:t>
      </w:r>
      <w:r w:rsidR="009A1888">
        <w:rPr>
          <w:rFonts w:ascii="Times New Roman" w:hAnsi="Times New Roman" w:cs="Times New Roman"/>
        </w:rPr>
        <w:t>s</w:t>
      </w:r>
      <w:r w:rsidR="00313CAD">
        <w:rPr>
          <w:rFonts w:ascii="Times New Roman" w:hAnsi="Times New Roman" w:cs="Times New Roman"/>
        </w:rPr>
        <w:t xml:space="preserve"> </w:t>
      </w:r>
      <w:r w:rsidR="006942BC">
        <w:rPr>
          <w:rFonts w:ascii="Times New Roman" w:hAnsi="Times New Roman" w:cs="Times New Roman"/>
        </w:rPr>
        <w:t xml:space="preserve">were </w:t>
      </w:r>
      <w:r w:rsidR="007C385F" w:rsidRPr="00B27166">
        <w:rPr>
          <w:rFonts w:ascii="Times New Roman" w:hAnsi="Times New Roman" w:cs="Times New Roman"/>
        </w:rPr>
        <w:t>consistently</w:t>
      </w:r>
      <w:r w:rsidR="007C385F">
        <w:rPr>
          <w:rFonts w:ascii="Times New Roman" w:hAnsi="Times New Roman" w:cs="Times New Roman"/>
        </w:rPr>
        <w:t xml:space="preserve"> </w:t>
      </w:r>
      <w:r w:rsidR="006942BC">
        <w:rPr>
          <w:rFonts w:ascii="Times New Roman" w:hAnsi="Times New Roman" w:cs="Times New Roman"/>
        </w:rPr>
        <w:t xml:space="preserve">experienced increasing </w:t>
      </w:r>
      <w:r w:rsidR="006942BC" w:rsidRPr="00D17E62">
        <w:rPr>
          <w:rFonts w:ascii="Times New Roman" w:hAnsi="Times New Roman" w:cs="Times New Roman"/>
        </w:rPr>
        <w:t>evolutionary constraint</w:t>
      </w:r>
      <w:r w:rsidR="006942BC">
        <w:rPr>
          <w:rFonts w:ascii="Times New Roman" w:hAnsi="Times New Roman" w:cs="Times New Roman"/>
        </w:rPr>
        <w:t xml:space="preserve">s, </w:t>
      </w:r>
      <w:r w:rsidR="006F7E38">
        <w:rPr>
          <w:rFonts w:ascii="Times New Roman" w:hAnsi="Times New Roman" w:cs="Times New Roman"/>
        </w:rPr>
        <w:t xml:space="preserve">especially </w:t>
      </w:r>
      <w:r w:rsidR="006942BC">
        <w:rPr>
          <w:rFonts w:ascii="Times New Roman" w:hAnsi="Times New Roman" w:cs="Times New Roman"/>
        </w:rPr>
        <w:t>three of them (</w:t>
      </w:r>
      <w:r w:rsidR="006942BC" w:rsidRPr="001E00A5">
        <w:rPr>
          <w:rFonts w:ascii="Times New Roman" w:hAnsi="Times New Roman" w:cs="Times New Roman"/>
          <w:i/>
          <w:iCs/>
        </w:rPr>
        <w:t>MUC20/EPHB2/SYNJ1</w:t>
      </w:r>
      <w:r w:rsidR="006942BC">
        <w:rPr>
          <w:rFonts w:ascii="Times New Roman" w:hAnsi="Times New Roman" w:cs="Times New Roman"/>
        </w:rPr>
        <w:t>) were experienced positive selection</w:t>
      </w:r>
      <w:r w:rsidR="00237623">
        <w:rPr>
          <w:rFonts w:ascii="Times New Roman" w:hAnsi="Times New Roman" w:cs="Times New Roman"/>
        </w:rPr>
        <w:t xml:space="preserve"> in long-lived mammal</w:t>
      </w:r>
      <w:r w:rsidR="0062582B">
        <w:rPr>
          <w:rFonts w:ascii="Times New Roman" w:hAnsi="Times New Roman" w:cs="Times New Roman"/>
        </w:rPr>
        <w:t>.</w:t>
      </w:r>
      <w:r w:rsidR="006942BC">
        <w:rPr>
          <w:rFonts w:ascii="Times New Roman" w:hAnsi="Times New Roman" w:cs="Times New Roman"/>
        </w:rPr>
        <w:t xml:space="preserve"> </w:t>
      </w:r>
      <w:r w:rsidR="0062582B">
        <w:rPr>
          <w:rFonts w:ascii="Times New Roman" w:hAnsi="Times New Roman" w:cs="Times New Roman"/>
        </w:rPr>
        <w:t>P</w:t>
      </w:r>
      <w:r w:rsidR="006942BC">
        <w:rPr>
          <w:rFonts w:ascii="Times New Roman" w:hAnsi="Times New Roman" w:cs="Times New Roman"/>
        </w:rPr>
        <w:t xml:space="preserve">ositively selected gene were relatively rare either in our network or in our </w:t>
      </w:r>
      <w:r w:rsidR="00E510DD">
        <w:rPr>
          <w:rFonts w:ascii="Times New Roman" w:hAnsi="Times New Roman" w:cs="Times New Roman"/>
        </w:rPr>
        <w:t>significantly correlated gene</w:t>
      </w:r>
      <w:r w:rsidR="006942BC">
        <w:rPr>
          <w:rFonts w:ascii="Times New Roman" w:hAnsi="Times New Roman" w:cs="Times New Roman"/>
        </w:rPr>
        <w:t>s</w:t>
      </w:r>
      <w:r w:rsidR="007855DE">
        <w:rPr>
          <w:rFonts w:ascii="Times New Roman" w:hAnsi="Times New Roman" w:cs="Times New Roman"/>
        </w:rPr>
        <w:t xml:space="preserve"> (</w:t>
      </w:r>
      <w:r w:rsidR="007855DE" w:rsidRPr="007855DE">
        <w:rPr>
          <w:rFonts w:ascii="Times New Roman" w:hAnsi="Times New Roman" w:cs="Times New Roman"/>
          <w:b/>
          <w:bCs/>
        </w:rPr>
        <w:t xml:space="preserve">Figure </w:t>
      </w:r>
      <w:r w:rsidR="001F4B1F">
        <w:rPr>
          <w:rFonts w:ascii="Times New Roman" w:hAnsi="Times New Roman" w:cs="Times New Roman"/>
          <w:b/>
          <w:bCs/>
        </w:rPr>
        <w:t>5b</w:t>
      </w:r>
      <w:r w:rsidR="007855DE" w:rsidRPr="007855DE">
        <w:rPr>
          <w:rFonts w:ascii="Times New Roman" w:hAnsi="Times New Roman" w:cs="Times New Roman"/>
          <w:b/>
          <w:bCs/>
        </w:rPr>
        <w:t xml:space="preserve"> and </w:t>
      </w:r>
      <w:r w:rsidR="007855DE" w:rsidRPr="0027138C">
        <w:rPr>
          <w:rFonts w:ascii="Times New Roman" w:hAnsi="Times New Roman" w:cs="Times New Roman"/>
          <w:b/>
          <w:bCs/>
        </w:rPr>
        <w:t xml:space="preserve">Supplementary Figure </w:t>
      </w:r>
      <w:r w:rsidR="001F4B1F">
        <w:rPr>
          <w:rFonts w:ascii="Times New Roman" w:hAnsi="Times New Roman" w:cs="Times New Roman"/>
          <w:b/>
          <w:bCs/>
        </w:rPr>
        <w:t>3</w:t>
      </w:r>
      <w:r w:rsidR="007855DE">
        <w:rPr>
          <w:rFonts w:ascii="Times New Roman" w:hAnsi="Times New Roman" w:cs="Times New Roman"/>
        </w:rPr>
        <w:t>)</w:t>
      </w:r>
      <w:r w:rsidR="006942BC">
        <w:rPr>
          <w:rFonts w:ascii="Times New Roman" w:hAnsi="Times New Roman" w:cs="Times New Roman"/>
        </w:rPr>
        <w:t xml:space="preserve">. </w:t>
      </w:r>
      <w:r w:rsidR="00ED0254">
        <w:rPr>
          <w:rFonts w:ascii="Times New Roman" w:hAnsi="Times New Roman" w:cs="Times New Roman"/>
        </w:rPr>
        <w:t xml:space="preserve">These genes </w:t>
      </w:r>
      <w:r w:rsidR="002E5B74">
        <w:rPr>
          <w:rFonts w:ascii="Times New Roman" w:hAnsi="Times New Roman" w:cs="Times New Roman"/>
        </w:rPr>
        <w:t>might also regulat</w:t>
      </w:r>
      <w:r w:rsidR="00EE0FF0">
        <w:rPr>
          <w:rFonts w:ascii="Times New Roman" w:hAnsi="Times New Roman" w:cs="Times New Roman"/>
        </w:rPr>
        <w:t>e</w:t>
      </w:r>
      <w:r w:rsidR="002E5B74">
        <w:rPr>
          <w:rFonts w:ascii="Times New Roman" w:hAnsi="Times New Roman" w:cs="Times New Roman"/>
        </w:rPr>
        <w:t xml:space="preserve"> l</w:t>
      </w:r>
      <w:r w:rsidR="00D67218">
        <w:rPr>
          <w:rFonts w:ascii="Times New Roman" w:hAnsi="Times New Roman" w:cs="Times New Roman"/>
        </w:rPr>
        <w:t>ifespan</w:t>
      </w:r>
      <w:r w:rsidR="002E5B74">
        <w:rPr>
          <w:rFonts w:ascii="Times New Roman" w:hAnsi="Times New Roman" w:cs="Times New Roman"/>
        </w:rPr>
        <w:t xml:space="preserve"> </w:t>
      </w:r>
      <w:r w:rsidR="00D334A5">
        <w:rPr>
          <w:rFonts w:ascii="Times New Roman" w:hAnsi="Times New Roman" w:cs="Times New Roman"/>
        </w:rPr>
        <w:t>or</w:t>
      </w:r>
      <w:r w:rsidR="002E5B74">
        <w:rPr>
          <w:rFonts w:ascii="Times New Roman" w:hAnsi="Times New Roman" w:cs="Times New Roman"/>
        </w:rPr>
        <w:t xml:space="preserve"> aging</w:t>
      </w:r>
      <w:r w:rsidR="005E3812">
        <w:rPr>
          <w:rFonts w:ascii="Times New Roman" w:hAnsi="Times New Roman" w:cs="Times New Roman"/>
        </w:rPr>
        <w:t xml:space="preserve"> in mammals</w:t>
      </w:r>
      <w:r w:rsidR="00ED0254">
        <w:rPr>
          <w:rFonts w:ascii="Times New Roman" w:hAnsi="Times New Roman" w:cs="Times New Roman"/>
        </w:rPr>
        <w:t xml:space="preserve">. </w:t>
      </w:r>
      <w:r w:rsidR="006942BC">
        <w:rPr>
          <w:rFonts w:ascii="Times New Roman" w:hAnsi="Times New Roman" w:cs="Times New Roman"/>
        </w:rPr>
        <w:t xml:space="preserve">For example, </w:t>
      </w:r>
      <w:r w:rsidR="006E3AA4" w:rsidRPr="006E3AA4">
        <w:rPr>
          <w:rFonts w:ascii="Times New Roman" w:hAnsi="Times New Roman" w:cs="Times New Roman"/>
        </w:rPr>
        <w:t xml:space="preserve">mucin 20 </w:t>
      </w:r>
      <w:r w:rsidR="00886890">
        <w:rPr>
          <w:rFonts w:ascii="Times New Roman" w:hAnsi="Times New Roman" w:cs="Times New Roman"/>
        </w:rPr>
        <w:t>(</w:t>
      </w:r>
      <w:r w:rsidR="006942BC" w:rsidRPr="001E00A5">
        <w:rPr>
          <w:rFonts w:ascii="Times New Roman" w:hAnsi="Times New Roman" w:cs="Times New Roman"/>
          <w:i/>
          <w:iCs/>
        </w:rPr>
        <w:t>MUC20</w:t>
      </w:r>
      <w:r w:rsidR="00886890">
        <w:rPr>
          <w:rFonts w:ascii="Times New Roman" w:hAnsi="Times New Roman" w:cs="Times New Roman"/>
        </w:rPr>
        <w:t>)</w:t>
      </w:r>
      <w:r w:rsidR="00921DEE">
        <w:rPr>
          <w:rFonts w:ascii="Times New Roman" w:hAnsi="Times New Roman" w:cs="Times New Roman"/>
        </w:rPr>
        <w:t xml:space="preserve">, which might be a negative regulator of </w:t>
      </w:r>
      <w:r w:rsidR="00197D08" w:rsidRPr="00197D08">
        <w:rPr>
          <w:rFonts w:ascii="Times New Roman" w:hAnsi="Times New Roman" w:cs="Times New Roman"/>
        </w:rPr>
        <w:t>MAPK cascade</w:t>
      </w:r>
      <w:r w:rsidR="00197D08">
        <w:rPr>
          <w:rFonts w:ascii="Times New Roman" w:hAnsi="Times New Roman" w:cs="Times New Roman"/>
        </w:rPr>
        <w:t xml:space="preserve"> and RTKs</w:t>
      </w:r>
      <w:r w:rsidR="00921DEE">
        <w:rPr>
          <w:rFonts w:ascii="Times New Roman" w:hAnsi="Times New Roman" w:cs="Times New Roman"/>
        </w:rPr>
        <w:t>,</w:t>
      </w:r>
      <w:r w:rsidR="00886890">
        <w:rPr>
          <w:rFonts w:ascii="Times New Roman" w:hAnsi="Times New Roman" w:cs="Times New Roman"/>
        </w:rPr>
        <w:t xml:space="preserve"> </w:t>
      </w:r>
      <w:r w:rsidR="006942BC">
        <w:rPr>
          <w:rFonts w:ascii="Times New Roman" w:hAnsi="Times New Roman" w:cs="Times New Roman"/>
        </w:rPr>
        <w:t xml:space="preserve">was one the most </w:t>
      </w:r>
      <w:r w:rsidR="006942BC" w:rsidRPr="001C4262">
        <w:rPr>
          <w:rFonts w:ascii="Times New Roman" w:hAnsi="Times New Roman" w:cs="Times New Roman"/>
        </w:rPr>
        <w:t>prominent</w:t>
      </w:r>
      <w:r w:rsidR="006942BC">
        <w:rPr>
          <w:rFonts w:ascii="Times New Roman" w:hAnsi="Times New Roman" w:cs="Times New Roman"/>
        </w:rPr>
        <w:t xml:space="preserve"> </w:t>
      </w:r>
      <w:r w:rsidR="006942BC" w:rsidRPr="001C5382">
        <w:rPr>
          <w:rFonts w:ascii="Times New Roman" w:hAnsi="Times New Roman" w:cs="Times New Roman"/>
        </w:rPr>
        <w:t>calorie restriction</w:t>
      </w:r>
      <w:r w:rsidR="006942BC">
        <w:rPr>
          <w:rFonts w:ascii="Times New Roman" w:hAnsi="Times New Roman" w:cs="Times New Roman"/>
        </w:rPr>
        <w:t xml:space="preserve"> (CR)</w:t>
      </w:r>
      <w:r w:rsidR="006942BC" w:rsidRPr="001C4262">
        <w:rPr>
          <w:rFonts w:ascii="Times New Roman" w:hAnsi="Times New Roman" w:cs="Times New Roman"/>
        </w:rPr>
        <w:t>-associated genes</w:t>
      </w:r>
      <w:r w:rsidR="00EE0FF0">
        <w:rPr>
          <w:rFonts w:ascii="Times New Roman" w:hAnsi="Times New Roman" w:cs="Times New Roman"/>
        </w:rPr>
        <w:t xml:space="preserve"> in </w:t>
      </w:r>
      <w:r w:rsidR="00380DF4">
        <w:rPr>
          <w:rFonts w:ascii="Times New Roman" w:hAnsi="Times New Roman" w:cs="Times New Roman"/>
        </w:rPr>
        <w:t>mice</w:t>
      </w:r>
      <w:r w:rsidR="006942BC">
        <w:rPr>
          <w:rFonts w:ascii="Times New Roman" w:hAnsi="Times New Roman" w:cs="Times New Roman"/>
        </w:rPr>
        <w:fldChar w:fldCharType="begin">
          <w:fldData xml:space="preserve">PEVuZE5vdGU+PENpdGU+PEF1dGhvcj5Lb2s8L0F1dGhvcj48WWVhcj4yMDE4PC9ZZWFyPjxSZWNO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</w:fldData>
        </w:fldChar>
      </w:r>
      <w:r w:rsidR="00741042">
        <w:rPr>
          <w:rFonts w:ascii="Times New Roman" w:hAnsi="Times New Roman" w:cs="Times New Roman"/>
        </w:rPr>
        <w:instrText xml:space="preserve"> ADDIN EN.CITE </w:instrText>
      </w:r>
      <w:r w:rsidR="00741042">
        <w:rPr>
          <w:rFonts w:ascii="Times New Roman" w:hAnsi="Times New Roman" w:cs="Times New Roman"/>
        </w:rPr>
        <w:fldChar w:fldCharType="begin">
          <w:fldData xml:space="preserve">PEVuZE5vdGU+PENpdGU+PEF1dGhvcj5Lb2s8L0F1dGhvcj48WWVhcj4yMDE4PC9ZZWFyPjxSZWNO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</w:fldData>
        </w:fldChar>
      </w:r>
      <w:r w:rsidR="00741042">
        <w:rPr>
          <w:rFonts w:ascii="Times New Roman" w:hAnsi="Times New Roman" w:cs="Times New Roman"/>
        </w:rPr>
        <w:instrText xml:space="preserve"> ADDIN EN.CITE.DATA </w:instrText>
      </w:r>
      <w:r w:rsidR="00741042">
        <w:rPr>
          <w:rFonts w:ascii="Times New Roman" w:hAnsi="Times New Roman" w:cs="Times New Roman"/>
        </w:rPr>
      </w:r>
      <w:r w:rsidR="00741042">
        <w:rPr>
          <w:rFonts w:ascii="Times New Roman" w:hAnsi="Times New Roman" w:cs="Times New Roman"/>
        </w:rPr>
        <w:fldChar w:fldCharType="end"/>
      </w:r>
      <w:r w:rsidR="006942BC">
        <w:rPr>
          <w:rFonts w:ascii="Times New Roman" w:hAnsi="Times New Roman" w:cs="Times New Roman"/>
        </w:rPr>
      </w:r>
      <w:r w:rsidR="006942BC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54</w:t>
      </w:r>
      <w:r w:rsidR="006942BC">
        <w:rPr>
          <w:rFonts w:ascii="Times New Roman" w:hAnsi="Times New Roman" w:cs="Times New Roman"/>
        </w:rPr>
        <w:fldChar w:fldCharType="end"/>
      </w:r>
      <w:r w:rsidR="006942BC">
        <w:rPr>
          <w:rFonts w:ascii="Times New Roman" w:hAnsi="Times New Roman" w:cs="Times New Roman"/>
        </w:rPr>
        <w:t>.</w:t>
      </w:r>
      <w:r w:rsidR="00100E1E">
        <w:rPr>
          <w:rFonts w:ascii="Times New Roman" w:hAnsi="Times New Roman" w:cs="Times New Roman"/>
        </w:rPr>
        <w:t xml:space="preserve"> The pattern of evolutionary constraint </w:t>
      </w:r>
      <w:r w:rsidR="003B30ED">
        <w:rPr>
          <w:rFonts w:ascii="Times New Roman" w:hAnsi="Times New Roman" w:cs="Times New Roman"/>
        </w:rPr>
        <w:t>in</w:t>
      </w:r>
      <w:r w:rsidR="00100E1E">
        <w:rPr>
          <w:rFonts w:ascii="Times New Roman" w:hAnsi="Times New Roman" w:cs="Times New Roman"/>
        </w:rPr>
        <w:t xml:space="preserve"> Module 5 was similar to Module 1. </w:t>
      </w:r>
      <w:r w:rsidR="00E30701">
        <w:rPr>
          <w:rFonts w:ascii="Times New Roman" w:hAnsi="Times New Roman" w:cs="Times New Roman"/>
        </w:rPr>
        <w:t>Module 5</w:t>
      </w:r>
      <w:r w:rsidR="002F0C43">
        <w:rPr>
          <w:rFonts w:ascii="Times New Roman" w:hAnsi="Times New Roman" w:cs="Times New Roman"/>
        </w:rPr>
        <w:t xml:space="preserve"> </w:t>
      </w:r>
      <w:r w:rsidR="00AD6A70">
        <w:rPr>
          <w:rFonts w:ascii="Times New Roman" w:hAnsi="Times New Roman" w:cs="Times New Roman"/>
        </w:rPr>
        <w:t>like a protein complex</w:t>
      </w:r>
      <w:r w:rsidR="002A7D75">
        <w:rPr>
          <w:rFonts w:ascii="Times New Roman" w:hAnsi="Times New Roman" w:cs="Times New Roman"/>
        </w:rPr>
        <w:t xml:space="preserve"> and</w:t>
      </w:r>
      <w:r w:rsidR="00E30701">
        <w:rPr>
          <w:rFonts w:ascii="Times New Roman" w:hAnsi="Times New Roman" w:cs="Times New Roman"/>
        </w:rPr>
        <w:t xml:space="preserve"> </w:t>
      </w:r>
      <w:r w:rsidR="00F124E7">
        <w:rPr>
          <w:rFonts w:ascii="Times New Roman" w:hAnsi="Times New Roman" w:cs="Times New Roman"/>
        </w:rPr>
        <w:t>involved in cell cycle and cell division. Most genes in this module were</w:t>
      </w:r>
      <w:r w:rsidR="00E30701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NCGs</w:t>
      </w:r>
      <w:r w:rsidR="00F124E7">
        <w:rPr>
          <w:rFonts w:ascii="Times New Roman" w:hAnsi="Times New Roman" w:cs="Times New Roman"/>
        </w:rPr>
        <w:t>. However,</w:t>
      </w:r>
      <w:r w:rsidR="00100E1E">
        <w:rPr>
          <w:rFonts w:ascii="Times New Roman" w:hAnsi="Times New Roman" w:cs="Times New Roman"/>
        </w:rPr>
        <w:t xml:space="preserve"> </w:t>
      </w:r>
      <w:r w:rsidR="00100E1E" w:rsidRPr="001E00A5">
        <w:rPr>
          <w:rFonts w:ascii="Times New Roman" w:hAnsi="Times New Roman" w:cs="Times New Roman"/>
          <w:i/>
          <w:iCs/>
        </w:rPr>
        <w:t>NUP107</w:t>
      </w:r>
      <w:r w:rsidR="00100E1E">
        <w:rPr>
          <w:rFonts w:ascii="Times New Roman" w:hAnsi="Times New Roman" w:cs="Times New Roman"/>
        </w:rPr>
        <w:t>, the only gene</w:t>
      </w:r>
      <w:r w:rsidR="005D11B0">
        <w:rPr>
          <w:rFonts w:ascii="Times New Roman" w:hAnsi="Times New Roman" w:cs="Times New Roman"/>
        </w:rPr>
        <w:t xml:space="preserve"> in t</w:t>
      </w:r>
      <w:r w:rsidR="00244518">
        <w:rPr>
          <w:rFonts w:ascii="Times New Roman" w:hAnsi="Times New Roman" w:cs="Times New Roman"/>
        </w:rPr>
        <w:t>his module</w:t>
      </w:r>
      <w:r w:rsidR="003B30ED">
        <w:rPr>
          <w:rFonts w:ascii="Times New Roman" w:hAnsi="Times New Roman" w:cs="Times New Roman"/>
        </w:rPr>
        <w:t xml:space="preserve"> that direct regulate other genes was a </w:t>
      </w:r>
      <w:r w:rsidR="00D8532A">
        <w:rPr>
          <w:rFonts w:ascii="Times New Roman" w:hAnsi="Times New Roman" w:cs="Times New Roman"/>
        </w:rPr>
        <w:t>positively correlated gene</w:t>
      </w:r>
      <w:r w:rsidR="003B30ED">
        <w:rPr>
          <w:rFonts w:ascii="Times New Roman" w:hAnsi="Times New Roman" w:cs="Times New Roman"/>
        </w:rPr>
        <w:t>.</w:t>
      </w:r>
      <w:r w:rsidR="00D8532A">
        <w:rPr>
          <w:rFonts w:ascii="Times New Roman" w:hAnsi="Times New Roman" w:cs="Times New Roman"/>
        </w:rPr>
        <w:t xml:space="preserve"> </w:t>
      </w:r>
      <w:r w:rsidR="00F96261" w:rsidRPr="001E00A5">
        <w:rPr>
          <w:rFonts w:ascii="Times New Roman" w:hAnsi="Times New Roman" w:cs="Times New Roman"/>
          <w:i/>
          <w:iCs/>
        </w:rPr>
        <w:t>NUP107</w:t>
      </w:r>
      <w:r w:rsidR="00244518">
        <w:rPr>
          <w:rFonts w:ascii="Times New Roman" w:hAnsi="Times New Roman" w:cs="Times New Roman"/>
        </w:rPr>
        <w:t xml:space="preserve"> may </w:t>
      </w:r>
      <w:r w:rsidR="00147BD8">
        <w:rPr>
          <w:rFonts w:ascii="Times New Roman" w:hAnsi="Times New Roman" w:cs="Times New Roman"/>
        </w:rPr>
        <w:t>combine</w:t>
      </w:r>
      <w:r w:rsidR="00377BEA">
        <w:rPr>
          <w:rFonts w:ascii="Times New Roman" w:hAnsi="Times New Roman" w:cs="Times New Roman"/>
        </w:rPr>
        <w:t xml:space="preserve"> other protein, such as </w:t>
      </w:r>
      <w:r w:rsidR="00377BEA" w:rsidRPr="001E00A5">
        <w:rPr>
          <w:rFonts w:ascii="Times New Roman" w:hAnsi="Times New Roman" w:cs="Times New Roman"/>
          <w:i/>
          <w:iCs/>
        </w:rPr>
        <w:t>NUP88</w:t>
      </w:r>
      <w:r w:rsidR="00377BEA">
        <w:rPr>
          <w:rFonts w:ascii="Times New Roman" w:hAnsi="Times New Roman" w:cs="Times New Roman"/>
        </w:rPr>
        <w:t xml:space="preserve"> and </w:t>
      </w:r>
      <w:r w:rsidR="00377BEA" w:rsidRPr="001E00A5">
        <w:rPr>
          <w:rFonts w:ascii="Times New Roman" w:hAnsi="Times New Roman" w:cs="Times New Roman"/>
          <w:i/>
          <w:iCs/>
        </w:rPr>
        <w:t>NUP155</w:t>
      </w:r>
      <w:r w:rsidR="00377BEA">
        <w:rPr>
          <w:rFonts w:ascii="Times New Roman" w:hAnsi="Times New Roman" w:cs="Times New Roman"/>
        </w:rPr>
        <w:t xml:space="preserve"> to activate CP</w:t>
      </w:r>
      <w:r w:rsidR="00EB23A3">
        <w:rPr>
          <w:rFonts w:ascii="Times New Roman" w:hAnsi="Times New Roman" w:cs="Times New Roman"/>
        </w:rPr>
        <w:t>S</w:t>
      </w:r>
      <w:r w:rsidR="00377BEA">
        <w:rPr>
          <w:rFonts w:ascii="Times New Roman" w:hAnsi="Times New Roman" w:cs="Times New Roman"/>
        </w:rPr>
        <w:t>F3 and NCBP</w:t>
      </w:r>
      <w:r w:rsidR="00FB6C6A">
        <w:rPr>
          <w:rFonts w:ascii="Times New Roman" w:hAnsi="Times New Roman" w:cs="Times New Roman"/>
        </w:rPr>
        <w:t>1</w:t>
      </w:r>
      <w:r w:rsidR="00E57141">
        <w:rPr>
          <w:rFonts w:ascii="Times New Roman" w:hAnsi="Times New Roman" w:cs="Times New Roman"/>
        </w:rPr>
        <w:t xml:space="preserve"> (</w:t>
      </w:r>
      <w:r w:rsidR="00E57141" w:rsidRPr="00B844CA">
        <w:rPr>
          <w:rFonts w:ascii="Times New Roman" w:hAnsi="Times New Roman" w:cs="Times New Roman"/>
          <w:b/>
          <w:bCs/>
        </w:rPr>
        <w:t xml:space="preserve">Figure 6 </w:t>
      </w:r>
      <w:r w:rsidR="002474E2">
        <w:rPr>
          <w:rFonts w:ascii="Times New Roman" w:hAnsi="Times New Roman" w:cs="Times New Roman"/>
          <w:b/>
          <w:bCs/>
        </w:rPr>
        <w:t>M</w:t>
      </w:r>
      <w:r w:rsidR="00E57141" w:rsidRPr="00B844CA">
        <w:rPr>
          <w:rFonts w:ascii="Times New Roman" w:hAnsi="Times New Roman" w:cs="Times New Roman"/>
          <w:b/>
          <w:bCs/>
        </w:rPr>
        <w:t xml:space="preserve">odule </w:t>
      </w:r>
      <w:r w:rsidR="00E57141">
        <w:rPr>
          <w:rFonts w:ascii="Times New Roman" w:hAnsi="Times New Roman" w:cs="Times New Roman"/>
          <w:b/>
          <w:bCs/>
        </w:rPr>
        <w:t>5</w:t>
      </w:r>
      <w:r w:rsidR="00E57141">
        <w:rPr>
          <w:rFonts w:ascii="Times New Roman" w:hAnsi="Times New Roman" w:cs="Times New Roman"/>
        </w:rPr>
        <w:t>)</w:t>
      </w:r>
      <w:r w:rsidR="00062B35">
        <w:rPr>
          <w:rFonts w:ascii="Times New Roman" w:hAnsi="Times New Roman" w:cs="Times New Roman"/>
        </w:rPr>
        <w:t>.</w:t>
      </w:r>
    </w:p>
    <w:p w14:paraId="78304B31" w14:textId="6FE47D7E" w:rsidR="008B3108" w:rsidRDefault="00B941DA" w:rsidP="00550DE0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34585DD3" w14:textId="12F17526" w:rsidR="003E428B" w:rsidRDefault="00331429" w:rsidP="00B06063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unction of </w:t>
      </w:r>
      <w:r w:rsidR="0089608D">
        <w:rPr>
          <w:rFonts w:ascii="Times New Roman" w:hAnsi="Times New Roman" w:cs="Times New Roman"/>
        </w:rPr>
        <w:t>Module 4</w:t>
      </w:r>
      <w:r w:rsidR="00BB7393">
        <w:rPr>
          <w:rFonts w:ascii="Times New Roman" w:hAnsi="Times New Roman" w:cs="Times New Roman"/>
        </w:rPr>
        <w:t xml:space="preserve"> </w:t>
      </w:r>
      <w:r w:rsidR="005D11B0">
        <w:rPr>
          <w:rFonts w:ascii="Times New Roman" w:hAnsi="Times New Roman" w:cs="Times New Roman"/>
        </w:rPr>
        <w:t>mainly</w:t>
      </w:r>
      <w:r w:rsidR="00292202">
        <w:rPr>
          <w:rFonts w:ascii="Times New Roman" w:hAnsi="Times New Roman" w:cs="Times New Roman"/>
        </w:rPr>
        <w:t xml:space="preserve"> </w:t>
      </w:r>
      <w:r w:rsidR="008B3108">
        <w:rPr>
          <w:rFonts w:ascii="Times New Roman" w:hAnsi="Times New Roman" w:cs="Times New Roman"/>
        </w:rPr>
        <w:t>involve</w:t>
      </w:r>
      <w:r w:rsidR="00292202">
        <w:rPr>
          <w:rFonts w:ascii="Times New Roman" w:hAnsi="Times New Roman" w:cs="Times New Roman"/>
        </w:rPr>
        <w:t>d</w:t>
      </w:r>
      <w:r w:rsidR="008B3108">
        <w:rPr>
          <w:rFonts w:ascii="Times New Roman" w:hAnsi="Times New Roman" w:cs="Times New Roman"/>
        </w:rPr>
        <w:t xml:space="preserve"> in </w:t>
      </w:r>
      <w:r w:rsidR="0099164C" w:rsidRPr="0099164C">
        <w:rPr>
          <w:rFonts w:ascii="Times New Roman" w:hAnsi="Times New Roman" w:cs="Times New Roman"/>
        </w:rPr>
        <w:t>cell adhesion</w:t>
      </w:r>
      <w:r w:rsidR="00404F1F">
        <w:rPr>
          <w:rFonts w:ascii="Times New Roman" w:hAnsi="Times New Roman" w:cs="Times New Roman"/>
        </w:rPr>
        <w:t>,</w:t>
      </w:r>
      <w:r w:rsidR="0099164C">
        <w:rPr>
          <w:rFonts w:ascii="Times New Roman" w:hAnsi="Times New Roman" w:cs="Times New Roman"/>
        </w:rPr>
        <w:t xml:space="preserve"> cell</w:t>
      </w:r>
      <w:r w:rsidR="00000603">
        <w:rPr>
          <w:rFonts w:ascii="Times New Roman" w:hAnsi="Times New Roman" w:cs="Times New Roman"/>
        </w:rPr>
        <w:t xml:space="preserve"> matrix interaction</w:t>
      </w:r>
      <w:r w:rsidR="00FC51A1">
        <w:rPr>
          <w:rFonts w:ascii="Times New Roman" w:hAnsi="Times New Roman" w:cs="Times New Roman"/>
        </w:rPr>
        <w:t xml:space="preserve">, </w:t>
      </w:r>
      <w:r w:rsidR="00FC51A1" w:rsidRPr="00FC51A1">
        <w:rPr>
          <w:rFonts w:ascii="Times New Roman" w:hAnsi="Times New Roman" w:cs="Times New Roman"/>
        </w:rPr>
        <w:t>extracellular matrix organization</w:t>
      </w:r>
      <w:r w:rsidR="00FC51A1">
        <w:rPr>
          <w:rFonts w:ascii="Times New Roman" w:hAnsi="Times New Roman" w:cs="Times New Roman"/>
        </w:rPr>
        <w:t xml:space="preserve"> and so on</w:t>
      </w:r>
      <w:r w:rsidR="00982ED6">
        <w:rPr>
          <w:rFonts w:ascii="Times New Roman" w:hAnsi="Times New Roman" w:cs="Times New Roman"/>
        </w:rPr>
        <w:t xml:space="preserve">. </w:t>
      </w:r>
      <w:r w:rsidR="005D11B0">
        <w:rPr>
          <w:rFonts w:ascii="Times New Roman" w:hAnsi="Times New Roman" w:cs="Times New Roman"/>
        </w:rPr>
        <w:t xml:space="preserve">This module </w:t>
      </w:r>
      <w:r w:rsidR="00054308">
        <w:rPr>
          <w:rFonts w:ascii="Times New Roman" w:hAnsi="Times New Roman" w:cs="Times New Roman"/>
        </w:rPr>
        <w:t xml:space="preserve">might be </w:t>
      </w:r>
      <w:r w:rsidR="004C3153">
        <w:rPr>
          <w:rFonts w:ascii="Times New Roman" w:hAnsi="Times New Roman" w:cs="Times New Roman"/>
        </w:rPr>
        <w:t>regulated</w:t>
      </w:r>
      <w:r w:rsidR="005D11B0">
        <w:rPr>
          <w:rFonts w:ascii="Times New Roman" w:hAnsi="Times New Roman" w:cs="Times New Roman"/>
        </w:rPr>
        <w:t xml:space="preserve"> by </w:t>
      </w:r>
      <w:r w:rsidR="003E428B">
        <w:rPr>
          <w:rFonts w:ascii="Times New Roman" w:hAnsi="Times New Roman" w:cs="Times New Roman"/>
        </w:rPr>
        <w:t>MAPK cascade</w:t>
      </w:r>
      <w:r w:rsidR="002F0B41">
        <w:rPr>
          <w:rFonts w:ascii="Times New Roman" w:hAnsi="Times New Roman" w:cs="Times New Roman"/>
        </w:rPr>
        <w:t xml:space="preserve"> (</w:t>
      </w:r>
      <w:r w:rsidR="002F0B41" w:rsidRPr="00B844CA">
        <w:rPr>
          <w:rFonts w:ascii="Times New Roman" w:hAnsi="Times New Roman" w:cs="Times New Roman"/>
          <w:b/>
          <w:bCs/>
        </w:rPr>
        <w:t xml:space="preserve">Figure 6 </w:t>
      </w:r>
      <w:r w:rsidR="00B7531B">
        <w:rPr>
          <w:rFonts w:ascii="Times New Roman" w:hAnsi="Times New Roman" w:cs="Times New Roman"/>
          <w:b/>
          <w:bCs/>
        </w:rPr>
        <w:t>M</w:t>
      </w:r>
      <w:r w:rsidR="002F0B41" w:rsidRPr="00B844CA">
        <w:rPr>
          <w:rFonts w:ascii="Times New Roman" w:hAnsi="Times New Roman" w:cs="Times New Roman"/>
          <w:b/>
          <w:bCs/>
        </w:rPr>
        <w:t xml:space="preserve">odule </w:t>
      </w:r>
      <w:r w:rsidR="002F0B41">
        <w:rPr>
          <w:rFonts w:ascii="Times New Roman" w:hAnsi="Times New Roman" w:cs="Times New Roman"/>
          <w:b/>
          <w:bCs/>
        </w:rPr>
        <w:t>4</w:t>
      </w:r>
      <w:r w:rsidR="002F0B41">
        <w:rPr>
          <w:rFonts w:ascii="Times New Roman" w:hAnsi="Times New Roman" w:cs="Times New Roman"/>
        </w:rPr>
        <w:t xml:space="preserve">) and 4 </w:t>
      </w:r>
      <w:r w:rsidR="00004A1A">
        <w:rPr>
          <w:rFonts w:ascii="Times New Roman" w:hAnsi="Times New Roman" w:cs="Times New Roman"/>
        </w:rPr>
        <w:t xml:space="preserve">of 12 </w:t>
      </w:r>
      <w:r w:rsidR="00D7524B">
        <w:rPr>
          <w:rFonts w:ascii="Times New Roman" w:hAnsi="Times New Roman" w:cs="Times New Roman"/>
        </w:rPr>
        <w:t>member</w:t>
      </w:r>
      <w:r w:rsidR="002F0B41">
        <w:rPr>
          <w:rFonts w:ascii="Times New Roman" w:hAnsi="Times New Roman" w:cs="Times New Roman"/>
        </w:rPr>
        <w:t>s</w:t>
      </w:r>
      <w:r w:rsidR="00004A1A">
        <w:rPr>
          <w:rFonts w:ascii="Times New Roman" w:hAnsi="Times New Roman" w:cs="Times New Roman"/>
        </w:rPr>
        <w:t xml:space="preserve"> in this module</w:t>
      </w:r>
      <w:r w:rsidR="002F0B41">
        <w:rPr>
          <w:rFonts w:ascii="Times New Roman" w:hAnsi="Times New Roman" w:cs="Times New Roman"/>
        </w:rPr>
        <w:t xml:space="preserve"> (</w:t>
      </w:r>
      <w:r w:rsidR="002F0B41" w:rsidRPr="001E00A5">
        <w:rPr>
          <w:rFonts w:ascii="Times New Roman" w:hAnsi="Times New Roman" w:cs="Times New Roman"/>
          <w:i/>
          <w:iCs/>
        </w:rPr>
        <w:t>CAV1/PTK2B/ATCN3/COL15A1</w:t>
      </w:r>
      <w:r w:rsidR="002F0B41">
        <w:rPr>
          <w:rFonts w:ascii="Times New Roman" w:hAnsi="Times New Roman" w:cs="Times New Roman"/>
        </w:rPr>
        <w:t>) might affect l</w:t>
      </w:r>
      <w:r w:rsidR="00F04D94">
        <w:rPr>
          <w:rFonts w:ascii="Times New Roman" w:hAnsi="Times New Roman" w:cs="Times New Roman"/>
        </w:rPr>
        <w:t>ongevity</w:t>
      </w:r>
      <w:r w:rsidR="002F0B41">
        <w:rPr>
          <w:rFonts w:ascii="Times New Roman" w:hAnsi="Times New Roman" w:cs="Times New Roman"/>
        </w:rPr>
        <w:t xml:space="preserve"> or aging according to HAGR database</w:t>
      </w:r>
      <w:r w:rsidR="005D11B0">
        <w:rPr>
          <w:rFonts w:ascii="Times New Roman" w:hAnsi="Times New Roman" w:cs="Times New Roman"/>
        </w:rPr>
        <w:t xml:space="preserve"> </w:t>
      </w:r>
      <w:r w:rsidR="00A122E0">
        <w:rPr>
          <w:rFonts w:ascii="Times New Roman" w:hAnsi="Times New Roman" w:cs="Times New Roman"/>
        </w:rPr>
        <w:t>(</w:t>
      </w:r>
      <w:r w:rsidR="006B2590">
        <w:rPr>
          <w:rFonts w:ascii="Times New Roman" w:hAnsi="Times New Roman" w:cs="Times New Roman"/>
          <w:b/>
          <w:bCs/>
        </w:rPr>
        <w:t>Supplementary Table 5</w:t>
      </w:r>
      <w:r w:rsidR="00A122E0">
        <w:rPr>
          <w:rFonts w:ascii="Times New Roman" w:hAnsi="Times New Roman" w:cs="Times New Roman"/>
        </w:rPr>
        <w:t>)</w:t>
      </w:r>
      <w:r w:rsidR="005D11B0">
        <w:rPr>
          <w:rFonts w:ascii="Times New Roman" w:hAnsi="Times New Roman" w:cs="Times New Roman"/>
        </w:rPr>
        <w:t xml:space="preserve">. </w:t>
      </w:r>
      <w:r w:rsidR="00D73082">
        <w:rPr>
          <w:rFonts w:ascii="Times New Roman" w:hAnsi="Times New Roman" w:cs="Times New Roman"/>
        </w:rPr>
        <w:t xml:space="preserve">Most genes in Module 4 were </w:t>
      </w:r>
      <w:r w:rsidR="00E510DD">
        <w:rPr>
          <w:rFonts w:ascii="Times New Roman" w:hAnsi="Times New Roman" w:cs="Times New Roman"/>
        </w:rPr>
        <w:t>positively correlated gene</w:t>
      </w:r>
      <w:r w:rsidR="00D73082">
        <w:rPr>
          <w:rFonts w:ascii="Times New Roman" w:hAnsi="Times New Roman" w:cs="Times New Roman"/>
        </w:rPr>
        <w:t xml:space="preserve"> and many of them were experienced relaxed selection in long-lived mammals. However,</w:t>
      </w:r>
      <w:r w:rsidR="00D73082" w:rsidRPr="00D73082">
        <w:t xml:space="preserve"> </w:t>
      </w:r>
      <w:r w:rsidR="00D73082">
        <w:rPr>
          <w:rFonts w:ascii="Times New Roman" w:hAnsi="Times New Roman" w:cs="Times New Roman"/>
        </w:rPr>
        <w:t>the i</w:t>
      </w:r>
      <w:r w:rsidR="00D73082" w:rsidRPr="00D73082">
        <w:rPr>
          <w:rFonts w:ascii="Times New Roman" w:hAnsi="Times New Roman" w:cs="Times New Roman"/>
        </w:rPr>
        <w:t xml:space="preserve">ntegrin </w:t>
      </w:r>
      <w:r w:rsidR="00D73082">
        <w:rPr>
          <w:rFonts w:ascii="Times New Roman" w:hAnsi="Times New Roman" w:cs="Times New Roman"/>
        </w:rPr>
        <w:t>s</w:t>
      </w:r>
      <w:r w:rsidR="00D73082" w:rsidRPr="00D73082">
        <w:rPr>
          <w:rFonts w:ascii="Times New Roman" w:hAnsi="Times New Roman" w:cs="Times New Roman"/>
        </w:rPr>
        <w:t xml:space="preserve">ubunit </w:t>
      </w:r>
      <w:r w:rsidR="00D73082">
        <w:rPr>
          <w:rFonts w:ascii="Times New Roman" w:hAnsi="Times New Roman" w:cs="Times New Roman"/>
        </w:rPr>
        <w:t>b</w:t>
      </w:r>
      <w:r w:rsidR="00D73082" w:rsidRPr="00D73082">
        <w:rPr>
          <w:rFonts w:ascii="Times New Roman" w:hAnsi="Times New Roman" w:cs="Times New Roman"/>
        </w:rPr>
        <w:t>eta 7</w:t>
      </w:r>
      <w:r w:rsidR="00D73082">
        <w:rPr>
          <w:rFonts w:ascii="Times New Roman" w:hAnsi="Times New Roman" w:cs="Times New Roman"/>
        </w:rPr>
        <w:t xml:space="preserve"> (</w:t>
      </w:r>
      <w:r w:rsidR="003B2347" w:rsidRPr="001E00A5">
        <w:rPr>
          <w:rFonts w:ascii="Times New Roman" w:hAnsi="Times New Roman" w:cs="Times New Roman"/>
          <w:i/>
          <w:iCs/>
        </w:rPr>
        <w:t>ITGB7</w:t>
      </w:r>
      <w:r w:rsidR="00D73082">
        <w:rPr>
          <w:rFonts w:ascii="Times New Roman" w:hAnsi="Times New Roman" w:cs="Times New Roman"/>
        </w:rPr>
        <w:t xml:space="preserve">), which was activated by other 4 </w:t>
      </w:r>
      <w:r w:rsidR="009408DB">
        <w:rPr>
          <w:rFonts w:ascii="Times New Roman" w:hAnsi="Times New Roman" w:cs="Times New Roman"/>
        </w:rPr>
        <w:t>member</w:t>
      </w:r>
      <w:r w:rsidR="00D73082">
        <w:rPr>
          <w:rFonts w:ascii="Times New Roman" w:hAnsi="Times New Roman" w:cs="Times New Roman"/>
        </w:rPr>
        <w:t xml:space="preserve">s in this module, was experienced </w:t>
      </w:r>
      <w:r w:rsidR="00113A20" w:rsidRPr="00113A20">
        <w:rPr>
          <w:rFonts w:ascii="Times New Roman" w:hAnsi="Times New Roman" w:cs="Times New Roman"/>
        </w:rPr>
        <w:t>increased</w:t>
      </w:r>
      <w:r w:rsidR="00D73082">
        <w:rPr>
          <w:rFonts w:ascii="Times New Roman" w:hAnsi="Times New Roman" w:cs="Times New Roman"/>
        </w:rPr>
        <w:t xml:space="preserve"> evolutionary constraint in long-lived mammals (</w:t>
      </w:r>
      <w:r w:rsidR="00D73082" w:rsidRPr="00B844CA">
        <w:rPr>
          <w:rFonts w:ascii="Times New Roman" w:hAnsi="Times New Roman" w:cs="Times New Roman"/>
          <w:b/>
          <w:bCs/>
        </w:rPr>
        <w:t xml:space="preserve">Figure 6 </w:t>
      </w:r>
      <w:r w:rsidR="00D73082">
        <w:rPr>
          <w:rFonts w:ascii="Times New Roman" w:hAnsi="Times New Roman" w:cs="Times New Roman"/>
          <w:b/>
          <w:bCs/>
        </w:rPr>
        <w:t>M</w:t>
      </w:r>
      <w:r w:rsidR="00D73082" w:rsidRPr="00B844CA">
        <w:rPr>
          <w:rFonts w:ascii="Times New Roman" w:hAnsi="Times New Roman" w:cs="Times New Roman"/>
          <w:b/>
          <w:bCs/>
        </w:rPr>
        <w:t xml:space="preserve">odule </w:t>
      </w:r>
      <w:r w:rsidR="00D73082">
        <w:rPr>
          <w:rFonts w:ascii="Times New Roman" w:hAnsi="Times New Roman" w:cs="Times New Roman"/>
          <w:b/>
          <w:bCs/>
        </w:rPr>
        <w:t>4</w:t>
      </w:r>
      <w:r w:rsidR="00D73082">
        <w:rPr>
          <w:rFonts w:ascii="Times New Roman" w:hAnsi="Times New Roman" w:cs="Times New Roman"/>
        </w:rPr>
        <w:t>).</w:t>
      </w:r>
      <w:r w:rsidR="00842592">
        <w:rPr>
          <w:rFonts w:ascii="Times New Roman" w:hAnsi="Times New Roman" w:cs="Times New Roman"/>
        </w:rPr>
        <w:t xml:space="preserve"> </w:t>
      </w:r>
      <w:r w:rsidR="00732DB7" w:rsidRPr="001E00A5">
        <w:rPr>
          <w:rFonts w:ascii="Times New Roman" w:hAnsi="Times New Roman" w:cs="Times New Roman"/>
          <w:i/>
          <w:iCs/>
        </w:rPr>
        <w:t>ITGB7</w:t>
      </w:r>
      <w:r w:rsidR="00732DB7">
        <w:rPr>
          <w:rFonts w:ascii="Times New Roman" w:hAnsi="Times New Roman" w:cs="Times New Roman"/>
        </w:rPr>
        <w:t xml:space="preserve"> was an </w:t>
      </w:r>
      <w:r w:rsidR="00732DB7" w:rsidRPr="00732DB7">
        <w:rPr>
          <w:rFonts w:ascii="Times New Roman" w:hAnsi="Times New Roman" w:cs="Times New Roman"/>
        </w:rPr>
        <w:t>integrin receptor</w:t>
      </w:r>
      <w:r w:rsidR="00732DB7">
        <w:rPr>
          <w:rFonts w:ascii="Times New Roman" w:hAnsi="Times New Roman" w:cs="Times New Roman"/>
        </w:rPr>
        <w:t xml:space="preserve"> </w:t>
      </w:r>
      <w:r w:rsidR="005F3F7F" w:rsidRPr="005F3F7F">
        <w:rPr>
          <w:rFonts w:ascii="Times New Roman" w:hAnsi="Times New Roman" w:cs="Times New Roman"/>
        </w:rPr>
        <w:t>that function in signaling from the extracellular matrix to the cell</w:t>
      </w:r>
      <w:r w:rsidR="005F3F7F">
        <w:rPr>
          <w:rFonts w:ascii="Times New Roman" w:hAnsi="Times New Roman" w:cs="Times New Roman"/>
        </w:rPr>
        <w:t>.</w:t>
      </w:r>
      <w:r w:rsidR="003E428B">
        <w:rPr>
          <w:rFonts w:ascii="Times New Roman" w:hAnsi="Times New Roman" w:cs="Times New Roman"/>
        </w:rPr>
        <w:t xml:space="preserve"> </w:t>
      </w:r>
      <w:r w:rsidR="007A4268">
        <w:rPr>
          <w:rFonts w:ascii="Times New Roman" w:hAnsi="Times New Roman" w:cs="Times New Roman"/>
        </w:rPr>
        <w:t>Although w</w:t>
      </w:r>
      <w:r w:rsidR="003E428B">
        <w:rPr>
          <w:rFonts w:ascii="Times New Roman" w:hAnsi="Times New Roman" w:cs="Times New Roman"/>
        </w:rPr>
        <w:t xml:space="preserve">e </w:t>
      </w:r>
      <w:r w:rsidR="007A4268">
        <w:rPr>
          <w:rFonts w:ascii="Times New Roman" w:hAnsi="Times New Roman" w:cs="Times New Roman"/>
        </w:rPr>
        <w:t>know</w:t>
      </w:r>
      <w:r w:rsidR="003E428B">
        <w:rPr>
          <w:rFonts w:ascii="Times New Roman" w:hAnsi="Times New Roman" w:cs="Times New Roman"/>
        </w:rPr>
        <w:t xml:space="preserve"> little information about </w:t>
      </w:r>
      <w:r w:rsidR="007A4268">
        <w:rPr>
          <w:rFonts w:ascii="Times New Roman" w:hAnsi="Times New Roman" w:cs="Times New Roman"/>
        </w:rPr>
        <w:t>the biological implication of</w:t>
      </w:r>
      <w:r w:rsidR="007A4268" w:rsidRPr="001E00A5">
        <w:rPr>
          <w:rFonts w:ascii="Times New Roman" w:hAnsi="Times New Roman" w:cs="Times New Roman"/>
          <w:i/>
          <w:iCs/>
        </w:rPr>
        <w:t xml:space="preserve"> ITGB7</w:t>
      </w:r>
      <w:r w:rsidR="007A4268">
        <w:rPr>
          <w:rFonts w:ascii="Times New Roman" w:hAnsi="Times New Roman" w:cs="Times New Roman"/>
        </w:rPr>
        <w:t>, it</w:t>
      </w:r>
      <w:r w:rsidR="00212AA9">
        <w:rPr>
          <w:rFonts w:ascii="Times New Roman" w:hAnsi="Times New Roman" w:cs="Times New Roman"/>
        </w:rPr>
        <w:t xml:space="preserve"> is </w:t>
      </w:r>
      <w:r w:rsidR="007A4268">
        <w:rPr>
          <w:rFonts w:ascii="Times New Roman" w:hAnsi="Times New Roman" w:cs="Times New Roman"/>
        </w:rPr>
        <w:t>worth</w:t>
      </w:r>
      <w:r w:rsidR="00212AA9">
        <w:rPr>
          <w:rFonts w:ascii="Times New Roman" w:hAnsi="Times New Roman" w:cs="Times New Roman"/>
        </w:rPr>
        <w:t xml:space="preserve"> exploring the effects of </w:t>
      </w:r>
      <w:r w:rsidR="00212AA9" w:rsidRPr="001E00A5">
        <w:rPr>
          <w:rFonts w:ascii="Times New Roman" w:hAnsi="Times New Roman" w:cs="Times New Roman"/>
          <w:i/>
          <w:iCs/>
        </w:rPr>
        <w:t>ITGB7</w:t>
      </w:r>
      <w:r w:rsidR="00212AA9">
        <w:rPr>
          <w:rFonts w:ascii="Times New Roman" w:hAnsi="Times New Roman" w:cs="Times New Roman"/>
        </w:rPr>
        <w:t xml:space="preserve"> in the regulation of lifespan or anti-aging in mammals</w:t>
      </w:r>
      <w:r w:rsidR="00760881">
        <w:rPr>
          <w:rFonts w:ascii="Times New Roman" w:hAnsi="Times New Roman" w:cs="Times New Roman"/>
        </w:rPr>
        <w:t xml:space="preserve"> in future</w:t>
      </w:r>
      <w:r w:rsidR="00212AA9">
        <w:rPr>
          <w:rFonts w:ascii="Times New Roman" w:hAnsi="Times New Roman" w:cs="Times New Roman"/>
        </w:rPr>
        <w:t>.</w:t>
      </w:r>
      <w:r w:rsidR="009408DB">
        <w:rPr>
          <w:rFonts w:ascii="Times New Roman" w:hAnsi="Times New Roman" w:cs="Times New Roman"/>
        </w:rPr>
        <w:t xml:space="preserve"> </w:t>
      </w:r>
      <w:r w:rsidR="00253ECD">
        <w:rPr>
          <w:rFonts w:ascii="Times New Roman" w:hAnsi="Times New Roman" w:cs="Times New Roman"/>
        </w:rPr>
        <w:t>In</w:t>
      </w:r>
      <w:r w:rsidR="00F50977">
        <w:rPr>
          <w:rFonts w:ascii="Times New Roman" w:hAnsi="Times New Roman" w:cs="Times New Roman"/>
        </w:rPr>
        <w:t xml:space="preserve"> addition</w:t>
      </w:r>
      <w:r w:rsidR="004B3189" w:rsidRPr="004B3189">
        <w:rPr>
          <w:rFonts w:ascii="Times New Roman" w:hAnsi="Times New Roman" w:cs="Times New Roman"/>
        </w:rPr>
        <w:t>,</w:t>
      </w:r>
      <w:r w:rsidR="004B3189">
        <w:rPr>
          <w:rFonts w:ascii="Times New Roman" w:hAnsi="Times New Roman" w:cs="Times New Roman"/>
        </w:rPr>
        <w:t xml:space="preserve"> our GO enrichment analyses </w:t>
      </w:r>
      <w:r w:rsidR="00B831B2">
        <w:rPr>
          <w:rFonts w:ascii="Times New Roman" w:hAnsi="Times New Roman" w:cs="Times New Roman"/>
        </w:rPr>
        <w:t xml:space="preserve">above </w:t>
      </w:r>
      <w:r w:rsidR="004B3189">
        <w:rPr>
          <w:rFonts w:ascii="Times New Roman" w:hAnsi="Times New Roman" w:cs="Times New Roman"/>
        </w:rPr>
        <w:t>also</w:t>
      </w:r>
      <w:r w:rsidR="008732A9">
        <w:rPr>
          <w:rFonts w:ascii="Times New Roman" w:hAnsi="Times New Roman" w:cs="Times New Roman"/>
        </w:rPr>
        <w:t xml:space="preserve"> suggested</w:t>
      </w:r>
      <w:r w:rsidR="004B3189">
        <w:rPr>
          <w:rFonts w:ascii="Times New Roman" w:hAnsi="Times New Roman" w:cs="Times New Roman"/>
        </w:rPr>
        <w:t xml:space="preserve"> </w:t>
      </w:r>
      <w:r w:rsidR="00B831B2">
        <w:rPr>
          <w:rFonts w:ascii="Times New Roman" w:hAnsi="Times New Roman" w:cs="Times New Roman"/>
        </w:rPr>
        <w:t>some</w:t>
      </w:r>
      <w:r w:rsidR="004B3189">
        <w:rPr>
          <w:rFonts w:ascii="Times New Roman" w:hAnsi="Times New Roman" w:cs="Times New Roman"/>
        </w:rPr>
        <w:t xml:space="preserve"> categor</w:t>
      </w:r>
      <w:r w:rsidR="00B831B2">
        <w:rPr>
          <w:rFonts w:ascii="Times New Roman" w:hAnsi="Times New Roman" w:cs="Times New Roman"/>
        </w:rPr>
        <w:t xml:space="preserve">ies </w:t>
      </w:r>
      <w:r w:rsidR="00F50977">
        <w:rPr>
          <w:rFonts w:ascii="Times New Roman" w:hAnsi="Times New Roman" w:cs="Times New Roman"/>
        </w:rPr>
        <w:t>with</w:t>
      </w:r>
      <w:r w:rsidR="00B831B2">
        <w:rPr>
          <w:rFonts w:ascii="Times New Roman" w:hAnsi="Times New Roman" w:cs="Times New Roman"/>
        </w:rPr>
        <w:t xml:space="preserve"> similar pattern of evolutionary constraint </w:t>
      </w:r>
      <w:r w:rsidR="00F50977">
        <w:rPr>
          <w:rFonts w:ascii="Times New Roman" w:hAnsi="Times New Roman" w:cs="Times New Roman"/>
        </w:rPr>
        <w:t>in</w:t>
      </w:r>
      <w:r w:rsidR="00B831B2">
        <w:rPr>
          <w:rFonts w:ascii="Times New Roman" w:hAnsi="Times New Roman" w:cs="Times New Roman"/>
        </w:rPr>
        <w:t xml:space="preserve"> Module 4. </w:t>
      </w:r>
      <w:r w:rsidR="00FD5B06">
        <w:rPr>
          <w:rFonts w:ascii="Times New Roman" w:hAnsi="Times New Roman" w:cs="Times New Roman"/>
        </w:rPr>
        <w:t>For example,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FD5B06">
        <w:rPr>
          <w:rFonts w:ascii="Times New Roman" w:hAnsi="Times New Roman" w:cs="Times New Roman"/>
        </w:rPr>
        <w:t xml:space="preserve"> were enriched in </w:t>
      </w:r>
      <w:r w:rsidR="00FD5B06" w:rsidRPr="00FD5B06">
        <w:rPr>
          <w:rFonts w:ascii="Times New Roman" w:hAnsi="Times New Roman" w:cs="Times New Roman"/>
        </w:rPr>
        <w:t>purine nucleotide biosynthetic</w:t>
      </w:r>
      <w:r w:rsidR="00FD5B06">
        <w:rPr>
          <w:rFonts w:ascii="Times New Roman" w:hAnsi="Times New Roman" w:cs="Times New Roman"/>
        </w:rPr>
        <w:t xml:space="preserve"> </w:t>
      </w:r>
      <w:r w:rsidR="002E0EB4">
        <w:rPr>
          <w:rFonts w:ascii="Times New Roman" w:hAnsi="Times New Roman" w:cs="Times New Roman"/>
        </w:rPr>
        <w:t>(</w:t>
      </w:r>
      <w:r w:rsidR="002E0EB4" w:rsidRPr="002E0EB4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0</w:t>
      </w:r>
      <w:r w:rsidR="00A02060">
        <w:rPr>
          <w:rFonts w:ascii="Times New Roman" w:hAnsi="Times New Roman" w:cs="Times New Roman"/>
          <w:b/>
          <w:bCs/>
        </w:rPr>
        <w:t xml:space="preserve"> and Figure </w:t>
      </w:r>
      <w:r w:rsidR="001F4B1F">
        <w:rPr>
          <w:rFonts w:ascii="Times New Roman" w:hAnsi="Times New Roman" w:cs="Times New Roman"/>
          <w:b/>
          <w:bCs/>
        </w:rPr>
        <w:t>5b</w:t>
      </w:r>
      <w:r w:rsidR="002E0EB4">
        <w:rPr>
          <w:rFonts w:ascii="Times New Roman" w:hAnsi="Times New Roman" w:cs="Times New Roman"/>
        </w:rPr>
        <w:t>)</w:t>
      </w:r>
      <w:r w:rsidR="006C678D">
        <w:rPr>
          <w:rFonts w:ascii="Times New Roman" w:hAnsi="Times New Roman" w:cs="Times New Roman"/>
        </w:rPr>
        <w:t>, wh</w:t>
      </w:r>
      <w:r w:rsidR="00A02060">
        <w:rPr>
          <w:rFonts w:ascii="Times New Roman" w:hAnsi="Times New Roman" w:cs="Times New Roman"/>
        </w:rPr>
        <w:t xml:space="preserve">ile </w:t>
      </w:r>
      <w:r w:rsidR="001B6AAF">
        <w:rPr>
          <w:rFonts w:ascii="Times New Roman" w:hAnsi="Times New Roman" w:cs="Times New Roman"/>
        </w:rPr>
        <w:t>NCGs</w:t>
      </w:r>
      <w:r w:rsidR="00A02060">
        <w:rPr>
          <w:rFonts w:ascii="Times New Roman" w:hAnsi="Times New Roman" w:cs="Times New Roman"/>
        </w:rPr>
        <w:t xml:space="preserve"> were overrepresented in </w:t>
      </w:r>
      <w:r w:rsidR="00B06063">
        <w:rPr>
          <w:rFonts w:ascii="Times New Roman" w:hAnsi="Times New Roman" w:cs="Times New Roman"/>
        </w:rPr>
        <w:t>P2Y receptors</w:t>
      </w:r>
      <w:r w:rsidR="002F60A3">
        <w:rPr>
          <w:rFonts w:ascii="Times New Roman" w:hAnsi="Times New Roman" w:cs="Times New Roman"/>
        </w:rPr>
        <w:t xml:space="preserve">, </w:t>
      </w:r>
      <w:r w:rsidR="002F60A3" w:rsidRPr="002F60A3">
        <w:rPr>
          <w:rFonts w:ascii="Times New Roman" w:hAnsi="Times New Roman" w:cs="Times New Roman"/>
        </w:rPr>
        <w:t>a family of purinergic G protein-coupled receptors</w:t>
      </w:r>
      <w:r w:rsidR="002F60A3">
        <w:rPr>
          <w:rFonts w:ascii="Times New Roman" w:hAnsi="Times New Roman" w:cs="Times New Roman"/>
        </w:rPr>
        <w:t xml:space="preserve"> </w:t>
      </w:r>
      <w:r w:rsidR="009E7564">
        <w:rPr>
          <w:rFonts w:ascii="Times New Roman" w:hAnsi="Times New Roman" w:cs="Times New Roman"/>
        </w:rPr>
        <w:t>(</w:t>
      </w:r>
      <w:r w:rsidR="009E7564" w:rsidRPr="002E0EB4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9</w:t>
      </w:r>
      <w:r w:rsidR="009E7564">
        <w:rPr>
          <w:rFonts w:ascii="Times New Roman" w:hAnsi="Times New Roman" w:cs="Times New Roman"/>
          <w:b/>
          <w:bCs/>
        </w:rPr>
        <w:t xml:space="preserve"> and Figure </w:t>
      </w:r>
      <w:r w:rsidR="001F4B1F">
        <w:rPr>
          <w:rFonts w:ascii="Times New Roman" w:hAnsi="Times New Roman" w:cs="Times New Roman"/>
          <w:b/>
          <w:bCs/>
        </w:rPr>
        <w:t>5b</w:t>
      </w:r>
      <w:r w:rsidR="009E7564">
        <w:rPr>
          <w:rFonts w:ascii="Times New Roman" w:hAnsi="Times New Roman" w:cs="Times New Roman"/>
        </w:rPr>
        <w:t>).</w:t>
      </w:r>
    </w:p>
    <w:p w14:paraId="4FA64818" w14:textId="77777777" w:rsidR="00AD0E31" w:rsidRDefault="00AD0E31" w:rsidP="00550DE0">
      <w:pPr>
        <w:spacing w:line="332" w:lineRule="exact"/>
        <w:rPr>
          <w:rFonts w:ascii="Times New Roman" w:hAnsi="Times New Roman" w:cs="Times New Roman"/>
        </w:rPr>
      </w:pPr>
    </w:p>
    <w:p w14:paraId="5EBA4567" w14:textId="2D3AF613" w:rsidR="000D3FB6" w:rsidRDefault="00803FD1" w:rsidP="00550DE0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B</w:t>
      </w:r>
      <w:r>
        <w:rPr>
          <w:rFonts w:ascii="Times New Roman" w:hAnsi="Times New Roman" w:cs="Times New Roman"/>
        </w:rPr>
        <w:t>eside five modules</w:t>
      </w:r>
      <w:r w:rsidR="0085322A">
        <w:rPr>
          <w:rFonts w:ascii="Times New Roman" w:hAnsi="Times New Roman" w:cs="Times New Roman"/>
        </w:rPr>
        <w:t xml:space="preserve"> above</w:t>
      </w:r>
      <w:r>
        <w:rPr>
          <w:rFonts w:ascii="Times New Roman" w:hAnsi="Times New Roman" w:cs="Times New Roman"/>
        </w:rPr>
        <w:t xml:space="preserve">, </w:t>
      </w:r>
      <w:r w:rsidR="00683D29">
        <w:rPr>
          <w:rFonts w:ascii="Times New Roman" w:hAnsi="Times New Roman" w:cs="Times New Roman"/>
        </w:rPr>
        <w:t>other</w:t>
      </w:r>
      <w:r w:rsidR="00E051C5">
        <w:rPr>
          <w:rFonts w:ascii="Times New Roman" w:hAnsi="Times New Roman" w:cs="Times New Roman"/>
        </w:rPr>
        <w:t xml:space="preserve"> genes </w:t>
      </w:r>
      <w:r w:rsidR="00683D29">
        <w:rPr>
          <w:rFonts w:ascii="Times New Roman" w:hAnsi="Times New Roman" w:cs="Times New Roman"/>
        </w:rPr>
        <w:t xml:space="preserve">might also </w:t>
      </w:r>
      <w:r w:rsidR="00E051C5">
        <w:rPr>
          <w:rFonts w:ascii="Times New Roman" w:hAnsi="Times New Roman" w:cs="Times New Roman"/>
        </w:rPr>
        <w:t xml:space="preserve">involve in </w:t>
      </w:r>
      <w:r w:rsidR="00183A34">
        <w:rPr>
          <w:rFonts w:ascii="Times New Roman" w:hAnsi="Times New Roman" w:cs="Times New Roman"/>
        </w:rPr>
        <w:t xml:space="preserve">regulation of </w:t>
      </w:r>
      <w:r w:rsidR="00E051C5">
        <w:rPr>
          <w:rFonts w:ascii="Times New Roman" w:hAnsi="Times New Roman" w:cs="Times New Roman"/>
        </w:rPr>
        <w:t>l</w:t>
      </w:r>
      <w:r w:rsidR="00C030B4">
        <w:rPr>
          <w:rFonts w:ascii="Times New Roman" w:hAnsi="Times New Roman" w:cs="Times New Roman"/>
        </w:rPr>
        <w:t>ifespan</w:t>
      </w:r>
      <w:r w:rsidR="00E051C5">
        <w:rPr>
          <w:rFonts w:ascii="Times New Roman" w:hAnsi="Times New Roman" w:cs="Times New Roman"/>
        </w:rPr>
        <w:t xml:space="preserve"> </w:t>
      </w:r>
      <w:r w:rsidR="00C030B4">
        <w:rPr>
          <w:rFonts w:ascii="Times New Roman" w:hAnsi="Times New Roman" w:cs="Times New Roman"/>
        </w:rPr>
        <w:t>or</w:t>
      </w:r>
      <w:r w:rsidR="00E051C5">
        <w:rPr>
          <w:rFonts w:ascii="Times New Roman" w:hAnsi="Times New Roman" w:cs="Times New Roman"/>
        </w:rPr>
        <w:t xml:space="preserve"> aging in our network. For example, </w:t>
      </w:r>
      <w:r w:rsidR="00773862">
        <w:rPr>
          <w:rFonts w:ascii="Times New Roman" w:hAnsi="Times New Roman" w:cs="Times New Roman"/>
        </w:rPr>
        <w:t>c</w:t>
      </w:r>
      <w:r w:rsidR="00773862" w:rsidRPr="007244F0">
        <w:rPr>
          <w:rFonts w:ascii="Times New Roman" w:hAnsi="Times New Roman" w:cs="Times New Roman"/>
        </w:rPr>
        <w:t xml:space="preserve">yclin D1 </w:t>
      </w:r>
      <w:r w:rsidR="00773862">
        <w:rPr>
          <w:rFonts w:ascii="Times New Roman" w:hAnsi="Times New Roman" w:cs="Times New Roman"/>
        </w:rPr>
        <w:t>(</w:t>
      </w:r>
      <w:r w:rsidR="00773862" w:rsidRPr="001E00A5">
        <w:rPr>
          <w:rFonts w:ascii="Times New Roman" w:hAnsi="Times New Roman" w:cs="Times New Roman"/>
          <w:i/>
          <w:iCs/>
        </w:rPr>
        <w:t>CCND1</w:t>
      </w:r>
      <w:r w:rsidR="00773862">
        <w:rPr>
          <w:rFonts w:ascii="Times New Roman" w:hAnsi="Times New Roman" w:cs="Times New Roman"/>
        </w:rPr>
        <w:t>)</w:t>
      </w:r>
      <w:r w:rsidR="00151805">
        <w:rPr>
          <w:rFonts w:ascii="Times New Roman" w:hAnsi="Times New Roman" w:cs="Times New Roman"/>
        </w:rPr>
        <w:t xml:space="preserve">, a </w:t>
      </w:r>
      <w:r w:rsidR="00E510DD">
        <w:rPr>
          <w:rFonts w:ascii="Times New Roman" w:hAnsi="Times New Roman" w:cs="Times New Roman"/>
        </w:rPr>
        <w:t>positively correlated gene</w:t>
      </w:r>
      <w:r w:rsidR="00151805">
        <w:rPr>
          <w:rFonts w:ascii="Times New Roman" w:hAnsi="Times New Roman" w:cs="Times New Roman"/>
        </w:rPr>
        <w:t>,</w:t>
      </w:r>
      <w:r w:rsidR="00773862">
        <w:rPr>
          <w:rFonts w:ascii="Times New Roman" w:hAnsi="Times New Roman" w:cs="Times New Roman"/>
        </w:rPr>
        <w:t xml:space="preserve"> was </w:t>
      </w:r>
      <w:r w:rsidR="002E3FB5">
        <w:rPr>
          <w:rFonts w:ascii="Times New Roman" w:hAnsi="Times New Roman" w:cs="Times New Roman"/>
        </w:rPr>
        <w:t>targeted</w:t>
      </w:r>
      <w:r w:rsidR="00773862">
        <w:rPr>
          <w:rFonts w:ascii="Times New Roman" w:hAnsi="Times New Roman" w:cs="Times New Roman"/>
        </w:rPr>
        <w:t xml:space="preserve"> by largest number of </w:t>
      </w:r>
      <w:r w:rsidR="00151805">
        <w:rPr>
          <w:rFonts w:ascii="Times New Roman" w:hAnsi="Times New Roman" w:cs="Times New Roman"/>
        </w:rPr>
        <w:t>member</w:t>
      </w:r>
      <w:r w:rsidR="00773862">
        <w:rPr>
          <w:rFonts w:ascii="Times New Roman" w:hAnsi="Times New Roman" w:cs="Times New Roman"/>
        </w:rPr>
        <w:t xml:space="preserve">s in </w:t>
      </w:r>
      <w:r w:rsidR="00183A34">
        <w:rPr>
          <w:rFonts w:ascii="Times New Roman" w:hAnsi="Times New Roman" w:cs="Times New Roman"/>
        </w:rPr>
        <w:t>our signed</w:t>
      </w:r>
      <w:r w:rsidR="004F581E">
        <w:rPr>
          <w:rFonts w:ascii="Times New Roman" w:hAnsi="Times New Roman" w:cs="Times New Roman"/>
        </w:rPr>
        <w:t xml:space="preserve"> functional interaction</w:t>
      </w:r>
      <w:r w:rsidR="00773862">
        <w:rPr>
          <w:rFonts w:ascii="Times New Roman" w:hAnsi="Times New Roman" w:cs="Times New Roman"/>
        </w:rPr>
        <w:t xml:space="preserve"> network</w:t>
      </w:r>
      <w:r w:rsidR="00183A34">
        <w:rPr>
          <w:rFonts w:ascii="Times New Roman" w:hAnsi="Times New Roman" w:cs="Times New Roman"/>
        </w:rPr>
        <w:t xml:space="preserve"> (</w:t>
      </w:r>
      <w:r w:rsidR="00183A34" w:rsidRPr="00183A34">
        <w:rPr>
          <w:rFonts w:ascii="Times New Roman" w:hAnsi="Times New Roman" w:cs="Times New Roman"/>
          <w:b/>
          <w:bCs/>
        </w:rPr>
        <w:t>Figure 6</w:t>
      </w:r>
      <w:r w:rsidR="00183A34">
        <w:rPr>
          <w:rFonts w:ascii="Times New Roman" w:hAnsi="Times New Roman" w:cs="Times New Roman"/>
        </w:rPr>
        <w:t>)</w:t>
      </w:r>
      <w:r w:rsidR="00EB059C">
        <w:rPr>
          <w:rFonts w:ascii="Times New Roman" w:hAnsi="Times New Roman" w:cs="Times New Roman"/>
        </w:rPr>
        <w:t>.</w:t>
      </w:r>
      <w:r w:rsidR="00B80C63">
        <w:rPr>
          <w:rFonts w:ascii="Times New Roman" w:hAnsi="Times New Roman" w:cs="Times New Roman"/>
        </w:rPr>
        <w:t xml:space="preserve"> </w:t>
      </w:r>
      <w:r w:rsidR="00F84367">
        <w:rPr>
          <w:rFonts w:ascii="Times New Roman" w:hAnsi="Times New Roman" w:cs="Times New Roman"/>
        </w:rPr>
        <w:t xml:space="preserve">Overexpression of </w:t>
      </w:r>
      <w:r w:rsidR="006F3831" w:rsidRPr="001E00A5">
        <w:rPr>
          <w:rFonts w:ascii="Times New Roman" w:hAnsi="Times New Roman" w:cs="Times New Roman"/>
          <w:i/>
          <w:iCs/>
        </w:rPr>
        <w:t>CCND1</w:t>
      </w:r>
      <w:r w:rsidR="006F3831">
        <w:rPr>
          <w:rFonts w:ascii="Times New Roman" w:hAnsi="Times New Roman" w:cs="Times New Roman"/>
        </w:rPr>
        <w:t xml:space="preserve"> </w:t>
      </w:r>
      <w:r w:rsidR="00F84367">
        <w:rPr>
          <w:rFonts w:ascii="Times New Roman" w:hAnsi="Times New Roman" w:cs="Times New Roman"/>
        </w:rPr>
        <w:t>will lead to cell senescence</w:t>
      </w:r>
      <w:r w:rsidR="00532C8C">
        <w:rPr>
          <w:rFonts w:ascii="Times New Roman" w:hAnsi="Times New Roman" w:cs="Times New Roman"/>
        </w:rPr>
        <w:fldChar w:fldCharType="begin">
          <w:fldData xml:space="preserve">PEVuZE5vdGU+PENpdGU+PEF1dGhvcj5BdGFkamE8L0F1dGhvcj48WWVhcj4xOTk1PC9ZZWFyPjxS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</w:fldData>
        </w:fldChar>
      </w:r>
      <w:r w:rsidR="00741042">
        <w:rPr>
          <w:rFonts w:ascii="Times New Roman" w:hAnsi="Times New Roman" w:cs="Times New Roman"/>
        </w:rPr>
        <w:instrText xml:space="preserve"> ADDIN EN.CITE </w:instrText>
      </w:r>
      <w:r w:rsidR="00741042">
        <w:rPr>
          <w:rFonts w:ascii="Times New Roman" w:hAnsi="Times New Roman" w:cs="Times New Roman"/>
        </w:rPr>
        <w:fldChar w:fldCharType="begin">
          <w:fldData xml:space="preserve">PEVuZE5vdGU+PENpdGU+PEF1dGhvcj5BdGFkamE8L0F1dGhvcj48WWVhcj4xOTk1PC9ZZWFyPjxS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</w:fldData>
        </w:fldChar>
      </w:r>
      <w:r w:rsidR="00741042">
        <w:rPr>
          <w:rFonts w:ascii="Times New Roman" w:hAnsi="Times New Roman" w:cs="Times New Roman"/>
        </w:rPr>
        <w:instrText xml:space="preserve"> ADDIN EN.CITE.DATA </w:instrText>
      </w:r>
      <w:r w:rsidR="00741042">
        <w:rPr>
          <w:rFonts w:ascii="Times New Roman" w:hAnsi="Times New Roman" w:cs="Times New Roman"/>
        </w:rPr>
      </w:r>
      <w:r w:rsidR="00741042">
        <w:rPr>
          <w:rFonts w:ascii="Times New Roman" w:hAnsi="Times New Roman" w:cs="Times New Roman"/>
        </w:rPr>
        <w:fldChar w:fldCharType="end"/>
      </w:r>
      <w:r w:rsidR="00532C8C">
        <w:rPr>
          <w:rFonts w:ascii="Times New Roman" w:hAnsi="Times New Roman" w:cs="Times New Roman"/>
        </w:rPr>
      </w:r>
      <w:r w:rsidR="00532C8C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55</w:t>
      </w:r>
      <w:r w:rsidR="00532C8C">
        <w:rPr>
          <w:rFonts w:ascii="Times New Roman" w:hAnsi="Times New Roman" w:cs="Times New Roman"/>
        </w:rPr>
        <w:fldChar w:fldCharType="end"/>
      </w:r>
      <w:r w:rsidR="00F84367">
        <w:rPr>
          <w:rFonts w:ascii="Times New Roman" w:hAnsi="Times New Roman" w:cs="Times New Roman"/>
        </w:rPr>
        <w:t>.</w:t>
      </w:r>
      <w:r w:rsidR="006C5664">
        <w:rPr>
          <w:rFonts w:ascii="Times New Roman" w:hAnsi="Times New Roman" w:cs="Times New Roman"/>
        </w:rPr>
        <w:t xml:space="preserve"> </w:t>
      </w:r>
      <w:r w:rsidR="00C7173E">
        <w:rPr>
          <w:rFonts w:ascii="Times New Roman" w:hAnsi="Times New Roman" w:cs="Times New Roman"/>
        </w:rPr>
        <w:t xml:space="preserve">Another </w:t>
      </w:r>
      <w:r w:rsidR="00650A34">
        <w:rPr>
          <w:rFonts w:ascii="Times New Roman" w:hAnsi="Times New Roman" w:cs="Times New Roman"/>
        </w:rPr>
        <w:t xml:space="preserve">most </w:t>
      </w:r>
      <w:r w:rsidR="00C00B9C">
        <w:rPr>
          <w:rFonts w:ascii="Times New Roman" w:hAnsi="Times New Roman" w:cs="Times New Roman"/>
        </w:rPr>
        <w:t xml:space="preserve">targeted </w:t>
      </w:r>
      <w:r w:rsidR="00C7173E">
        <w:rPr>
          <w:rFonts w:ascii="Times New Roman" w:hAnsi="Times New Roman" w:cs="Times New Roman"/>
        </w:rPr>
        <w:t>gene was</w:t>
      </w:r>
      <w:r w:rsidR="00151805">
        <w:rPr>
          <w:rFonts w:ascii="Times New Roman" w:hAnsi="Times New Roman" w:cs="Times New Roman"/>
        </w:rPr>
        <w:t xml:space="preserve"> </w:t>
      </w:r>
      <w:r w:rsidR="00A6733E" w:rsidRPr="00A6733E">
        <w:rPr>
          <w:rFonts w:ascii="Times New Roman" w:hAnsi="Times New Roman" w:cs="Times New Roman"/>
        </w:rPr>
        <w:t xml:space="preserve">BCL2 </w:t>
      </w:r>
      <w:r w:rsidR="00A6733E">
        <w:rPr>
          <w:rFonts w:ascii="Times New Roman" w:hAnsi="Times New Roman" w:cs="Times New Roman"/>
        </w:rPr>
        <w:t>a</w:t>
      </w:r>
      <w:r w:rsidR="00A6733E" w:rsidRPr="00A6733E">
        <w:rPr>
          <w:rFonts w:ascii="Times New Roman" w:hAnsi="Times New Roman" w:cs="Times New Roman"/>
        </w:rPr>
        <w:t xml:space="preserve">poptosis </w:t>
      </w:r>
      <w:r w:rsidR="00A6733E">
        <w:rPr>
          <w:rFonts w:ascii="Times New Roman" w:hAnsi="Times New Roman" w:cs="Times New Roman"/>
        </w:rPr>
        <w:t>r</w:t>
      </w:r>
      <w:r w:rsidR="00A6733E" w:rsidRPr="00A6733E">
        <w:rPr>
          <w:rFonts w:ascii="Times New Roman" w:hAnsi="Times New Roman" w:cs="Times New Roman"/>
        </w:rPr>
        <w:t>egulator</w:t>
      </w:r>
      <w:r w:rsidR="005A1113">
        <w:rPr>
          <w:rFonts w:ascii="Times New Roman" w:hAnsi="Times New Roman" w:cs="Times New Roman"/>
        </w:rPr>
        <w:t xml:space="preserve"> </w:t>
      </w:r>
      <w:r w:rsidR="005A1113">
        <w:rPr>
          <w:rFonts w:ascii="Times New Roman" w:hAnsi="Times New Roman" w:cs="Times New Roman"/>
        </w:rPr>
        <w:lastRenderedPageBreak/>
        <w:t>(</w:t>
      </w:r>
      <w:r w:rsidR="00C7173E" w:rsidRPr="001E00A5">
        <w:rPr>
          <w:rFonts w:ascii="Times New Roman" w:hAnsi="Times New Roman" w:cs="Times New Roman"/>
          <w:i/>
          <w:iCs/>
        </w:rPr>
        <w:t>BCL2</w:t>
      </w:r>
      <w:r w:rsidR="005A1113">
        <w:rPr>
          <w:rFonts w:ascii="Times New Roman" w:hAnsi="Times New Roman" w:cs="Times New Roman"/>
        </w:rPr>
        <w:t>)</w:t>
      </w:r>
      <w:r w:rsidR="00C7173E">
        <w:rPr>
          <w:rFonts w:ascii="Times New Roman" w:hAnsi="Times New Roman" w:cs="Times New Roman"/>
        </w:rPr>
        <w:t>,</w:t>
      </w:r>
      <w:r w:rsidR="00B75844">
        <w:rPr>
          <w:rFonts w:ascii="Times New Roman" w:hAnsi="Times New Roman" w:cs="Times New Roman"/>
        </w:rPr>
        <w:t xml:space="preserve"> a </w:t>
      </w:r>
      <w:r w:rsidR="00E510DD">
        <w:rPr>
          <w:rFonts w:ascii="Times New Roman" w:hAnsi="Times New Roman" w:cs="Times New Roman"/>
        </w:rPr>
        <w:t>negatively correlated gene</w:t>
      </w:r>
      <w:r w:rsidR="00B75844">
        <w:rPr>
          <w:rFonts w:ascii="Times New Roman" w:hAnsi="Times New Roman" w:cs="Times New Roman"/>
        </w:rPr>
        <w:t>,</w:t>
      </w:r>
      <w:r w:rsidR="00323D8B">
        <w:rPr>
          <w:rFonts w:ascii="Times New Roman" w:hAnsi="Times New Roman" w:cs="Times New Roman"/>
        </w:rPr>
        <w:t xml:space="preserve"> </w:t>
      </w:r>
      <w:r w:rsidR="005B0A45">
        <w:rPr>
          <w:rFonts w:ascii="Times New Roman" w:hAnsi="Times New Roman" w:cs="Times New Roman"/>
        </w:rPr>
        <w:t xml:space="preserve">which was </w:t>
      </w:r>
      <w:r w:rsidR="00B75844">
        <w:rPr>
          <w:rFonts w:ascii="Times New Roman" w:hAnsi="Times New Roman" w:cs="Times New Roman"/>
        </w:rPr>
        <w:t xml:space="preserve">expression </w:t>
      </w:r>
      <w:r w:rsidR="005B0A45">
        <w:rPr>
          <w:rFonts w:ascii="Times New Roman" w:hAnsi="Times New Roman" w:cs="Times New Roman"/>
        </w:rPr>
        <w:t xml:space="preserve">regulated by </w:t>
      </w:r>
      <w:r w:rsidR="00323D8B">
        <w:rPr>
          <w:rFonts w:ascii="Times New Roman" w:hAnsi="Times New Roman" w:cs="Times New Roman"/>
        </w:rPr>
        <w:t>4 gene</w:t>
      </w:r>
      <w:r w:rsidR="00EE5152">
        <w:rPr>
          <w:rFonts w:ascii="Times New Roman" w:hAnsi="Times New Roman" w:cs="Times New Roman"/>
        </w:rPr>
        <w:t>s</w:t>
      </w:r>
      <w:r w:rsidR="00323D8B">
        <w:rPr>
          <w:rFonts w:ascii="Times New Roman" w:hAnsi="Times New Roman" w:cs="Times New Roman"/>
        </w:rPr>
        <w:t>.</w:t>
      </w:r>
      <w:r w:rsidR="00C7173E">
        <w:rPr>
          <w:rFonts w:ascii="Times New Roman" w:hAnsi="Times New Roman" w:cs="Times New Roman"/>
        </w:rPr>
        <w:t xml:space="preserve"> </w:t>
      </w:r>
      <w:r w:rsidR="00C7173E" w:rsidRPr="001E00A5">
        <w:rPr>
          <w:rFonts w:ascii="Times New Roman" w:hAnsi="Times New Roman" w:cs="Times New Roman"/>
          <w:i/>
          <w:iCs/>
        </w:rPr>
        <w:t>BCL2</w:t>
      </w:r>
      <w:r w:rsidR="00323D8B">
        <w:rPr>
          <w:rFonts w:ascii="Times New Roman" w:hAnsi="Times New Roman" w:cs="Times New Roman"/>
        </w:rPr>
        <w:t xml:space="preserve"> is</w:t>
      </w:r>
      <w:r w:rsidR="00C7173E">
        <w:rPr>
          <w:rFonts w:ascii="Times New Roman" w:hAnsi="Times New Roman" w:cs="Times New Roman"/>
        </w:rPr>
        <w:t xml:space="preserve"> a negative </w:t>
      </w:r>
      <w:r w:rsidR="00C37ED9">
        <w:rPr>
          <w:rFonts w:ascii="Times New Roman" w:hAnsi="Times New Roman" w:cs="Times New Roman"/>
        </w:rPr>
        <w:t xml:space="preserve">regulator of autophagy, </w:t>
      </w:r>
      <w:r w:rsidR="00EC29B0">
        <w:rPr>
          <w:rFonts w:ascii="Times New Roman" w:hAnsi="Times New Roman" w:cs="Times New Roman"/>
        </w:rPr>
        <w:t>d</w:t>
      </w:r>
      <w:r w:rsidR="00EC29B0" w:rsidRPr="00EC29B0">
        <w:rPr>
          <w:rFonts w:ascii="Times New Roman" w:hAnsi="Times New Roman" w:cs="Times New Roman"/>
        </w:rPr>
        <w:t xml:space="preserve">isruption of the </w:t>
      </w:r>
      <w:proofErr w:type="spellStart"/>
      <w:r w:rsidR="00EC29B0" w:rsidRPr="00EC29B0">
        <w:rPr>
          <w:rFonts w:ascii="Times New Roman" w:hAnsi="Times New Roman" w:cs="Times New Roman"/>
        </w:rPr>
        <w:t>beclin</w:t>
      </w:r>
      <w:proofErr w:type="spellEnd"/>
      <w:r w:rsidR="00EC29B0" w:rsidRPr="00EC29B0">
        <w:rPr>
          <w:rFonts w:ascii="Times New Roman" w:hAnsi="Times New Roman" w:cs="Times New Roman"/>
        </w:rPr>
        <w:t xml:space="preserve"> 1-B</w:t>
      </w:r>
      <w:r w:rsidR="00EC08C2">
        <w:rPr>
          <w:rFonts w:ascii="Times New Roman" w:hAnsi="Times New Roman" w:cs="Times New Roman"/>
        </w:rPr>
        <w:t>cl</w:t>
      </w:r>
      <w:r w:rsidR="00EC29B0" w:rsidRPr="00EC29B0">
        <w:rPr>
          <w:rFonts w:ascii="Times New Roman" w:hAnsi="Times New Roman" w:cs="Times New Roman"/>
        </w:rPr>
        <w:t>2 autophagy regulatory complex promotes longevity in mice</w:t>
      </w:r>
      <w:r w:rsidR="003D47DD">
        <w:rPr>
          <w:rFonts w:ascii="Times New Roman" w:hAnsi="Times New Roman" w:cs="Times New Roman"/>
        </w:rPr>
        <w:fldChar w:fldCharType="begin">
          <w:fldData xml:space="preserve">PEVuZE5vdGU+PENpdGU+PEF1dGhvcj5GZXJuYW5kZXo8L0F1dGhvcj48WWVhcj4yMDE4PC9ZZWFy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=
</w:fldData>
        </w:fldChar>
      </w:r>
      <w:r w:rsidR="00741042">
        <w:rPr>
          <w:rFonts w:ascii="Times New Roman" w:hAnsi="Times New Roman" w:cs="Times New Roman"/>
        </w:rPr>
        <w:instrText xml:space="preserve"> ADDIN EN.CITE </w:instrText>
      </w:r>
      <w:r w:rsidR="00741042">
        <w:rPr>
          <w:rFonts w:ascii="Times New Roman" w:hAnsi="Times New Roman" w:cs="Times New Roman"/>
        </w:rPr>
        <w:fldChar w:fldCharType="begin">
          <w:fldData xml:space="preserve">PEVuZE5vdGU+PENpdGU+PEF1dGhvcj5GZXJuYW5kZXo8L0F1dGhvcj48WWVhcj4yMDE4PC9ZZWFy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=
</w:fldData>
        </w:fldChar>
      </w:r>
      <w:r w:rsidR="00741042">
        <w:rPr>
          <w:rFonts w:ascii="Times New Roman" w:hAnsi="Times New Roman" w:cs="Times New Roman"/>
        </w:rPr>
        <w:instrText xml:space="preserve"> ADDIN EN.CITE.DATA </w:instrText>
      </w:r>
      <w:r w:rsidR="00741042">
        <w:rPr>
          <w:rFonts w:ascii="Times New Roman" w:hAnsi="Times New Roman" w:cs="Times New Roman"/>
        </w:rPr>
      </w:r>
      <w:r w:rsidR="00741042">
        <w:rPr>
          <w:rFonts w:ascii="Times New Roman" w:hAnsi="Times New Roman" w:cs="Times New Roman"/>
        </w:rPr>
        <w:fldChar w:fldCharType="end"/>
      </w:r>
      <w:r w:rsidR="003D47DD">
        <w:rPr>
          <w:rFonts w:ascii="Times New Roman" w:hAnsi="Times New Roman" w:cs="Times New Roman"/>
        </w:rPr>
      </w:r>
      <w:r w:rsidR="003D47DD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56</w:t>
      </w:r>
      <w:r w:rsidR="003D47DD">
        <w:rPr>
          <w:rFonts w:ascii="Times New Roman" w:hAnsi="Times New Roman" w:cs="Times New Roman"/>
        </w:rPr>
        <w:fldChar w:fldCharType="end"/>
      </w:r>
      <w:r w:rsidR="000639D7">
        <w:rPr>
          <w:rFonts w:ascii="Times New Roman" w:hAnsi="Times New Roman" w:cs="Times New Roman"/>
        </w:rPr>
        <w:t xml:space="preserve"> and </w:t>
      </w:r>
      <w:r w:rsidR="000639D7" w:rsidRPr="000639D7">
        <w:rPr>
          <w:rFonts w:ascii="Times New Roman" w:hAnsi="Times New Roman" w:cs="Times New Roman"/>
        </w:rPr>
        <w:t xml:space="preserve">down-regulation of Bcl-2 </w:t>
      </w:r>
      <w:r w:rsidR="00313632">
        <w:rPr>
          <w:rFonts w:ascii="Times New Roman" w:hAnsi="Times New Roman" w:cs="Times New Roman"/>
        </w:rPr>
        <w:t xml:space="preserve">expression </w:t>
      </w:r>
      <w:r w:rsidR="000639D7" w:rsidRPr="000639D7">
        <w:rPr>
          <w:rFonts w:ascii="Times New Roman" w:hAnsi="Times New Roman" w:cs="Times New Roman"/>
        </w:rPr>
        <w:t xml:space="preserve">controls </w:t>
      </w:r>
      <w:r w:rsidR="003C6BEA">
        <w:rPr>
          <w:rFonts w:ascii="Times New Roman" w:hAnsi="Times New Roman" w:cs="Times New Roman"/>
        </w:rPr>
        <w:t>murine</w:t>
      </w:r>
      <w:r w:rsidR="00C0638C">
        <w:rPr>
          <w:rFonts w:ascii="Times New Roman" w:hAnsi="Times New Roman" w:cs="Times New Roman"/>
        </w:rPr>
        <w:t xml:space="preserve"> </w:t>
      </w:r>
      <w:r w:rsidR="00C62328">
        <w:rPr>
          <w:rFonts w:ascii="Times New Roman" w:hAnsi="Times New Roman" w:cs="Times New Roman"/>
        </w:rPr>
        <w:t>dendritic cell</w:t>
      </w:r>
      <w:r w:rsidR="000639D7" w:rsidRPr="000639D7">
        <w:rPr>
          <w:rFonts w:ascii="Times New Roman" w:hAnsi="Times New Roman" w:cs="Times New Roman"/>
        </w:rPr>
        <w:t xml:space="preserve"> longevity</w:t>
      </w:r>
      <w:r w:rsidR="006B1BAF">
        <w:rPr>
          <w:rFonts w:ascii="Times New Roman" w:hAnsi="Times New Roman" w:cs="Times New Roman"/>
        </w:rPr>
        <w:fldChar w:fldCharType="begin">
          <w:fldData xml:space="preserve">PEVuZE5vdGU+PENpdGU+PEF1dGhvcj5Ob3BvcmE8L0F1dGhvcj48WWVhcj4yMDAyPC9ZZWFyPjxS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</w:fldData>
        </w:fldChar>
      </w:r>
      <w:r w:rsidR="00741042">
        <w:rPr>
          <w:rFonts w:ascii="Times New Roman" w:hAnsi="Times New Roman" w:cs="Times New Roman"/>
        </w:rPr>
        <w:instrText xml:space="preserve"> ADDIN EN.CITE </w:instrText>
      </w:r>
      <w:r w:rsidR="00741042">
        <w:rPr>
          <w:rFonts w:ascii="Times New Roman" w:hAnsi="Times New Roman" w:cs="Times New Roman"/>
        </w:rPr>
        <w:fldChar w:fldCharType="begin">
          <w:fldData xml:space="preserve">PEVuZE5vdGU+PENpdGU+PEF1dGhvcj5Ob3BvcmE8L0F1dGhvcj48WWVhcj4yMDAyPC9ZZWFyPjxS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</w:fldData>
        </w:fldChar>
      </w:r>
      <w:r w:rsidR="00741042">
        <w:rPr>
          <w:rFonts w:ascii="Times New Roman" w:hAnsi="Times New Roman" w:cs="Times New Roman"/>
        </w:rPr>
        <w:instrText xml:space="preserve"> ADDIN EN.CITE.DATA </w:instrText>
      </w:r>
      <w:r w:rsidR="00741042">
        <w:rPr>
          <w:rFonts w:ascii="Times New Roman" w:hAnsi="Times New Roman" w:cs="Times New Roman"/>
        </w:rPr>
      </w:r>
      <w:r w:rsidR="00741042">
        <w:rPr>
          <w:rFonts w:ascii="Times New Roman" w:hAnsi="Times New Roman" w:cs="Times New Roman"/>
        </w:rPr>
        <w:fldChar w:fldCharType="end"/>
      </w:r>
      <w:r w:rsidR="006B1BAF">
        <w:rPr>
          <w:rFonts w:ascii="Times New Roman" w:hAnsi="Times New Roman" w:cs="Times New Roman"/>
        </w:rPr>
      </w:r>
      <w:r w:rsidR="006B1BAF">
        <w:rPr>
          <w:rFonts w:ascii="Times New Roman" w:hAnsi="Times New Roman" w:cs="Times New Roman"/>
        </w:rPr>
        <w:fldChar w:fldCharType="separate"/>
      </w:r>
      <w:r w:rsidR="00741042" w:rsidRPr="00741042">
        <w:rPr>
          <w:rFonts w:ascii="Times New Roman" w:hAnsi="Times New Roman" w:cs="Times New Roman"/>
          <w:noProof/>
          <w:vertAlign w:val="superscript"/>
        </w:rPr>
        <w:t>57</w:t>
      </w:r>
      <w:r w:rsidR="006B1BAF">
        <w:rPr>
          <w:rFonts w:ascii="Times New Roman" w:hAnsi="Times New Roman" w:cs="Times New Roman"/>
        </w:rPr>
        <w:fldChar w:fldCharType="end"/>
      </w:r>
      <w:r w:rsidR="00C0638C">
        <w:rPr>
          <w:rFonts w:ascii="Times New Roman" w:hAnsi="Times New Roman" w:cs="Times New Roman"/>
        </w:rPr>
        <w:t>.</w:t>
      </w:r>
    </w:p>
    <w:p w14:paraId="054216BF" w14:textId="536F5A74" w:rsidR="00886658" w:rsidRDefault="00886658" w:rsidP="00550DE0">
      <w:pPr>
        <w:spacing w:line="332" w:lineRule="exact"/>
        <w:rPr>
          <w:rFonts w:ascii="Times New Roman" w:hAnsi="Times New Roman" w:cs="Times New Roman"/>
        </w:rPr>
      </w:pPr>
    </w:p>
    <w:p w14:paraId="71EDEF67" w14:textId="50062566" w:rsidR="00886658" w:rsidRPr="0051720B" w:rsidRDefault="00886658" w:rsidP="00550DE0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5 of 15 genes in this module (</w:t>
      </w:r>
      <w:r w:rsidRPr="004E1018">
        <w:rPr>
          <w:rFonts w:ascii="Times New Roman" w:hAnsi="Times New Roman" w:cs="Times New Roman"/>
          <w:i/>
          <w:iCs/>
        </w:rPr>
        <w:t>IGFBP3\IGF1\INSR\RET\PIK3R5</w:t>
      </w:r>
      <w:r>
        <w:rPr>
          <w:rFonts w:ascii="Times New Roman" w:hAnsi="Times New Roman" w:cs="Times New Roman"/>
        </w:rPr>
        <w:t>) were associated with regulation of lifespan or aging according to HAGR database (</w:t>
      </w:r>
      <w:r>
        <w:rPr>
          <w:rFonts w:ascii="Times New Roman" w:hAnsi="Times New Roman" w:cs="Times New Roman"/>
          <w:b/>
          <w:bCs/>
        </w:rPr>
        <w:t>Supplementary Table 5</w:t>
      </w:r>
      <w:r>
        <w:rPr>
          <w:rFonts w:ascii="Times New Roman" w:hAnsi="Times New Roman" w:cs="Times New Roman"/>
        </w:rPr>
        <w:t>).</w:t>
      </w:r>
    </w:p>
    <w:p w14:paraId="08615C45" w14:textId="6989F067" w:rsidR="000D3FB6" w:rsidRDefault="000D3FB6" w:rsidP="00550DE0">
      <w:pPr>
        <w:spacing w:line="332" w:lineRule="exact"/>
        <w:rPr>
          <w:rFonts w:ascii="Times New Roman" w:hAnsi="Times New Roman" w:cs="Times New Roman"/>
        </w:rPr>
      </w:pPr>
    </w:p>
    <w:p w14:paraId="6F6064C8" w14:textId="23CBF939" w:rsidR="002964A2" w:rsidRDefault="00A12F24" w:rsidP="00550DE0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DISCUSSION</w:t>
      </w:r>
    </w:p>
    <w:p w14:paraId="0FABD1A8" w14:textId="485718B1" w:rsidR="00682716" w:rsidRDefault="001B23F0" w:rsidP="00550DE0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</w:t>
      </w:r>
      <w:r w:rsidR="00100E1E">
        <w:rPr>
          <w:rFonts w:ascii="Times New Roman" w:hAnsi="Times New Roman" w:cs="Times New Roman"/>
        </w:rPr>
        <w:t>earson correlation</w:t>
      </w:r>
      <w:r w:rsidR="00562817">
        <w:rPr>
          <w:rFonts w:ascii="Times New Roman" w:hAnsi="Times New Roman" w:cs="Times New Roman"/>
        </w:rPr>
        <w:t xml:space="preserve"> in </w:t>
      </w:r>
      <w:r w:rsidR="00562817" w:rsidRPr="00562817">
        <w:rPr>
          <w:rFonts w:ascii="Times New Roman" w:hAnsi="Times New Roman" w:cs="Times New Roman"/>
          <w:i/>
          <w:iCs/>
        </w:rPr>
        <w:t>RERconverge</w:t>
      </w:r>
      <w:r w:rsidR="00562817">
        <w:rPr>
          <w:rFonts w:ascii="Times New Roman" w:hAnsi="Times New Roman" w:cs="Times New Roman"/>
        </w:rPr>
        <w:t xml:space="preserve"> package</w:t>
      </w:r>
      <w:r w:rsidR="00100E1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was used </w:t>
      </w:r>
      <w:r w:rsidR="00100E1E">
        <w:rPr>
          <w:rFonts w:ascii="Times New Roman" w:hAnsi="Times New Roman" w:cs="Times New Roman"/>
        </w:rPr>
        <w:t>to</w:t>
      </w:r>
      <w:r w:rsidR="007803E1">
        <w:rPr>
          <w:rFonts w:ascii="Times New Roman" w:hAnsi="Times New Roman" w:cs="Times New Roman"/>
        </w:rPr>
        <w:t xml:space="preserve"> determine</w:t>
      </w:r>
      <w:r w:rsidR="001918BD">
        <w:rPr>
          <w:rFonts w:ascii="Times New Roman" w:hAnsi="Times New Roman" w:cs="Times New Roman"/>
        </w:rPr>
        <w:t xml:space="preserve"> whether a</w:t>
      </w:r>
      <w:r w:rsidR="00100E1E">
        <w:rPr>
          <w:rFonts w:ascii="Times New Roman" w:hAnsi="Times New Roman" w:cs="Times New Roman"/>
        </w:rPr>
        <w:t xml:space="preserve"> </w:t>
      </w:r>
      <w:r w:rsidR="00EF5107">
        <w:rPr>
          <w:rFonts w:ascii="Times New Roman" w:hAnsi="Times New Roman" w:cs="Times New Roman"/>
        </w:rPr>
        <w:t>gene</w:t>
      </w:r>
      <w:r w:rsidR="001918BD">
        <w:rPr>
          <w:rFonts w:ascii="Times New Roman" w:hAnsi="Times New Roman" w:cs="Times New Roman"/>
        </w:rPr>
        <w:t xml:space="preserve"> was</w:t>
      </w:r>
      <w:r w:rsidR="00613868">
        <w:rPr>
          <w:rFonts w:ascii="Times New Roman" w:hAnsi="Times New Roman" w:cs="Times New Roman"/>
        </w:rPr>
        <w:t xml:space="preserve"> significant correlation </w:t>
      </w:r>
      <w:r w:rsidR="00EF5107">
        <w:rPr>
          <w:rFonts w:ascii="Times New Roman" w:hAnsi="Times New Roman" w:cs="Times New Roman"/>
        </w:rPr>
        <w:t xml:space="preserve">between </w:t>
      </w:r>
      <w:r w:rsidR="00716757">
        <w:rPr>
          <w:rFonts w:ascii="Times New Roman" w:hAnsi="Times New Roman" w:cs="Times New Roman"/>
        </w:rPr>
        <w:t xml:space="preserve">protein </w:t>
      </w:r>
      <w:r w:rsidR="00EF5107">
        <w:rPr>
          <w:rFonts w:ascii="Times New Roman" w:hAnsi="Times New Roman" w:cs="Times New Roman"/>
        </w:rPr>
        <w:t>evolutionary rate and lifespan</w:t>
      </w:r>
      <w:r w:rsidR="00F124E7">
        <w:rPr>
          <w:rFonts w:ascii="Times New Roman" w:hAnsi="Times New Roman" w:cs="Times New Roman"/>
        </w:rPr>
        <w:t xml:space="preserve"> </w:t>
      </w:r>
      <w:r w:rsidR="001E1ED8">
        <w:rPr>
          <w:rFonts w:ascii="Times New Roman" w:hAnsi="Times New Roman" w:cs="Times New Roman"/>
        </w:rPr>
        <w:t xml:space="preserve">across </w:t>
      </w:r>
      <w:r w:rsidR="0085380C">
        <w:rPr>
          <w:rFonts w:ascii="Times New Roman" w:hAnsi="Times New Roman" w:cs="Times New Roman"/>
        </w:rPr>
        <w:t xml:space="preserve">the </w:t>
      </w:r>
      <w:r w:rsidR="00410E10">
        <w:rPr>
          <w:rFonts w:ascii="Times New Roman" w:hAnsi="Times New Roman" w:cs="Times New Roman"/>
        </w:rPr>
        <w:t>phylogeny</w:t>
      </w:r>
      <w:r w:rsidR="00F124E7">
        <w:rPr>
          <w:rFonts w:ascii="Times New Roman" w:hAnsi="Times New Roman" w:cs="Times New Roman"/>
        </w:rPr>
        <w:t xml:space="preserve">. The </w:t>
      </w:r>
      <w:r w:rsidR="00965B88" w:rsidRPr="00965B88">
        <w:rPr>
          <w:rFonts w:ascii="Times New Roman" w:hAnsi="Times New Roman" w:cs="Times New Roman"/>
        </w:rPr>
        <w:t>reliability</w:t>
      </w:r>
      <w:r w:rsidR="000B10AC">
        <w:rPr>
          <w:rFonts w:ascii="Times New Roman" w:hAnsi="Times New Roman" w:cs="Times New Roman"/>
        </w:rPr>
        <w:t xml:space="preserve"> and sensi</w:t>
      </w:r>
      <w:r w:rsidR="00A16F75">
        <w:rPr>
          <w:rFonts w:ascii="Times New Roman" w:hAnsi="Times New Roman" w:cs="Times New Roman"/>
        </w:rPr>
        <w:t>tivity</w:t>
      </w:r>
      <w:r w:rsidR="00965B88" w:rsidRPr="00965B88">
        <w:rPr>
          <w:rFonts w:ascii="Times New Roman" w:hAnsi="Times New Roman" w:cs="Times New Roman"/>
        </w:rPr>
        <w:t xml:space="preserve"> </w:t>
      </w:r>
      <w:r w:rsidR="00F124E7">
        <w:rPr>
          <w:rFonts w:ascii="Times New Roman" w:hAnsi="Times New Roman" w:cs="Times New Roman"/>
        </w:rPr>
        <w:t>of correlative analys</w:t>
      </w:r>
      <w:r w:rsidR="00F37A9D">
        <w:rPr>
          <w:rFonts w:ascii="Times New Roman" w:hAnsi="Times New Roman" w:cs="Times New Roman"/>
        </w:rPr>
        <w:t>i</w:t>
      </w:r>
      <w:r w:rsidR="00F124E7">
        <w:rPr>
          <w:rFonts w:ascii="Times New Roman" w:hAnsi="Times New Roman" w:cs="Times New Roman"/>
        </w:rPr>
        <w:t xml:space="preserve">s largely </w:t>
      </w:r>
      <w:r w:rsidR="00965B88">
        <w:rPr>
          <w:rFonts w:ascii="Times New Roman" w:hAnsi="Times New Roman" w:cs="Times New Roman"/>
        </w:rPr>
        <w:t>depends</w:t>
      </w:r>
      <w:r w:rsidR="00F124E7">
        <w:rPr>
          <w:rFonts w:ascii="Times New Roman" w:hAnsi="Times New Roman" w:cs="Times New Roman"/>
        </w:rPr>
        <w:t xml:space="preserve"> on the sample size. </w:t>
      </w:r>
      <w:r w:rsidR="00965B88">
        <w:rPr>
          <w:rFonts w:ascii="Times New Roman" w:hAnsi="Times New Roman" w:cs="Times New Roman"/>
        </w:rPr>
        <w:t xml:space="preserve">Here, we </w:t>
      </w:r>
      <w:r w:rsidR="006F7C03">
        <w:rPr>
          <w:rFonts w:ascii="Times New Roman" w:hAnsi="Times New Roman" w:cs="Times New Roman"/>
        </w:rPr>
        <w:t>collected</w:t>
      </w:r>
      <w:r w:rsidR="00965B88">
        <w:rPr>
          <w:rFonts w:ascii="Times New Roman" w:hAnsi="Times New Roman" w:cs="Times New Roman"/>
        </w:rPr>
        <w:t xml:space="preserve"> 74 mammals</w:t>
      </w:r>
      <w:r w:rsidR="00E34C82">
        <w:rPr>
          <w:rFonts w:ascii="Times New Roman" w:hAnsi="Times New Roman" w:cs="Times New Roman"/>
        </w:rPr>
        <w:t>, which indicate</w:t>
      </w:r>
      <w:r w:rsidR="001B4B0E">
        <w:rPr>
          <w:rFonts w:ascii="Times New Roman" w:hAnsi="Times New Roman" w:cs="Times New Roman"/>
        </w:rPr>
        <w:t>d</w:t>
      </w:r>
      <w:r w:rsidR="00E34C82">
        <w:rPr>
          <w:rFonts w:ascii="Times New Roman" w:hAnsi="Times New Roman" w:cs="Times New Roman"/>
        </w:rPr>
        <w:t xml:space="preserve"> </w:t>
      </w:r>
      <w:r w:rsidR="00FF57A6">
        <w:rPr>
          <w:rFonts w:ascii="Times New Roman" w:hAnsi="Times New Roman" w:cs="Times New Roman"/>
        </w:rPr>
        <w:t xml:space="preserve">our </w:t>
      </w:r>
      <w:r w:rsidR="00D55A58">
        <w:rPr>
          <w:rFonts w:ascii="Times New Roman" w:hAnsi="Times New Roman" w:cs="Times New Roman"/>
        </w:rPr>
        <w:t>correlative analyses</w:t>
      </w:r>
      <w:r w:rsidR="00B521D7">
        <w:rPr>
          <w:rFonts w:ascii="Times New Roman" w:hAnsi="Times New Roman" w:cs="Times New Roman"/>
        </w:rPr>
        <w:t xml:space="preserve"> </w:t>
      </w:r>
      <w:r w:rsidR="00D7491E">
        <w:rPr>
          <w:rFonts w:ascii="Times New Roman" w:hAnsi="Times New Roman" w:cs="Times New Roman"/>
        </w:rPr>
        <w:t xml:space="preserve">were </w:t>
      </w:r>
      <w:r w:rsidR="00B521D7">
        <w:rPr>
          <w:rFonts w:ascii="Times New Roman" w:hAnsi="Times New Roman" w:cs="Times New Roman"/>
        </w:rPr>
        <w:t>based</w:t>
      </w:r>
      <w:r w:rsidR="00E34C82">
        <w:rPr>
          <w:rFonts w:ascii="Times New Roman" w:hAnsi="Times New Roman" w:cs="Times New Roman"/>
        </w:rPr>
        <w:t xml:space="preserve"> on </w:t>
      </w:r>
      <w:r w:rsidR="00D55A58">
        <w:rPr>
          <w:rFonts w:ascii="Times New Roman" w:hAnsi="Times New Roman" w:cs="Times New Roman"/>
        </w:rPr>
        <w:t xml:space="preserve">up to </w:t>
      </w:r>
      <w:r w:rsidR="006F7C03">
        <w:rPr>
          <w:rFonts w:ascii="Times New Roman" w:hAnsi="Times New Roman" w:cs="Times New Roman"/>
        </w:rPr>
        <w:t>155</w:t>
      </w:r>
      <w:r w:rsidR="00EB5D27">
        <w:rPr>
          <w:rFonts w:ascii="Times New Roman" w:hAnsi="Times New Roman" w:cs="Times New Roman"/>
        </w:rPr>
        <w:t xml:space="preserve"> pairs of data</w:t>
      </w:r>
      <w:r w:rsidR="00E52717">
        <w:rPr>
          <w:rFonts w:ascii="Times New Roman" w:hAnsi="Times New Roman" w:cs="Times New Roman"/>
        </w:rPr>
        <w:t xml:space="preserve"> (74 terminal branches and 71 internal branches (unroot tree)</w:t>
      </w:r>
      <w:r w:rsidR="007545F6">
        <w:rPr>
          <w:rFonts w:ascii="Times New Roman" w:hAnsi="Times New Roman" w:cs="Times New Roman"/>
        </w:rPr>
        <w:t>,</w:t>
      </w:r>
      <w:r w:rsidR="007545F6" w:rsidRPr="007545F6">
        <w:rPr>
          <w:rFonts w:ascii="Times New Roman" w:hAnsi="Times New Roman" w:cs="Times New Roman"/>
          <w:b/>
          <w:bCs/>
        </w:rPr>
        <w:t xml:space="preserve"> Supplementary Figure 2</w:t>
      </w:r>
      <w:r w:rsidR="00E52717">
        <w:rPr>
          <w:rFonts w:ascii="Times New Roman" w:hAnsi="Times New Roman" w:cs="Times New Roman"/>
        </w:rPr>
        <w:t>)</w:t>
      </w:r>
      <w:r w:rsidR="006F7C03">
        <w:rPr>
          <w:rFonts w:ascii="Times New Roman" w:hAnsi="Times New Roman" w:cs="Times New Roman"/>
        </w:rPr>
        <w:t xml:space="preserve">. </w:t>
      </w:r>
      <w:r w:rsidR="00E34C82">
        <w:rPr>
          <w:rFonts w:ascii="Times New Roman" w:hAnsi="Times New Roman" w:cs="Times New Roman"/>
        </w:rPr>
        <w:t xml:space="preserve">Even the orthologous genes with </w:t>
      </w:r>
      <w:r w:rsidR="0008287C">
        <w:rPr>
          <w:rFonts w:ascii="Times New Roman" w:hAnsi="Times New Roman" w:cs="Times New Roman"/>
        </w:rPr>
        <w:t>fewest</w:t>
      </w:r>
      <w:r w:rsidR="00E34C82">
        <w:rPr>
          <w:rFonts w:ascii="Times New Roman" w:hAnsi="Times New Roman" w:cs="Times New Roman"/>
        </w:rPr>
        <w:t xml:space="preserve"> </w:t>
      </w:r>
      <w:r w:rsidR="00D7491E">
        <w:rPr>
          <w:rFonts w:ascii="Times New Roman" w:hAnsi="Times New Roman" w:cs="Times New Roman"/>
        </w:rPr>
        <w:t xml:space="preserve">number of </w:t>
      </w:r>
      <w:r w:rsidR="00E34C82">
        <w:rPr>
          <w:rFonts w:ascii="Times New Roman" w:hAnsi="Times New Roman" w:cs="Times New Roman"/>
        </w:rPr>
        <w:t>species</w:t>
      </w:r>
      <w:r w:rsidR="00682716">
        <w:rPr>
          <w:rFonts w:ascii="Times New Roman" w:hAnsi="Times New Roman" w:cs="Times New Roman"/>
        </w:rPr>
        <w:t xml:space="preserve"> (50 mammals)</w:t>
      </w:r>
      <w:r w:rsidR="00E34C82">
        <w:rPr>
          <w:rFonts w:ascii="Times New Roman" w:hAnsi="Times New Roman" w:cs="Times New Roman"/>
        </w:rPr>
        <w:t xml:space="preserve">, it also includes 97 </w:t>
      </w:r>
      <w:r w:rsidR="00A51BAB">
        <w:rPr>
          <w:rFonts w:ascii="Times New Roman" w:hAnsi="Times New Roman" w:cs="Times New Roman"/>
        </w:rPr>
        <w:t>pairs</w:t>
      </w:r>
      <w:r w:rsidR="000D2A9F">
        <w:rPr>
          <w:rFonts w:ascii="Times New Roman" w:hAnsi="Times New Roman" w:cs="Times New Roman"/>
        </w:rPr>
        <w:t xml:space="preserve"> of data</w:t>
      </w:r>
      <w:r w:rsidR="002C0814">
        <w:rPr>
          <w:rFonts w:ascii="Times New Roman" w:hAnsi="Times New Roman" w:cs="Times New Roman"/>
        </w:rPr>
        <w:t xml:space="preserve">. However, the previous </w:t>
      </w:r>
      <w:r w:rsidR="0008287C">
        <w:rPr>
          <w:rFonts w:ascii="Times New Roman" w:hAnsi="Times New Roman" w:cs="Times New Roman"/>
        </w:rPr>
        <w:t>study</w:t>
      </w:r>
      <w:r w:rsidR="002C0814">
        <w:rPr>
          <w:rFonts w:ascii="Times New Roman" w:hAnsi="Times New Roman" w:cs="Times New Roman"/>
        </w:rPr>
        <w:t xml:space="preserve"> us</w:t>
      </w:r>
      <w:r w:rsidR="00B6423C">
        <w:rPr>
          <w:rFonts w:ascii="Times New Roman" w:hAnsi="Times New Roman" w:cs="Times New Roman"/>
        </w:rPr>
        <w:t>ed</w:t>
      </w:r>
      <w:r w:rsidR="00806E28">
        <w:rPr>
          <w:rFonts w:ascii="Times New Roman" w:hAnsi="Times New Roman" w:cs="Times New Roman"/>
        </w:rPr>
        <w:t xml:space="preserve"> </w:t>
      </w:r>
      <w:r w:rsidR="00B6423C">
        <w:rPr>
          <w:rFonts w:ascii="Times New Roman" w:hAnsi="Times New Roman" w:cs="Times New Roman"/>
        </w:rPr>
        <w:t>34 mammals</w:t>
      </w:r>
      <w:r w:rsidR="00B32C86">
        <w:rPr>
          <w:rFonts w:ascii="Times New Roman" w:hAnsi="Times New Roman" w:cs="Times New Roman"/>
        </w:rPr>
        <w:t xml:space="preserve"> as m</w:t>
      </w:r>
      <w:r w:rsidR="008033F9">
        <w:rPr>
          <w:rFonts w:ascii="Times New Roman" w:hAnsi="Times New Roman" w:cs="Times New Roman"/>
        </w:rPr>
        <w:t>aximum</w:t>
      </w:r>
      <w:r w:rsidR="00B6423C">
        <w:rPr>
          <w:rFonts w:ascii="Times New Roman" w:hAnsi="Times New Roman" w:cs="Times New Roman"/>
        </w:rPr>
        <w:t xml:space="preserve"> in their </w:t>
      </w:r>
      <w:r w:rsidR="00CA25EE">
        <w:rPr>
          <w:rFonts w:ascii="Times New Roman" w:hAnsi="Times New Roman" w:cs="Times New Roman"/>
        </w:rPr>
        <w:t xml:space="preserve">mainly </w:t>
      </w:r>
      <w:r w:rsidR="00B6423C">
        <w:rPr>
          <w:rFonts w:ascii="Times New Roman" w:hAnsi="Times New Roman" w:cs="Times New Roman"/>
        </w:rPr>
        <w:t>study.</w:t>
      </w:r>
      <w:r w:rsidR="008B0222">
        <w:rPr>
          <w:rFonts w:ascii="Times New Roman" w:hAnsi="Times New Roman" w:cs="Times New Roman"/>
        </w:rPr>
        <w:t xml:space="preserve"> Although the authors also analyzed 61 mammals in their additional analyses, but they did</w:t>
      </w:r>
      <w:r w:rsidR="00935C20">
        <w:rPr>
          <w:rFonts w:ascii="Times New Roman" w:hAnsi="Times New Roman" w:cs="Times New Roman"/>
        </w:rPr>
        <w:t xml:space="preserve"> not</w:t>
      </w:r>
      <w:r w:rsidR="008B0222">
        <w:rPr>
          <w:rFonts w:ascii="Times New Roman" w:hAnsi="Times New Roman" w:cs="Times New Roman"/>
        </w:rPr>
        <w:t xml:space="preserve"> limit their analyses on one-to-one orthologous genes</w:t>
      </w:r>
      <w:r w:rsidR="00CA25EE">
        <w:rPr>
          <w:rFonts w:ascii="Times New Roman" w:hAnsi="Times New Roman" w:cs="Times New Roman"/>
        </w:rPr>
        <w:t xml:space="preserve"> and </w:t>
      </w:r>
      <w:r w:rsidR="00EC37E4">
        <w:rPr>
          <w:rFonts w:ascii="Times New Roman" w:hAnsi="Times New Roman" w:cs="Times New Roman"/>
        </w:rPr>
        <w:t>gene duplication</w:t>
      </w:r>
      <w:r w:rsidR="002C0814">
        <w:rPr>
          <w:rFonts w:ascii="Times New Roman" w:hAnsi="Times New Roman" w:cs="Times New Roman"/>
        </w:rPr>
        <w:t>s</w:t>
      </w:r>
      <w:r w:rsidR="00EC37E4">
        <w:rPr>
          <w:rFonts w:ascii="Times New Roman" w:hAnsi="Times New Roman" w:cs="Times New Roman"/>
        </w:rPr>
        <w:t xml:space="preserve"> will</w:t>
      </w:r>
      <w:r w:rsidR="0008287C">
        <w:rPr>
          <w:rFonts w:ascii="Times New Roman" w:hAnsi="Times New Roman" w:cs="Times New Roman"/>
        </w:rPr>
        <w:t xml:space="preserve"> affect</w:t>
      </w:r>
      <w:r w:rsidR="00A17FAF">
        <w:rPr>
          <w:rFonts w:ascii="Times New Roman" w:hAnsi="Times New Roman" w:cs="Times New Roman"/>
        </w:rPr>
        <w:t xml:space="preserve"> the evolutionary constraints and</w:t>
      </w:r>
      <w:r w:rsidR="00EC37E4">
        <w:rPr>
          <w:rFonts w:ascii="Times New Roman" w:hAnsi="Times New Roman" w:cs="Times New Roman"/>
        </w:rPr>
        <w:t xml:space="preserve"> </w:t>
      </w:r>
      <w:r w:rsidR="00A17FAF">
        <w:rPr>
          <w:rFonts w:ascii="Times New Roman" w:hAnsi="Times New Roman" w:cs="Times New Roman"/>
        </w:rPr>
        <w:t>e</w:t>
      </w:r>
      <w:r w:rsidR="00CA25EE">
        <w:rPr>
          <w:rFonts w:ascii="Times New Roman" w:hAnsi="Times New Roman" w:cs="Times New Roman"/>
        </w:rPr>
        <w:t>volutionary rates</w:t>
      </w:r>
      <w:r w:rsidR="00F3018E">
        <w:rPr>
          <w:rFonts w:ascii="Times New Roman" w:hAnsi="Times New Roman" w:cs="Times New Roman"/>
        </w:rPr>
        <w:fldChar w:fldCharType="begin"/>
      </w:r>
      <w:r w:rsidR="00F3018E">
        <w:rPr>
          <w:rFonts w:ascii="Times New Roman" w:hAnsi="Times New Roman" w:cs="Times New Roman"/>
        </w:rPr>
        <w:instrText xml:space="preserve"> ADDIN EN.CITE &lt;EndNote&gt;&lt;Cite&gt;&lt;Author&gt;Crow&lt;/Author&gt;&lt;Year&gt;2006&lt;/Year&gt;&lt;RecNum&gt;4666&lt;/RecNum&gt;&lt;DisplayText&gt;&lt;style face="superscript"&gt;58&lt;/style&gt;&lt;/DisplayText&gt;&lt;record&gt;&lt;rec-number&gt;4666&lt;/rec-number&gt;&lt;foreign-keys&gt;&lt;key app="EN" db-id="tv9vrfdemz0pstew0aex95v6axa2v9ftwfvr" timestamp="1630564301"&gt;4666&lt;/key&gt;&lt;/foreign-keys&gt;&lt;ref-type name="Journal Article"&gt;17&lt;/ref-type&gt;&lt;contributors&gt;&lt;authors&gt;&lt;author&gt;Crow, K. D.&lt;/author&gt;&lt;author&gt;Wagner, G. P.&lt;/author&gt;&lt;author&gt;Smbe Tri-National Young Investigators&lt;/author&gt;&lt;/authors&gt;&lt;/contributors&gt;&lt;auth-address&gt;Department of Ecology and Evolutionary Biology, Yale University, CT, USA. karen.crow@yale.edu&lt;/auth-address&gt;&lt;titles&gt;&lt;title&gt;What is the role of genome duplication in the evolution of complexity and diversity?&lt;/title&gt;&lt;secondary-title&gt;Mol Biol Evol&lt;/secondary-title&gt;&lt;/titles&gt;&lt;periodical&gt;&lt;full-title&gt;Molecular Biology and Evolution&lt;/full-title&gt;&lt;abbr-1&gt;Mol. Biol. Evol.&lt;/abbr-1&gt;&lt;abbr-2&gt;Mol Biol Evol&lt;/abbr-2&gt;&lt;/periodical&gt;&lt;pages&gt;887-92&lt;/pages&gt;&lt;volume&gt;23&lt;/volume&gt;&lt;number&gt;5&lt;/number&gt;&lt;edition&gt;2005/12/22&lt;/edition&gt;&lt;keywords&gt;&lt;keyword&gt;Animals&lt;/keyword&gt;&lt;keyword&gt;Caenorhabditis elegans&lt;/keyword&gt;&lt;keyword&gt;Cell Lineage&lt;/keyword&gt;&lt;keyword&gt;Diploidy&lt;/keyword&gt;&lt;keyword&gt;*Evolution, Molecular&lt;/keyword&gt;&lt;keyword&gt;Fishes&lt;/keyword&gt;&lt;keyword&gt;*Gene Duplication&lt;/keyword&gt;&lt;keyword&gt;Genetic Variation&lt;/keyword&gt;&lt;keyword&gt;Genome&lt;/keyword&gt;&lt;keyword&gt;*Genomics&lt;/keyword&gt;&lt;keyword&gt;Models, Genetic&lt;/keyword&gt;&lt;keyword&gt;Mutation&lt;/keyword&gt;&lt;keyword&gt;Phylogeny&lt;/keyword&gt;&lt;/keywords&gt;&lt;dates&gt;&lt;year&gt;2006&lt;/year&gt;&lt;pub-dates&gt;&lt;date&gt;May&lt;/date&gt;&lt;/pub-dates&gt;&lt;/dates&gt;&lt;isbn&gt;0737-4038 (Print)&amp;#xD;0737-4038 (Linking)&lt;/isbn&gt;&lt;accession-num&gt;16368775&lt;/accession-num&gt;&lt;urls&gt;&lt;related-urls&gt;&lt;url&gt;https://www.ncbi.nlm.nih.gov/pubmed/16368775&lt;/url&gt;&lt;/related-urls&gt;&lt;/urls&gt;&lt;electronic-resource-num&gt;10.1093/molbev/msj083&lt;/electronic-resource-num&gt;&lt;/record&gt;&lt;/Cite&gt;&lt;/EndNote&gt;</w:instrText>
      </w:r>
      <w:r w:rsidR="00F3018E">
        <w:rPr>
          <w:rFonts w:ascii="Times New Roman" w:hAnsi="Times New Roman" w:cs="Times New Roman"/>
        </w:rPr>
        <w:fldChar w:fldCharType="separate"/>
      </w:r>
      <w:r w:rsidR="00F3018E" w:rsidRPr="00F3018E">
        <w:rPr>
          <w:rFonts w:ascii="Times New Roman" w:hAnsi="Times New Roman" w:cs="Times New Roman"/>
          <w:noProof/>
          <w:vertAlign w:val="superscript"/>
        </w:rPr>
        <w:t>58</w:t>
      </w:r>
      <w:r w:rsidR="00F3018E">
        <w:rPr>
          <w:rFonts w:ascii="Times New Roman" w:hAnsi="Times New Roman" w:cs="Times New Roman"/>
        </w:rPr>
        <w:fldChar w:fldCharType="end"/>
      </w:r>
      <w:r w:rsidR="00EC37E4">
        <w:rPr>
          <w:rFonts w:ascii="Times New Roman" w:hAnsi="Times New Roman" w:cs="Times New Roman"/>
        </w:rPr>
        <w:t>.</w:t>
      </w:r>
      <w:r w:rsidR="00935C20">
        <w:rPr>
          <w:rFonts w:ascii="Times New Roman" w:hAnsi="Times New Roman" w:cs="Times New Roman"/>
        </w:rPr>
        <w:t xml:space="preserve"> </w:t>
      </w:r>
      <w:r w:rsidR="003B30ED">
        <w:rPr>
          <w:rFonts w:ascii="Times New Roman" w:hAnsi="Times New Roman" w:cs="Times New Roman"/>
        </w:rPr>
        <w:t xml:space="preserve">Thus, our analyses might be more reliability and sensitivity in identifying </w:t>
      </w:r>
      <w:r w:rsidR="00E510DD">
        <w:rPr>
          <w:rFonts w:ascii="Times New Roman" w:hAnsi="Times New Roman" w:cs="Times New Roman"/>
        </w:rPr>
        <w:t>significantly correlated gene</w:t>
      </w:r>
      <w:r w:rsidR="003B30ED">
        <w:rPr>
          <w:rFonts w:ascii="Times New Roman" w:hAnsi="Times New Roman" w:cs="Times New Roman"/>
        </w:rPr>
        <w:t>s than the previous study.</w:t>
      </w:r>
      <w:r w:rsidR="00636F73">
        <w:rPr>
          <w:rFonts w:ascii="Times New Roman" w:hAnsi="Times New Roman" w:cs="Times New Roman"/>
        </w:rPr>
        <w:t xml:space="preserve"> In addition, we used simple principle to remove the fake one-to-one orthologous genes and </w:t>
      </w:r>
      <w:r w:rsidR="001E1ED8">
        <w:rPr>
          <w:rFonts w:ascii="Times New Roman" w:hAnsi="Times New Roman" w:cs="Times New Roman"/>
        </w:rPr>
        <w:t xml:space="preserve">used </w:t>
      </w:r>
      <w:r w:rsidR="001E1ED8" w:rsidRPr="001E1ED8">
        <w:rPr>
          <w:rFonts w:ascii="Times New Roman" w:hAnsi="Times New Roman" w:cs="Times New Roman"/>
          <w:i/>
          <w:iCs/>
        </w:rPr>
        <w:t>TrimAL</w:t>
      </w:r>
      <w:r w:rsidR="001E1ED8">
        <w:rPr>
          <w:rFonts w:ascii="Times New Roman" w:hAnsi="Times New Roman" w:cs="Times New Roman"/>
        </w:rPr>
        <w:t xml:space="preserve"> to drop </w:t>
      </w:r>
      <w:r w:rsidR="00636F73">
        <w:rPr>
          <w:rFonts w:ascii="Times New Roman" w:hAnsi="Times New Roman" w:cs="Times New Roman"/>
        </w:rPr>
        <w:t>the poorly aligned region, which will further promote the accuracy of calculating branch length</w:t>
      </w:r>
      <w:r w:rsidR="001E1ED8">
        <w:rPr>
          <w:rFonts w:ascii="Times New Roman" w:hAnsi="Times New Roman" w:cs="Times New Roman"/>
        </w:rPr>
        <w:t xml:space="preserve"> and thus promote the reliability of correlative analyses.</w:t>
      </w:r>
    </w:p>
    <w:p w14:paraId="1786E3DD" w14:textId="5DF249DF" w:rsidR="00A12F24" w:rsidRDefault="00A12F24" w:rsidP="00550DE0">
      <w:pPr>
        <w:spacing w:line="332" w:lineRule="exact"/>
        <w:rPr>
          <w:rFonts w:ascii="Times New Roman" w:hAnsi="Times New Roman" w:cs="Times New Roman"/>
        </w:rPr>
      </w:pPr>
    </w:p>
    <w:p w14:paraId="705EDDC5" w14:textId="0EF61257" w:rsidR="001B23F0" w:rsidRDefault="00A25FDC" w:rsidP="00550DE0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bining the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>
        <w:rPr>
          <w:rFonts w:ascii="Times New Roman" w:hAnsi="Times New Roman" w:cs="Times New Roman"/>
        </w:rPr>
        <w:t xml:space="preserve"> with </w:t>
      </w:r>
      <w:r w:rsidR="001B6AAF">
        <w:rPr>
          <w:rFonts w:ascii="Times New Roman" w:hAnsi="Times New Roman" w:cs="Times New Roman"/>
        </w:rPr>
        <w:t>NCGs</w:t>
      </w:r>
      <w:r>
        <w:rPr>
          <w:rFonts w:ascii="Times New Roman" w:hAnsi="Times New Roman" w:cs="Times New Roman"/>
        </w:rPr>
        <w:t xml:space="preserve"> </w:t>
      </w:r>
      <w:r w:rsidR="0063332F">
        <w:rPr>
          <w:rFonts w:ascii="Times New Roman" w:hAnsi="Times New Roman" w:cs="Times New Roman"/>
        </w:rPr>
        <w:t>not only can promote the reliability of our enrichment analyses, but also might help us find more interesting categories.</w:t>
      </w:r>
      <w:r w:rsidR="00404D2E">
        <w:rPr>
          <w:rFonts w:ascii="Times New Roman" w:hAnsi="Times New Roman" w:cs="Times New Roman"/>
        </w:rPr>
        <w:t xml:space="preserve"> For example, both our study and the </w:t>
      </w:r>
      <w:r w:rsidR="00586F5D">
        <w:rPr>
          <w:rFonts w:ascii="Times New Roman" w:hAnsi="Times New Roman" w:cs="Times New Roman"/>
        </w:rPr>
        <w:t xml:space="preserve">previous study found </w:t>
      </w:r>
      <w:r w:rsidR="001B6AAF">
        <w:rPr>
          <w:rFonts w:ascii="Times New Roman" w:hAnsi="Times New Roman" w:cs="Times New Roman"/>
        </w:rPr>
        <w:t>NCGs</w:t>
      </w:r>
      <w:r w:rsidR="00586F5D">
        <w:rPr>
          <w:rFonts w:ascii="Times New Roman" w:hAnsi="Times New Roman" w:cs="Times New Roman"/>
        </w:rPr>
        <w:t xml:space="preserve"> were enriched in DNA repair pathways. </w:t>
      </w:r>
      <w:r w:rsidR="001E0D98">
        <w:rPr>
          <w:rFonts w:ascii="Times New Roman" w:hAnsi="Times New Roman" w:cs="Times New Roman"/>
        </w:rPr>
        <w:t>However, our study also found</w:t>
      </w:r>
      <w:r w:rsidR="00C404C7">
        <w:rPr>
          <w:rFonts w:ascii="Times New Roman" w:hAnsi="Times New Roman" w:cs="Times New Roman"/>
        </w:rPr>
        <w:t xml:space="preserve"> that almost no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C404C7">
        <w:rPr>
          <w:rFonts w:ascii="Times New Roman" w:hAnsi="Times New Roman" w:cs="Times New Roman"/>
        </w:rPr>
        <w:t xml:space="preserve"> involved DNA repair pathways</w:t>
      </w:r>
      <w:r w:rsidR="00B7217A">
        <w:rPr>
          <w:rFonts w:ascii="Times New Roman" w:hAnsi="Times New Roman" w:cs="Times New Roman"/>
        </w:rPr>
        <w:t xml:space="preserve"> (</w:t>
      </w:r>
      <w:r w:rsidR="00B7217A" w:rsidRPr="008669BE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1</w:t>
      </w:r>
      <w:r w:rsidR="00B7217A">
        <w:rPr>
          <w:rFonts w:ascii="Times New Roman" w:hAnsi="Times New Roman" w:cs="Times New Roman"/>
        </w:rPr>
        <w:t>)</w:t>
      </w:r>
      <w:r w:rsidR="00C404C7">
        <w:rPr>
          <w:rFonts w:ascii="Times New Roman" w:hAnsi="Times New Roman" w:cs="Times New Roman"/>
        </w:rPr>
        <w:t xml:space="preserve">. This </w:t>
      </w:r>
      <w:r w:rsidR="009176D4">
        <w:rPr>
          <w:rFonts w:ascii="Times New Roman" w:hAnsi="Times New Roman" w:cs="Times New Roman"/>
        </w:rPr>
        <w:t>further suggested that DNA repair associated genes might be overall experienced more evolutionary constraints in long-lived mammals. As well,</w:t>
      </w:r>
      <w:r w:rsidR="00E62E17">
        <w:rPr>
          <w:rFonts w:ascii="Times New Roman" w:hAnsi="Times New Roman" w:cs="Times New Roman"/>
        </w:rPr>
        <w:t xml:space="preserve"> many</w:t>
      </w:r>
      <w:r w:rsidR="00651E25">
        <w:rPr>
          <w:rFonts w:ascii="Times New Roman" w:hAnsi="Times New Roman" w:cs="Times New Roman"/>
        </w:rPr>
        <w:t xml:space="preserve"> categories that were enriched by</w:t>
      </w:r>
      <w:r w:rsidR="00E62E17">
        <w:rPr>
          <w:rFonts w:ascii="Times New Roman" w:hAnsi="Times New Roman" w:cs="Times New Roman"/>
        </w:rPr>
        <w:t xml:space="preserve"> positive correlated genes</w:t>
      </w:r>
      <w:r w:rsidR="00651E25">
        <w:rPr>
          <w:rFonts w:ascii="Times New Roman" w:hAnsi="Times New Roman" w:cs="Times New Roman"/>
        </w:rPr>
        <w:t xml:space="preserve"> have no any negatively correlated gene involved</w:t>
      </w:r>
      <w:r w:rsidR="00E62E17">
        <w:rPr>
          <w:rFonts w:ascii="Times New Roman" w:hAnsi="Times New Roman" w:cs="Times New Roman"/>
        </w:rPr>
        <w:t xml:space="preserve"> </w:t>
      </w:r>
      <w:r w:rsidR="00651E25">
        <w:rPr>
          <w:rFonts w:ascii="Times New Roman" w:hAnsi="Times New Roman" w:cs="Times New Roman"/>
        </w:rPr>
        <w:t xml:space="preserve">in. </w:t>
      </w:r>
      <w:r w:rsidR="0078387C">
        <w:rPr>
          <w:rFonts w:ascii="Times New Roman" w:hAnsi="Times New Roman" w:cs="Times New Roman"/>
        </w:rPr>
        <w:t xml:space="preserve">such as, </w:t>
      </w:r>
      <w:r w:rsidR="0078387C" w:rsidRPr="0078387C">
        <w:rPr>
          <w:rFonts w:ascii="Times New Roman" w:hAnsi="Times New Roman" w:cs="Times New Roman"/>
        </w:rPr>
        <w:t>positive regulation of glucose impor</w:t>
      </w:r>
      <w:r w:rsidR="0078387C">
        <w:rPr>
          <w:rFonts w:ascii="Times New Roman" w:hAnsi="Times New Roman" w:cs="Times New Roman"/>
        </w:rPr>
        <w:t xml:space="preserve">t, </w:t>
      </w:r>
      <w:r w:rsidR="0078387C" w:rsidRPr="0078387C">
        <w:rPr>
          <w:rFonts w:ascii="Times New Roman" w:hAnsi="Times New Roman" w:cs="Times New Roman"/>
        </w:rPr>
        <w:t>positive regulation of</w:t>
      </w:r>
      <w:r w:rsidR="0078387C">
        <w:rPr>
          <w:rFonts w:ascii="Times New Roman" w:hAnsi="Times New Roman" w:cs="Times New Roman"/>
        </w:rPr>
        <w:t xml:space="preserve"> </w:t>
      </w:r>
      <w:r w:rsidR="0078387C" w:rsidRPr="0078387C">
        <w:rPr>
          <w:rFonts w:ascii="Times New Roman" w:hAnsi="Times New Roman" w:cs="Times New Roman"/>
        </w:rPr>
        <w:t>insulin-like growth factor receptor signaling pathway</w:t>
      </w:r>
      <w:r w:rsidR="0078387C">
        <w:rPr>
          <w:rFonts w:ascii="Times New Roman" w:hAnsi="Times New Roman" w:cs="Times New Roman"/>
        </w:rPr>
        <w:t xml:space="preserve">, </w:t>
      </w:r>
      <w:r w:rsidR="0078387C" w:rsidRPr="0078387C">
        <w:rPr>
          <w:rFonts w:ascii="Times New Roman" w:hAnsi="Times New Roman" w:cs="Times New Roman"/>
        </w:rPr>
        <w:t>ionotropic glutamate receptor signaling pathway</w:t>
      </w:r>
      <w:r w:rsidR="0078387C">
        <w:rPr>
          <w:rFonts w:ascii="Times New Roman" w:hAnsi="Times New Roman" w:cs="Times New Roman"/>
        </w:rPr>
        <w:t xml:space="preserve">, </w:t>
      </w:r>
      <w:r w:rsidR="0078387C" w:rsidRPr="0078387C">
        <w:rPr>
          <w:rFonts w:ascii="Times New Roman" w:hAnsi="Times New Roman" w:cs="Times New Roman"/>
        </w:rPr>
        <w:t>positive regulation of ubiquitin-dependent protein catabolic process</w:t>
      </w:r>
      <w:r w:rsidR="0078387C">
        <w:rPr>
          <w:rFonts w:ascii="Times New Roman" w:hAnsi="Times New Roman" w:cs="Times New Roman"/>
        </w:rPr>
        <w:t xml:space="preserve"> and so on (</w:t>
      </w:r>
      <w:r w:rsidR="0078387C" w:rsidRPr="0078387C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2</w:t>
      </w:r>
      <w:r w:rsidR="0078387C">
        <w:rPr>
          <w:rFonts w:ascii="Times New Roman" w:hAnsi="Times New Roman" w:cs="Times New Roman"/>
        </w:rPr>
        <w:t>).</w:t>
      </w:r>
      <w:r w:rsidR="0094399F">
        <w:rPr>
          <w:rFonts w:ascii="Times New Roman" w:hAnsi="Times New Roman" w:cs="Times New Roman"/>
        </w:rPr>
        <w:t xml:space="preserve"> </w:t>
      </w:r>
      <w:r w:rsidR="00050DE6">
        <w:rPr>
          <w:rFonts w:ascii="Times New Roman" w:hAnsi="Times New Roman" w:cs="Times New Roman"/>
        </w:rPr>
        <w:t>W</w:t>
      </w:r>
      <w:r w:rsidR="0094399F">
        <w:rPr>
          <w:rFonts w:ascii="Times New Roman" w:hAnsi="Times New Roman" w:cs="Times New Roman"/>
        </w:rPr>
        <w:t>e</w:t>
      </w:r>
      <w:r w:rsidR="00050DE6">
        <w:rPr>
          <w:rFonts w:ascii="Times New Roman" w:hAnsi="Times New Roman" w:cs="Times New Roman"/>
        </w:rPr>
        <w:t xml:space="preserve"> further</w:t>
      </w:r>
      <w:r w:rsidR="0094399F">
        <w:rPr>
          <w:rFonts w:ascii="Times New Roman" w:hAnsi="Times New Roman" w:cs="Times New Roman"/>
        </w:rPr>
        <w:t xml:space="preserve"> found </w:t>
      </w:r>
      <w:r w:rsidR="00050DE6">
        <w:rPr>
          <w:rFonts w:ascii="Times New Roman" w:hAnsi="Times New Roman" w:cs="Times New Roman"/>
        </w:rPr>
        <w:t>the</w:t>
      </w:r>
      <w:r w:rsidR="0094399F">
        <w:rPr>
          <w:rFonts w:ascii="Times New Roman" w:hAnsi="Times New Roman" w:cs="Times New Roman"/>
        </w:rPr>
        <w:t xml:space="preserve"> PCGs and NCGs</w:t>
      </w:r>
      <w:r w:rsidR="00050DE6">
        <w:rPr>
          <w:rFonts w:ascii="Times New Roman" w:hAnsi="Times New Roman" w:cs="Times New Roman"/>
        </w:rPr>
        <w:t xml:space="preserve"> enriched in some adverse categories</w:t>
      </w:r>
      <w:r w:rsidR="00B16FEF">
        <w:rPr>
          <w:rFonts w:ascii="Times New Roman" w:hAnsi="Times New Roman" w:cs="Times New Roman"/>
        </w:rPr>
        <w:t>, simultaneously,</w:t>
      </w:r>
      <w:r w:rsidR="00050DE6">
        <w:rPr>
          <w:rFonts w:ascii="Times New Roman" w:hAnsi="Times New Roman" w:cs="Times New Roman"/>
        </w:rPr>
        <w:t xml:space="preserve"> such as </w:t>
      </w:r>
      <w:r w:rsidR="00B16FEF">
        <w:rPr>
          <w:rFonts w:ascii="Times New Roman" w:hAnsi="Times New Roman" w:cs="Times New Roman"/>
        </w:rPr>
        <w:t xml:space="preserve">PCGs were enriched in </w:t>
      </w:r>
      <w:r w:rsidR="00050DE6" w:rsidRPr="00D17E62">
        <w:rPr>
          <w:rFonts w:ascii="Times New Roman" w:hAnsi="Times New Roman" w:cs="Times New Roman"/>
        </w:rPr>
        <w:t>aerobic respiration</w:t>
      </w:r>
      <w:r w:rsidR="00B16FEF">
        <w:rPr>
          <w:rFonts w:ascii="Times New Roman" w:hAnsi="Times New Roman" w:cs="Times New Roman"/>
        </w:rPr>
        <w:t>, while NCGs were enriched in</w:t>
      </w:r>
      <w:r w:rsidR="00050DE6">
        <w:rPr>
          <w:rFonts w:ascii="Times New Roman" w:hAnsi="Times New Roman" w:cs="Times New Roman"/>
        </w:rPr>
        <w:t xml:space="preserve"> </w:t>
      </w:r>
      <w:r w:rsidR="00050DE6" w:rsidRPr="00D17E62">
        <w:rPr>
          <w:rFonts w:ascii="Times New Roman" w:hAnsi="Times New Roman" w:cs="Times New Roman"/>
        </w:rPr>
        <w:t>cellular response to hypoxia</w:t>
      </w:r>
      <w:r w:rsidR="00B16FEF">
        <w:rPr>
          <w:rFonts w:ascii="Times New Roman" w:hAnsi="Times New Roman" w:cs="Times New Roman"/>
        </w:rPr>
        <w:t xml:space="preserve"> and </w:t>
      </w:r>
      <w:r w:rsidR="00B16FEF" w:rsidRPr="00D17E62">
        <w:rPr>
          <w:rFonts w:ascii="Times New Roman" w:hAnsi="Times New Roman" w:cs="Times New Roman"/>
        </w:rPr>
        <w:t>cellular response to alcohol</w:t>
      </w:r>
      <w:r w:rsidR="00B16FEF">
        <w:rPr>
          <w:rFonts w:ascii="Times New Roman" w:hAnsi="Times New Roman" w:cs="Times New Roman"/>
        </w:rPr>
        <w:t xml:space="preserve">. This further </w:t>
      </w:r>
      <w:proofErr w:type="spellStart"/>
      <w:r w:rsidR="00B16FEF">
        <w:rPr>
          <w:rFonts w:ascii="Times New Roman" w:hAnsi="Times New Roman" w:cs="Times New Roman"/>
        </w:rPr>
        <w:t>suggestedgenes</w:t>
      </w:r>
      <w:proofErr w:type="spellEnd"/>
      <w:r w:rsidR="00B16FEF">
        <w:rPr>
          <w:rFonts w:ascii="Times New Roman" w:hAnsi="Times New Roman" w:cs="Times New Roman"/>
        </w:rPr>
        <w:t xml:space="preserve"> associated with oxygen utilization might play important role in universal regulation of lifespan in mammals.</w:t>
      </w:r>
    </w:p>
    <w:p w14:paraId="4D8CD59C" w14:textId="2FBDA2D4" w:rsidR="00B16FEF" w:rsidRDefault="00B16FEF" w:rsidP="00550DE0">
      <w:pPr>
        <w:spacing w:line="332" w:lineRule="exact"/>
        <w:rPr>
          <w:rFonts w:ascii="Times New Roman" w:hAnsi="Times New Roman" w:cs="Times New Roman"/>
        </w:rPr>
      </w:pPr>
    </w:p>
    <w:p w14:paraId="1262622B" w14:textId="6929D546" w:rsidR="00275F3D" w:rsidRDefault="00275F3D" w:rsidP="00275F3D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verse categories were enriched by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>
        <w:rPr>
          <w:rFonts w:ascii="Times New Roman" w:hAnsi="Times New Roman" w:cs="Times New Roman"/>
        </w:rPr>
        <w:t xml:space="preserve"> and </w:t>
      </w:r>
      <w:r w:rsidR="001B6AAF">
        <w:rPr>
          <w:rFonts w:ascii="Times New Roman" w:hAnsi="Times New Roman" w:cs="Times New Roman"/>
        </w:rPr>
        <w:t>NCGs</w:t>
      </w:r>
      <w:r>
        <w:rPr>
          <w:rFonts w:ascii="Times New Roman" w:hAnsi="Times New Roman" w:cs="Times New Roman"/>
        </w:rPr>
        <w:t xml:space="preserve"> </w:t>
      </w:r>
      <w:r w:rsidR="004C1976">
        <w:rPr>
          <w:rFonts w:ascii="Times New Roman" w:hAnsi="Times New Roman" w:cs="Times New Roman"/>
        </w:rPr>
        <w:t>simultaneously</w:t>
      </w:r>
      <w:r>
        <w:rPr>
          <w:rFonts w:ascii="Times New Roman" w:hAnsi="Times New Roman" w:cs="Times New Roman"/>
        </w:rPr>
        <w:t xml:space="preserve"> </w:t>
      </w:r>
      <w:r w:rsidR="004C1976">
        <w:rPr>
          <w:rFonts w:ascii="Times New Roman" w:hAnsi="Times New Roman" w:cs="Times New Roman"/>
        </w:rPr>
        <w:t xml:space="preserve">will </w:t>
      </w:r>
      <w:r w:rsidR="00643B16">
        <w:rPr>
          <w:rFonts w:ascii="Times New Roman" w:hAnsi="Times New Roman" w:cs="Times New Roman"/>
        </w:rPr>
        <w:t>further</w:t>
      </w:r>
      <w:r w:rsidR="004C1976">
        <w:rPr>
          <w:rFonts w:ascii="Times New Roman" w:hAnsi="Times New Roman" w:cs="Times New Roman"/>
        </w:rPr>
        <w:t xml:space="preserve"> </w:t>
      </w:r>
      <w:r w:rsidR="00643B16">
        <w:rPr>
          <w:rFonts w:ascii="Times New Roman" w:hAnsi="Times New Roman" w:cs="Times New Roman"/>
        </w:rPr>
        <w:t>supported genes involved in these categories might play important roles in regulation of lifespan or anti-aging.</w:t>
      </w:r>
      <w:r>
        <w:rPr>
          <w:rFonts w:ascii="Times New Roman" w:hAnsi="Times New Roman" w:cs="Times New Roman"/>
        </w:rPr>
        <w:t xml:space="preserve"> </w:t>
      </w:r>
    </w:p>
    <w:p w14:paraId="191C73C3" w14:textId="7391C406" w:rsidR="00275F3D" w:rsidRPr="00275F3D" w:rsidRDefault="00275F3D" w:rsidP="00550DE0">
      <w:pPr>
        <w:spacing w:line="332" w:lineRule="exact"/>
        <w:rPr>
          <w:rFonts w:ascii="Times New Roman" w:hAnsi="Times New Roman" w:cs="Times New Roman"/>
        </w:rPr>
      </w:pPr>
    </w:p>
    <w:p w14:paraId="3A19FF42" w14:textId="77777777" w:rsidR="00275F3D" w:rsidRDefault="00275F3D" w:rsidP="00550DE0">
      <w:pPr>
        <w:spacing w:line="332" w:lineRule="exact"/>
        <w:rPr>
          <w:rFonts w:ascii="Times New Roman" w:hAnsi="Times New Roman" w:cs="Times New Roman"/>
        </w:rPr>
      </w:pPr>
    </w:p>
    <w:p w14:paraId="04B5CC4E" w14:textId="04E7CB9B" w:rsidR="00327D2B" w:rsidRDefault="00327D2B" w:rsidP="00550DE0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osely relative categories were enriched by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>
        <w:rPr>
          <w:rFonts w:ascii="Times New Roman" w:hAnsi="Times New Roman" w:cs="Times New Roman"/>
        </w:rPr>
        <w:t xml:space="preserve"> and </w:t>
      </w:r>
      <w:r w:rsidR="001B6AAF">
        <w:rPr>
          <w:rFonts w:ascii="Times New Roman" w:hAnsi="Times New Roman" w:cs="Times New Roman"/>
        </w:rPr>
        <w:t>NCGs</w:t>
      </w:r>
      <w:r>
        <w:rPr>
          <w:rFonts w:ascii="Times New Roman" w:hAnsi="Times New Roman" w:cs="Times New Roman"/>
        </w:rPr>
        <w:t xml:space="preserve"> suggested that different part of the pathway might be suffered different evolutionary constraints.</w:t>
      </w:r>
      <w:r w:rsidR="00643B16">
        <w:rPr>
          <w:rFonts w:ascii="Times New Roman" w:hAnsi="Times New Roman" w:cs="Times New Roman"/>
        </w:rPr>
        <w:t xml:space="preserve"> This may be caused by the </w:t>
      </w:r>
      <w:r w:rsidR="00B77AF1">
        <w:rPr>
          <w:rFonts w:ascii="Times New Roman" w:hAnsi="Times New Roman" w:cs="Times New Roman"/>
        </w:rPr>
        <w:t>pleiotropy</w:t>
      </w:r>
      <w:r w:rsidR="00643B16">
        <w:rPr>
          <w:rFonts w:ascii="Times New Roman" w:hAnsi="Times New Roman" w:cs="Times New Roman"/>
        </w:rPr>
        <w:t xml:space="preserve"> of genes</w:t>
      </w:r>
      <w:r w:rsidR="00FF48BC">
        <w:rPr>
          <w:rFonts w:ascii="Times New Roman" w:hAnsi="Times New Roman" w:cs="Times New Roman"/>
        </w:rPr>
        <w:t>.</w:t>
      </w:r>
      <w:r w:rsidR="00643B16">
        <w:rPr>
          <w:rFonts w:ascii="Times New Roman" w:hAnsi="Times New Roman" w:cs="Times New Roman"/>
        </w:rPr>
        <w:t xml:space="preserve"> several </w:t>
      </w:r>
    </w:p>
    <w:p w14:paraId="2F6987DE" w14:textId="77777777" w:rsidR="00327D2B" w:rsidRPr="00327D2B" w:rsidRDefault="00327D2B" w:rsidP="00550DE0">
      <w:pPr>
        <w:spacing w:line="332" w:lineRule="exact"/>
        <w:rPr>
          <w:rFonts w:ascii="Times New Roman" w:hAnsi="Times New Roman" w:cs="Times New Roman"/>
        </w:rPr>
      </w:pPr>
    </w:p>
    <w:p w14:paraId="22FB5CC2" w14:textId="2C6C2716" w:rsidR="00B16FEF" w:rsidRDefault="00B16FEF" w:rsidP="00550DE0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volutionary driving forces </w:t>
      </w:r>
      <w:r w:rsidR="00DF35BB">
        <w:rPr>
          <w:rFonts w:ascii="Times New Roman" w:hAnsi="Times New Roman" w:cs="Times New Roman"/>
        </w:rPr>
        <w:t>support</w:t>
      </w:r>
      <w:r w:rsidR="008420F2">
        <w:rPr>
          <w:rFonts w:ascii="Times New Roman" w:hAnsi="Times New Roman" w:cs="Times New Roman"/>
        </w:rPr>
        <w:t>ed</w:t>
      </w:r>
      <w:r w:rsidR="00DF35BB">
        <w:rPr>
          <w:rFonts w:ascii="Times New Roman" w:hAnsi="Times New Roman" w:cs="Times New Roman"/>
        </w:rPr>
        <w:t xml:space="preserve"> that relaxed selection play very import roles in universal regulation of lifespan in mammals</w:t>
      </w:r>
      <w:r>
        <w:rPr>
          <w:rFonts w:ascii="Times New Roman" w:hAnsi="Times New Roman" w:cs="Times New Roman"/>
        </w:rPr>
        <w:t>.</w:t>
      </w:r>
      <w:r w:rsidR="00643B16">
        <w:rPr>
          <w:rFonts w:ascii="Times New Roman" w:hAnsi="Times New Roman" w:cs="Times New Roman"/>
        </w:rPr>
        <w:t xml:space="preserve"> We found 62.7% of PCGs</w:t>
      </w:r>
      <w:r w:rsidR="00CC74BB">
        <w:rPr>
          <w:rFonts w:ascii="Times New Roman" w:hAnsi="Times New Roman" w:cs="Times New Roman"/>
        </w:rPr>
        <w:t xml:space="preserve"> were</w:t>
      </w:r>
      <w:r w:rsidR="00643B16">
        <w:rPr>
          <w:rFonts w:ascii="Times New Roman" w:hAnsi="Times New Roman" w:cs="Times New Roman"/>
        </w:rPr>
        <w:t xml:space="preserve"> suffered relaxation of evolutionary constraints in long-lived mammals</w:t>
      </w:r>
      <w:r w:rsidR="00F162ED">
        <w:rPr>
          <w:rFonts w:ascii="Times New Roman" w:hAnsi="Times New Roman" w:cs="Times New Roman"/>
        </w:rPr>
        <w:t xml:space="preserve">, much more than only 1% of PCGs </w:t>
      </w:r>
      <w:r w:rsidR="004B13FA">
        <w:rPr>
          <w:rFonts w:ascii="Times New Roman" w:hAnsi="Times New Roman" w:cs="Times New Roman"/>
        </w:rPr>
        <w:t>were suffered positive selection</w:t>
      </w:r>
      <w:r w:rsidR="00643B16">
        <w:rPr>
          <w:rFonts w:ascii="Times New Roman" w:hAnsi="Times New Roman" w:cs="Times New Roman"/>
        </w:rPr>
        <w:t xml:space="preserve">. </w:t>
      </w:r>
      <w:r w:rsidR="00F162ED">
        <w:rPr>
          <w:rFonts w:ascii="Times New Roman" w:hAnsi="Times New Roman" w:cs="Times New Roman"/>
        </w:rPr>
        <w:t xml:space="preserve">However, we could not </w:t>
      </w:r>
      <w:r w:rsidR="00FB2D53">
        <w:rPr>
          <w:rFonts w:ascii="Times New Roman" w:hAnsi="Times New Roman" w:cs="Times New Roman"/>
        </w:rPr>
        <w:t xml:space="preserve">exclude </w:t>
      </w:r>
      <w:r w:rsidR="00C007BE">
        <w:rPr>
          <w:rFonts w:ascii="Times New Roman" w:hAnsi="Times New Roman" w:cs="Times New Roman"/>
        </w:rPr>
        <w:t xml:space="preserve">the important roles of positively selected genes </w:t>
      </w:r>
      <w:r w:rsidR="00C03362">
        <w:rPr>
          <w:rFonts w:ascii="Times New Roman" w:hAnsi="Times New Roman" w:cs="Times New Roman"/>
        </w:rPr>
        <w:t xml:space="preserve">and we could not state that </w:t>
      </w:r>
      <w:r w:rsidR="000D6A1E">
        <w:rPr>
          <w:rFonts w:ascii="Times New Roman" w:hAnsi="Times New Roman" w:cs="Times New Roman"/>
        </w:rPr>
        <w:t>relaxed selection is more important tha</w:t>
      </w:r>
      <w:r w:rsidR="003D01C0">
        <w:rPr>
          <w:rFonts w:ascii="Times New Roman" w:hAnsi="Times New Roman" w:cs="Times New Roman"/>
        </w:rPr>
        <w:t>n</w:t>
      </w:r>
      <w:r w:rsidR="000D6A1E">
        <w:rPr>
          <w:rFonts w:ascii="Times New Roman" w:hAnsi="Times New Roman" w:cs="Times New Roman"/>
        </w:rPr>
        <w:t xml:space="preserve"> positive selection underlying the evolution of lifespan in mammals because the </w:t>
      </w:r>
      <w:r w:rsidR="00326DD1">
        <w:rPr>
          <w:rFonts w:ascii="Times New Roman" w:hAnsi="Times New Roman" w:cs="Times New Roman"/>
        </w:rPr>
        <w:t>signals</w:t>
      </w:r>
      <w:r w:rsidR="000D6A1E">
        <w:rPr>
          <w:rFonts w:ascii="Times New Roman" w:hAnsi="Times New Roman" w:cs="Times New Roman"/>
        </w:rPr>
        <w:t xml:space="preserve"> of positive selection </w:t>
      </w:r>
      <w:r w:rsidR="00326DD1">
        <w:rPr>
          <w:rFonts w:ascii="Times New Roman" w:hAnsi="Times New Roman" w:cs="Times New Roman"/>
        </w:rPr>
        <w:t>cannot maintain for long time</w:t>
      </w:r>
      <w:r w:rsidR="003D791B">
        <w:rPr>
          <w:rFonts w:ascii="Times New Roman" w:hAnsi="Times New Roman" w:cs="Times New Roman"/>
        </w:rPr>
        <w:fldChar w:fldCharType="begin"/>
      </w:r>
      <w:r w:rsidR="003D791B">
        <w:rPr>
          <w:rFonts w:ascii="Times New Roman" w:hAnsi="Times New Roman" w:cs="Times New Roman"/>
        </w:rPr>
        <w:instrText xml:space="preserve"> ADDIN EN.CITE &lt;EndNote&gt;&lt;Cite&gt;&lt;Author&gt;Yang&lt;/Author&gt;&lt;Year&gt;2007&lt;/Year&gt;&lt;RecNum&gt;4454&lt;/RecNum&gt;&lt;DisplayText&gt;&lt;style face="superscript"&gt;30&lt;/style&gt;&lt;/DisplayText&gt;&lt;record&gt;&lt;rec-number&gt;4454&lt;/rec-number&gt;&lt;foreign-keys&gt;&lt;key app="EN" db-id="tv9vrfdemz0pstew0aex95v6axa2v9ftwfvr" timestamp="1578051698" guid="8e4bd28f-2d10-4de0-be12-4e5221b51fd1"&gt;4454&lt;/key&gt;&lt;/foreign-keys&gt;&lt;ref-type name="Journal Article"&gt;17&lt;/ref-type&gt;&lt;contributors&gt;&lt;authors&gt;&lt;author&gt;Yang, Z. H.&lt;/author&gt;&lt;/authors&gt;&lt;/contributors&gt;&lt;auth-address&gt;UCL, Dept Biol, Galton Lab, London, England&lt;/auth-address&gt;&lt;titles&gt;&lt;title&gt;PAML 4: Phylogenetic analysis by maximum likelihood&lt;/title&gt;&lt;secondary-title&gt;Molecular Biology and Evolution&lt;/secondary-title&gt;&lt;alt-title&gt;Mol Biol Evol&lt;/alt-title&gt;&lt;/titles&gt;&lt;periodical&gt;&lt;full-title&gt;Molecular Biology and Evolution&lt;/full-title&gt;&lt;abbr-1&gt;Mol. Biol. Evol.&lt;/abbr-1&gt;&lt;abbr-2&gt;Mol Biol Evol&lt;/abbr-2&gt;&lt;/periodical&gt;&lt;alt-periodical&gt;&lt;full-title&gt;Molecular Biology and Evolution&lt;/full-title&gt;&lt;abbr-1&gt;Mol. Biol. Evol.&lt;/abbr-1&gt;&lt;abbr-2&gt;Mol Biol Evol&lt;/abbr-2&gt;&lt;/alt-periodical&gt;&lt;pages&gt;1586-1591&lt;/pages&gt;&lt;volume&gt;24&lt;/volume&gt;&lt;number&gt;8&lt;/number&gt;&lt;keywords&gt;&lt;keyword&gt;codon models&lt;/keyword&gt;&lt;keyword&gt;likelihood&lt;/keyword&gt;&lt;keyword&gt;paml&lt;/keyword&gt;&lt;keyword&gt;phylogenetic analysis&lt;/keyword&gt;&lt;keyword&gt;software&lt;/keyword&gt;&lt;keyword&gt;detecting positive selection&lt;/keyword&gt;&lt;keyword&gt;codon-substitution models&lt;/keyword&gt;&lt;keyword&gt;amino-acid sites&lt;/keyword&gt;&lt;keyword&gt;episodic adaptive evolution&lt;/keyword&gt;&lt;keyword&gt;nucleotide substitution&lt;/keyword&gt;&lt;keyword&gt;divergence times&lt;/keyword&gt;&lt;keyword&gt;molecular evolution&lt;/keyword&gt;&lt;keyword&gt;statistical-methods&lt;/keyword&gt;&lt;keyword&gt;bayesian-estimation&lt;/keyword&gt;&lt;keyword&gt;ratio tests&lt;/keyword&gt;&lt;/keywords&gt;&lt;dates&gt;&lt;year&gt;2007&lt;/year&gt;&lt;pub-dates&gt;&lt;date&gt;Aug&lt;/date&gt;&lt;/pub-dates&gt;&lt;/dates&gt;&lt;isbn&gt;0737-4038&lt;/isbn&gt;&lt;accession-num&gt;WOS:000248848400003&lt;/accession-num&gt;&lt;urls&gt;&lt;related-urls&gt;&lt;url&gt;&amp;lt;Go to ISI&amp;gt;://WOS:000248848400003&lt;/url&gt;&lt;/related-urls&gt;&lt;/urls&gt;&lt;electronic-resource-num&gt;10.1093/molbev/msm088&lt;/electronic-resource-num&gt;&lt;language&gt;English&lt;/language&gt;&lt;/record&gt;&lt;/Cite&gt;&lt;/EndNote&gt;</w:instrText>
      </w:r>
      <w:r w:rsidR="003D791B">
        <w:rPr>
          <w:rFonts w:ascii="Times New Roman" w:hAnsi="Times New Roman" w:cs="Times New Roman"/>
        </w:rPr>
        <w:fldChar w:fldCharType="separate"/>
      </w:r>
      <w:r w:rsidR="003D791B" w:rsidRPr="003D791B">
        <w:rPr>
          <w:rFonts w:ascii="Times New Roman" w:hAnsi="Times New Roman" w:cs="Times New Roman"/>
          <w:noProof/>
          <w:vertAlign w:val="superscript"/>
        </w:rPr>
        <w:t>30</w:t>
      </w:r>
      <w:r w:rsidR="003D791B">
        <w:rPr>
          <w:rFonts w:ascii="Times New Roman" w:hAnsi="Times New Roman" w:cs="Times New Roman"/>
        </w:rPr>
        <w:fldChar w:fldCharType="end"/>
      </w:r>
      <w:r w:rsidR="000D6A1E">
        <w:rPr>
          <w:rFonts w:ascii="Times New Roman" w:hAnsi="Times New Roman" w:cs="Times New Roman"/>
        </w:rPr>
        <w:t>.</w:t>
      </w:r>
    </w:p>
    <w:p w14:paraId="7662DCDD" w14:textId="49C000BF" w:rsidR="00ED3564" w:rsidRDefault="00ED3564" w:rsidP="00550DE0">
      <w:pPr>
        <w:spacing w:line="332" w:lineRule="exact"/>
        <w:rPr>
          <w:rFonts w:ascii="Times New Roman" w:hAnsi="Times New Roman" w:cs="Times New Roman"/>
        </w:rPr>
      </w:pPr>
    </w:p>
    <w:p w14:paraId="3BCD347A" w14:textId="03398577" w:rsidR="007B2550" w:rsidRDefault="00ED308B" w:rsidP="007B2550">
      <w:pPr>
        <w:spacing w:line="332" w:lineRule="exact"/>
        <w:rPr>
          <w:rFonts w:ascii="WwymxtAdvTT86d47313" w:hAnsi="WwymxtAdvTT86d47313" w:hint="eastAsia"/>
          <w:color w:val="131413"/>
          <w:sz w:val="20"/>
          <w:szCs w:val="20"/>
        </w:rPr>
      </w:pPr>
      <w:r>
        <w:rPr>
          <w:rFonts w:ascii="Times New Roman" w:hAnsi="Times New Roman" w:cs="Times New Roman"/>
        </w:rPr>
        <w:t xml:space="preserve">Comparing to protein-protein interaction network, </w:t>
      </w:r>
      <w:r w:rsidR="00956DF5">
        <w:rPr>
          <w:rFonts w:ascii="Times New Roman" w:hAnsi="Times New Roman" w:cs="Times New Roman"/>
        </w:rPr>
        <w:t xml:space="preserve">our </w:t>
      </w:r>
      <w:r>
        <w:rPr>
          <w:rFonts w:ascii="Times New Roman" w:hAnsi="Times New Roman" w:cs="Times New Roman"/>
        </w:rPr>
        <w:t>s</w:t>
      </w:r>
      <w:r w:rsidR="00144C81">
        <w:rPr>
          <w:rFonts w:ascii="Times New Roman" w:hAnsi="Times New Roman" w:cs="Times New Roman"/>
        </w:rPr>
        <w:t>igned functional network</w:t>
      </w:r>
      <w:r w:rsidR="00956DF5">
        <w:rPr>
          <w:rFonts w:ascii="Times New Roman" w:hAnsi="Times New Roman" w:cs="Times New Roman"/>
        </w:rPr>
        <w:t xml:space="preserve"> analyses</w:t>
      </w:r>
      <w:r w:rsidR="00144C81">
        <w:rPr>
          <w:rFonts w:ascii="Times New Roman" w:hAnsi="Times New Roman" w:cs="Times New Roman"/>
        </w:rPr>
        <w:t xml:space="preserve"> </w:t>
      </w:r>
      <w:r w:rsidR="00864FDA">
        <w:rPr>
          <w:rFonts w:ascii="Times New Roman" w:hAnsi="Times New Roman" w:cs="Times New Roman"/>
        </w:rPr>
        <w:t xml:space="preserve">includes </w:t>
      </w:r>
      <w:r w:rsidR="003238FF">
        <w:rPr>
          <w:rFonts w:ascii="Times New Roman" w:hAnsi="Times New Roman" w:cs="Times New Roman"/>
        </w:rPr>
        <w:t xml:space="preserve">the </w:t>
      </w:r>
      <w:r w:rsidR="00150828">
        <w:rPr>
          <w:rFonts w:ascii="Times New Roman" w:hAnsi="Times New Roman" w:cs="Times New Roman"/>
        </w:rPr>
        <w:t xml:space="preserve">additional </w:t>
      </w:r>
      <w:r w:rsidR="004311B2">
        <w:rPr>
          <w:rFonts w:ascii="Times New Roman" w:hAnsi="Times New Roman" w:cs="Times New Roman"/>
        </w:rPr>
        <w:t xml:space="preserve">information of </w:t>
      </w:r>
      <w:r w:rsidR="003238FF">
        <w:rPr>
          <w:rFonts w:ascii="Times New Roman" w:hAnsi="Times New Roman" w:cs="Times New Roman"/>
        </w:rPr>
        <w:t>directions and signs</w:t>
      </w:r>
      <w:r w:rsidR="00150828">
        <w:rPr>
          <w:rFonts w:ascii="Times New Roman" w:hAnsi="Times New Roman" w:cs="Times New Roman"/>
        </w:rPr>
        <w:t xml:space="preserve">, which </w:t>
      </w:r>
      <w:r w:rsidR="006E7FDB">
        <w:rPr>
          <w:rFonts w:ascii="Times New Roman" w:hAnsi="Times New Roman" w:cs="Times New Roman"/>
        </w:rPr>
        <w:t xml:space="preserve">can </w:t>
      </w:r>
      <w:r w:rsidR="00956DF5">
        <w:rPr>
          <w:rFonts w:ascii="Times New Roman" w:hAnsi="Times New Roman" w:cs="Times New Roman"/>
        </w:rPr>
        <w:t xml:space="preserve">clearly </w:t>
      </w:r>
      <w:r w:rsidR="00553CF7">
        <w:rPr>
          <w:rFonts w:ascii="Times New Roman" w:hAnsi="Times New Roman" w:cs="Times New Roman"/>
        </w:rPr>
        <w:t xml:space="preserve">show </w:t>
      </w:r>
      <w:r w:rsidR="00150828">
        <w:rPr>
          <w:rFonts w:ascii="Times New Roman" w:hAnsi="Times New Roman" w:cs="Times New Roman"/>
        </w:rPr>
        <w:t xml:space="preserve">the </w:t>
      </w:r>
      <w:r w:rsidR="00ED1692" w:rsidRPr="00ED1692">
        <w:rPr>
          <w:rFonts w:ascii="WwymxtAdvTT86d47313" w:hAnsi="WwymxtAdvTT86d47313"/>
          <w:color w:val="131413"/>
          <w:sz w:val="20"/>
          <w:szCs w:val="20"/>
        </w:rPr>
        <w:t>causality</w:t>
      </w:r>
      <w:r w:rsidR="005F69C9">
        <w:rPr>
          <w:rFonts w:ascii="WwymxtAdvTT86d47313" w:hAnsi="WwymxtAdvTT86d47313"/>
          <w:color w:val="131413"/>
          <w:sz w:val="20"/>
          <w:szCs w:val="20"/>
        </w:rPr>
        <w:t xml:space="preserve"> of the network</w:t>
      </w:r>
      <w:r w:rsidR="00150828">
        <w:rPr>
          <w:rFonts w:ascii="WwymxtAdvTT86d47313" w:hAnsi="WwymxtAdvTT86d47313"/>
          <w:color w:val="131413"/>
          <w:sz w:val="20"/>
          <w:szCs w:val="20"/>
        </w:rPr>
        <w:t xml:space="preserve"> and</w:t>
      </w:r>
      <w:r w:rsidR="007B2550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FD0FFD">
        <w:rPr>
          <w:rFonts w:ascii="WwymxtAdvTT86d47313" w:hAnsi="WwymxtAdvTT86d47313"/>
          <w:color w:val="131413"/>
          <w:sz w:val="20"/>
          <w:szCs w:val="20"/>
        </w:rPr>
        <w:t>contribute us to identify the hub genes in the modules</w:t>
      </w:r>
      <w:r w:rsidR="00AD780F">
        <w:rPr>
          <w:rFonts w:ascii="WwymxtAdvTT86d47313" w:hAnsi="WwymxtAdvTT86d47313" w:hint="eastAsia"/>
          <w:color w:val="131413"/>
          <w:sz w:val="20"/>
          <w:szCs w:val="20"/>
        </w:rPr>
        <w:fldChar w:fldCharType="begin"/>
      </w:r>
      <w:r w:rsidR="00F3018E">
        <w:rPr>
          <w:rFonts w:ascii="WwymxtAdvTT86d47313" w:hAnsi="WwymxtAdvTT86d47313" w:hint="eastAsia"/>
          <w:color w:val="131413"/>
          <w:sz w:val="20"/>
          <w:szCs w:val="20"/>
        </w:rPr>
        <w:instrText xml:space="preserve"> ADDIN EN.CITE &lt;EndNote&gt;&lt;Cite&gt;&lt;Author&gt;Yim&lt;/Author&gt;&lt;Year&gt;2018&lt;/Year&gt;&lt;RecNum&gt;4628&lt;/RecNum&gt;&lt;DisplayText&gt;&lt;style face="superscript"&gt;59&lt;/style&gt;&lt;/DisplayText&gt;&lt;record&gt;&lt;rec-number&gt;4628&lt;/rec-number&gt;&lt;foreign-keys&gt;&lt;key app="EN" db-id="tv9vrfdemz0pstew0aex95v6axa2v9ftwfvr" timestamp="1623214541" guid="ab87254c-256e-40f1-a123-a8d36e5215d7"&gt;4628&lt;/key&gt;&lt;/foreign-keys&gt;&lt;ref-type name="Journal Article"&gt;17&lt;/ref-type&gt;&lt;contributors&gt;&lt;authors&gt;&lt;author&gt;Yim, S.&lt;/author&gt;&lt;author&gt;Yu, H.&lt;/author&gt;&lt;author&gt;Jang, D.&lt;/author&gt;&lt;author&gt;Lee, D.&lt;/author&gt;&lt;/authors&gt;&lt;/contributors&gt;&lt;auth-address&gt;Department of Bio and Brain Engineering, KAIST, 291 Daehak-ro, Yuseong-gu, Daejeon, 34141, Republic of Korea.&amp;#xD;Bio-Synergy Research Center, 291 Daehak-ro, Yuseong-gu, Daejeon, 34141, Republic of Korea.&amp;#xD;Department of Bio and Brain Engineering, KAIST, 291 Daehak-ro, Yuseong-gu, Daejeon, 34141, Republic of Korea. dhlee@biosoft.kaist.ac.kr.&amp;#xD;Bio-Synergy Research Center, 291 Daehak-ro, Yuseong-gu, Daejeon, 34141, Republic of Korea. dhlee@biosoft.kaist.ac.kr.&lt;/auth-address&gt;&lt;titles&gt;&lt;title&gt;Annotating activation/inhibition relationships to protein-protein interactions using gene ontology relations&lt;/title&gt;&lt;secondary-title&gt;BMC Syst Biol&lt;/secondary-title&gt;&lt;/titles&gt;&lt;periodical&gt;&lt;full-title&gt;BMC Syst Biol&lt;/full-title&gt;&lt;/periodical&gt;&lt;pages&gt;9&lt;/pages&gt;&lt;volume&gt;12&lt;/volume&gt;&lt;number&gt;Suppl 1&lt;/number&gt;&lt;edition&gt;2018/04/20&lt;/edition&gt;&lt;keywords&gt;&lt;keyword&gt;Computational Biology/*methods&lt;/keyword&gt;&lt;keyword&gt;*Gene Ontology&lt;/keyword&gt;&lt;keyword&gt;Humans&lt;/keyword&gt;&lt;keyword&gt;*Protein Interaction Mapping&lt;/keyword&gt;&lt;keyword&gt;*Activation&lt;/keyword&gt;&lt;keyword&gt;*Inhibition&lt;/keyword&gt;&lt;keyword&gt;*Protein-protein interaction&lt;/keyword&gt;&lt;/keywords&gt;&lt;dates&gt;&lt;year&gt;2018&lt;/year&gt;&lt;pub-dates&gt;&lt;date&gt;Apr 11&lt;/date&gt;&lt;/pub-dates&gt;&lt;/dates&gt;&lt;isbn&gt;1752-0509 (Electronic)&amp;#xD;1752-0509 (Linking)&lt;/isbn&gt;&lt;accession-num&gt;29671402&lt;/accession-num&gt;&lt;urls&gt;&lt;related-urls&gt;&lt;url&gt;https://www.ncbi.nlm.nih.gov/pubmed/29671402&lt;/url&gt;&lt;/related-urls&gt;&lt;/urls&gt;&lt;custom2&gt;PMC5907154&lt;/custom2&gt;&lt;electronic-resource-num&gt;10.1186/s12918-018-0535-4&lt;/electronic-resource-num&gt;&lt;/record&gt;&lt;/Cite&gt;&lt;/EndNote&gt;</w:instrText>
      </w:r>
      <w:r w:rsidR="00AD780F">
        <w:rPr>
          <w:rFonts w:ascii="WwymxtAdvTT86d47313" w:hAnsi="WwymxtAdvTT86d47313" w:hint="eastAsia"/>
          <w:color w:val="131413"/>
          <w:sz w:val="20"/>
          <w:szCs w:val="20"/>
        </w:rPr>
        <w:fldChar w:fldCharType="separate"/>
      </w:r>
      <w:r w:rsidR="00F3018E" w:rsidRPr="00F3018E">
        <w:rPr>
          <w:rFonts w:ascii="WwymxtAdvTT86d47313" w:hAnsi="WwymxtAdvTT86d47313" w:hint="eastAsia"/>
          <w:noProof/>
          <w:color w:val="131413"/>
          <w:sz w:val="20"/>
          <w:szCs w:val="20"/>
          <w:vertAlign w:val="superscript"/>
        </w:rPr>
        <w:t>59</w:t>
      </w:r>
      <w:r w:rsidR="00AD780F">
        <w:rPr>
          <w:rFonts w:ascii="WwymxtAdvTT86d47313" w:hAnsi="WwymxtAdvTT86d47313" w:hint="eastAsia"/>
          <w:color w:val="131413"/>
          <w:sz w:val="20"/>
          <w:szCs w:val="20"/>
        </w:rPr>
        <w:fldChar w:fldCharType="end"/>
      </w:r>
      <w:r w:rsidR="007B2550">
        <w:rPr>
          <w:rFonts w:ascii="WwymxtAdvTT86d47313" w:hAnsi="WwymxtAdvTT86d47313"/>
          <w:color w:val="131413"/>
          <w:sz w:val="20"/>
          <w:szCs w:val="20"/>
        </w:rPr>
        <w:t>.</w:t>
      </w:r>
      <w:r w:rsidR="00B17A2D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B96749">
        <w:rPr>
          <w:rFonts w:ascii="WwymxtAdvTT86d47313" w:hAnsi="WwymxtAdvTT86d47313"/>
          <w:color w:val="131413"/>
          <w:sz w:val="20"/>
          <w:szCs w:val="20"/>
        </w:rPr>
        <w:t xml:space="preserve">For example, </w:t>
      </w:r>
      <w:r w:rsidR="00150828">
        <w:rPr>
          <w:rFonts w:ascii="WwymxtAdvTT86d47313" w:hAnsi="WwymxtAdvTT86d47313"/>
          <w:color w:val="131413"/>
          <w:sz w:val="20"/>
          <w:szCs w:val="20"/>
        </w:rPr>
        <w:t xml:space="preserve">we </w:t>
      </w:r>
      <w:r w:rsidR="00553CF7">
        <w:rPr>
          <w:rFonts w:ascii="WwymxtAdvTT86d47313" w:hAnsi="WwymxtAdvTT86d47313"/>
          <w:color w:val="131413"/>
          <w:sz w:val="20"/>
          <w:szCs w:val="20"/>
        </w:rPr>
        <w:t>w</w:t>
      </w:r>
      <w:r w:rsidR="00C21B51">
        <w:rPr>
          <w:rFonts w:ascii="WwymxtAdvTT86d47313" w:hAnsi="WwymxtAdvTT86d47313"/>
          <w:color w:val="131413"/>
          <w:sz w:val="20"/>
          <w:szCs w:val="20"/>
        </w:rPr>
        <w:t>ill be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difficult to distinguish the hub genes in Module 2 </w:t>
      </w:r>
      <w:r w:rsidR="00175BAA">
        <w:rPr>
          <w:rFonts w:ascii="WwymxtAdvTT86d47313" w:hAnsi="WwymxtAdvTT86d47313"/>
          <w:color w:val="131413"/>
          <w:sz w:val="20"/>
          <w:szCs w:val="20"/>
        </w:rPr>
        <w:t xml:space="preserve">and Module 4 </w:t>
      </w:r>
      <w:r w:rsidR="00C21B51">
        <w:rPr>
          <w:rFonts w:ascii="WwymxtAdvTT86d47313" w:hAnsi="WwymxtAdvTT86d47313"/>
          <w:color w:val="131413"/>
          <w:sz w:val="20"/>
          <w:szCs w:val="20"/>
        </w:rPr>
        <w:t>in the protein-protein interaction network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because</w:t>
      </w:r>
      <w:r w:rsidR="00B96749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the </w:t>
      </w:r>
      <w:r w:rsidR="00150828">
        <w:rPr>
          <w:rFonts w:ascii="WwymxtAdvTT86d47313" w:hAnsi="WwymxtAdvTT86d47313"/>
          <w:color w:val="131413"/>
          <w:sz w:val="20"/>
          <w:szCs w:val="20"/>
        </w:rPr>
        <w:t xml:space="preserve">proteins in </w:t>
      </w:r>
      <w:r w:rsidR="00175BAA">
        <w:rPr>
          <w:rFonts w:ascii="WwymxtAdvTT86d47313" w:hAnsi="WwymxtAdvTT86d47313"/>
          <w:color w:val="131413"/>
          <w:sz w:val="20"/>
          <w:szCs w:val="20"/>
        </w:rPr>
        <w:t>these modules</w:t>
      </w:r>
      <w:r w:rsidR="00150828">
        <w:rPr>
          <w:rFonts w:ascii="WwymxtAdvTT86d47313" w:hAnsi="WwymxtAdvTT86d47313"/>
          <w:color w:val="131413"/>
          <w:sz w:val="20"/>
          <w:szCs w:val="20"/>
        </w:rPr>
        <w:t xml:space="preserve"> interacted with each other very closely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. However, after adding the </w:t>
      </w:r>
      <w:r w:rsidR="00C21B51">
        <w:rPr>
          <w:rFonts w:ascii="WwymxtAdvTT86d47313" w:hAnsi="WwymxtAdvTT86d47313"/>
          <w:color w:val="131413"/>
          <w:sz w:val="20"/>
          <w:szCs w:val="20"/>
        </w:rPr>
        <w:t xml:space="preserve">information of </w:t>
      </w:r>
      <w:r w:rsidR="00553CF7">
        <w:rPr>
          <w:rFonts w:ascii="WwymxtAdvTT86d47313" w:hAnsi="WwymxtAdvTT86d47313"/>
          <w:color w:val="131413"/>
          <w:sz w:val="20"/>
          <w:szCs w:val="20"/>
        </w:rPr>
        <w:t>directions and sign</w:t>
      </w:r>
      <w:r w:rsidR="00C21B51">
        <w:rPr>
          <w:rFonts w:ascii="WwymxtAdvTT86d47313" w:hAnsi="WwymxtAdvTT86d47313"/>
          <w:color w:val="131413"/>
          <w:sz w:val="20"/>
          <w:szCs w:val="20"/>
        </w:rPr>
        <w:t>s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, we can clearly </w:t>
      </w:r>
      <w:r w:rsidR="00D57CD4">
        <w:rPr>
          <w:rFonts w:ascii="WwymxtAdvTT86d47313" w:hAnsi="WwymxtAdvTT86d47313"/>
          <w:color w:val="131413"/>
          <w:sz w:val="20"/>
          <w:szCs w:val="20"/>
        </w:rPr>
        <w:t>determine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that WDR46</w:t>
      </w:r>
      <w:r w:rsidR="00175BAA">
        <w:rPr>
          <w:rFonts w:ascii="WwymxtAdvTT86d47313" w:hAnsi="WwymxtAdvTT86d47313"/>
          <w:color w:val="131413"/>
          <w:sz w:val="20"/>
          <w:szCs w:val="20"/>
        </w:rPr>
        <w:t xml:space="preserve"> and ITGB7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w</w:t>
      </w:r>
      <w:r w:rsidR="00175BAA">
        <w:rPr>
          <w:rFonts w:ascii="WwymxtAdvTT86d47313" w:hAnsi="WwymxtAdvTT86d47313"/>
          <w:color w:val="131413"/>
          <w:sz w:val="20"/>
          <w:szCs w:val="20"/>
        </w:rPr>
        <w:t>ere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the hub gene in </w:t>
      </w:r>
      <w:r w:rsidR="00175BAA">
        <w:rPr>
          <w:rFonts w:ascii="WwymxtAdvTT86d47313" w:hAnsi="WwymxtAdvTT86d47313"/>
          <w:color w:val="131413"/>
          <w:sz w:val="20"/>
          <w:szCs w:val="20"/>
        </w:rPr>
        <w:t>Module 2 and Module 7, respectively</w:t>
      </w:r>
      <w:r w:rsidR="00C17487">
        <w:rPr>
          <w:rFonts w:ascii="WwymxtAdvTT86d47313" w:hAnsi="WwymxtAdvTT86d47313"/>
          <w:color w:val="131413"/>
          <w:sz w:val="20"/>
          <w:szCs w:val="20"/>
        </w:rPr>
        <w:t xml:space="preserve">. </w:t>
      </w:r>
      <w:r w:rsidR="00325609">
        <w:rPr>
          <w:rFonts w:ascii="WwymxtAdvTT86d47313" w:hAnsi="WwymxtAdvTT86d47313"/>
          <w:color w:val="131413"/>
          <w:sz w:val="20"/>
          <w:szCs w:val="20"/>
        </w:rPr>
        <w:t xml:space="preserve">Moreover, combing the evolutionary constraints results, we found three patterns of evolutionary in different modules. The </w:t>
      </w:r>
      <w:r w:rsidR="00242820">
        <w:rPr>
          <w:rFonts w:ascii="WwymxtAdvTT86d47313" w:hAnsi="WwymxtAdvTT86d47313"/>
          <w:color w:val="131413"/>
          <w:sz w:val="20"/>
          <w:szCs w:val="20"/>
        </w:rPr>
        <w:t xml:space="preserve">first pattern was almost all genes in the modules were suffered more evolutionary constraints in long-lived mammals, such as Module 2 and Module 3. These modules were associated with </w:t>
      </w:r>
      <w:r w:rsidR="00EB7032">
        <w:rPr>
          <w:rFonts w:ascii="WwymxtAdvTT86d47313" w:hAnsi="WwymxtAdvTT86d47313"/>
          <w:color w:val="131413"/>
          <w:sz w:val="20"/>
          <w:szCs w:val="20"/>
        </w:rPr>
        <w:t>maintain genome sta</w:t>
      </w:r>
      <w:r w:rsidR="00242820">
        <w:rPr>
          <w:rFonts w:ascii="WwymxtAdvTT86d47313" w:hAnsi="WwymxtAdvTT86d47313"/>
          <w:color w:val="131413"/>
          <w:sz w:val="20"/>
          <w:szCs w:val="20"/>
        </w:rPr>
        <w:t xml:space="preserve">bility. Long-lived mammals </w:t>
      </w:r>
      <w:r w:rsidR="005314D0">
        <w:rPr>
          <w:rFonts w:ascii="WwymxtAdvTT86d47313" w:hAnsi="WwymxtAdvTT86d47313"/>
          <w:color w:val="131413"/>
          <w:sz w:val="20"/>
          <w:szCs w:val="20"/>
        </w:rPr>
        <w:t xml:space="preserve">is well known </w:t>
      </w:r>
      <w:r w:rsidR="00242820">
        <w:rPr>
          <w:rFonts w:ascii="WwymxtAdvTT86d47313" w:hAnsi="WwymxtAdvTT86d47313"/>
          <w:color w:val="131413"/>
          <w:sz w:val="20"/>
          <w:szCs w:val="20"/>
        </w:rPr>
        <w:t xml:space="preserve">can maintain more genomic stability </w:t>
      </w:r>
      <w:r w:rsidR="009F47EB">
        <w:rPr>
          <w:rFonts w:ascii="WwymxtAdvTT86d47313" w:hAnsi="WwymxtAdvTT86d47313"/>
          <w:color w:val="131413"/>
          <w:sz w:val="20"/>
          <w:szCs w:val="20"/>
        </w:rPr>
        <w:t>in old ages.</w:t>
      </w:r>
    </w:p>
    <w:p w14:paraId="1919A31B" w14:textId="6B337BED" w:rsidR="005314D0" w:rsidRDefault="005314D0" w:rsidP="007B2550">
      <w:pPr>
        <w:spacing w:line="332" w:lineRule="exact"/>
        <w:rPr>
          <w:rFonts w:ascii="WwymxtAdvTT86d47313" w:hAnsi="WwymxtAdvTT86d47313" w:hint="eastAsia"/>
          <w:color w:val="131413"/>
          <w:sz w:val="20"/>
          <w:szCs w:val="20"/>
        </w:rPr>
      </w:pPr>
      <w:r>
        <w:rPr>
          <w:rFonts w:ascii="WwymxtAdvTT86d47313" w:hAnsi="WwymxtAdvTT86d47313" w:hint="eastAsia"/>
          <w:color w:val="131413"/>
          <w:sz w:val="20"/>
          <w:szCs w:val="20"/>
        </w:rPr>
        <w:t>T</w:t>
      </w:r>
      <w:r>
        <w:rPr>
          <w:rFonts w:ascii="WwymxtAdvTT86d47313" w:hAnsi="WwymxtAdvTT86d47313"/>
          <w:color w:val="131413"/>
          <w:sz w:val="20"/>
          <w:szCs w:val="20"/>
        </w:rPr>
        <w:t>he second pattern</w:t>
      </w:r>
      <w:r w:rsidR="00917BD8">
        <w:rPr>
          <w:rFonts w:ascii="WwymxtAdvTT86d47313" w:hAnsi="WwymxtAdvTT86d47313"/>
          <w:color w:val="131413"/>
          <w:sz w:val="20"/>
          <w:szCs w:val="20"/>
        </w:rPr>
        <w:t xml:space="preserve"> was the regulator genes</w:t>
      </w:r>
      <w:r w:rsidR="009F47EB">
        <w:rPr>
          <w:rFonts w:ascii="WwymxtAdvTT86d47313" w:hAnsi="WwymxtAdvTT86d47313"/>
          <w:color w:val="131413"/>
          <w:sz w:val="20"/>
          <w:szCs w:val="20"/>
        </w:rPr>
        <w:t xml:space="preserve"> in the upstream of signaling pathway</w:t>
      </w:r>
      <w:r w:rsidR="00917BD8">
        <w:rPr>
          <w:rFonts w:ascii="WwymxtAdvTT86d47313" w:hAnsi="WwymxtAdvTT86d47313"/>
          <w:color w:val="131413"/>
          <w:sz w:val="20"/>
          <w:szCs w:val="20"/>
        </w:rPr>
        <w:t xml:space="preserve"> were suffered more evolutionary constraints, but the target genes</w:t>
      </w:r>
      <w:r w:rsidR="009F47EB">
        <w:rPr>
          <w:rFonts w:ascii="WwymxtAdvTT86d47313" w:hAnsi="WwymxtAdvTT86d47313"/>
          <w:color w:val="131413"/>
          <w:sz w:val="20"/>
          <w:szCs w:val="20"/>
        </w:rPr>
        <w:t xml:space="preserve"> in the downstream of signaling pathways</w:t>
      </w:r>
      <w:r w:rsidR="00917BD8">
        <w:rPr>
          <w:rFonts w:ascii="WwymxtAdvTT86d47313" w:hAnsi="WwymxtAdvTT86d47313"/>
          <w:color w:val="131413"/>
          <w:sz w:val="20"/>
          <w:szCs w:val="20"/>
        </w:rPr>
        <w:t xml:space="preserve"> were suffered relaxation of evolutionary constraints, such as Module 1 and Module 5. These modules involved in cell division and cell proliferation. </w:t>
      </w:r>
      <w:r w:rsidR="009F47EB">
        <w:rPr>
          <w:rFonts w:ascii="WwymxtAdvTT86d47313" w:hAnsi="WwymxtAdvTT86d47313"/>
          <w:color w:val="131413"/>
          <w:sz w:val="20"/>
          <w:szCs w:val="20"/>
        </w:rPr>
        <w:t xml:space="preserve">long-lived mammals usually need more cell division and cell proliferation, and more cell division will increase the risk of developing cancer. However, </w:t>
      </w:r>
      <w:r w:rsidR="00412F4E">
        <w:rPr>
          <w:rFonts w:ascii="WwymxtAdvTT86d47313" w:hAnsi="WwymxtAdvTT86d47313"/>
          <w:color w:val="131413"/>
          <w:sz w:val="20"/>
          <w:szCs w:val="20"/>
        </w:rPr>
        <w:t>many long-lived mammals have lower risk of developing</w:t>
      </w:r>
      <w:r w:rsidR="009F47EB" w:rsidRPr="008158F3">
        <w:rPr>
          <w:rFonts w:ascii="Times New Roman" w:hAnsi="Times New Roman" w:cs="Times New Roman"/>
        </w:rPr>
        <w:t xml:space="preserve"> cancer</w:t>
      </w:r>
      <w:r w:rsidR="00412F4E">
        <w:rPr>
          <w:rFonts w:ascii="Times New Roman" w:hAnsi="Times New Roman" w:cs="Times New Roman"/>
        </w:rPr>
        <w:t>, which</w:t>
      </w:r>
      <w:r w:rsidR="009F47EB" w:rsidRPr="008158F3">
        <w:rPr>
          <w:rFonts w:ascii="Times New Roman" w:hAnsi="Times New Roman" w:cs="Times New Roman"/>
        </w:rPr>
        <w:t xml:space="preserve"> is </w:t>
      </w:r>
      <w:r w:rsidR="00412F4E">
        <w:rPr>
          <w:rFonts w:ascii="Times New Roman" w:hAnsi="Times New Roman" w:cs="Times New Roman"/>
        </w:rPr>
        <w:t>similar to</w:t>
      </w:r>
      <w:r w:rsidR="009F47EB" w:rsidRPr="008158F3">
        <w:rPr>
          <w:rFonts w:ascii="Times New Roman" w:hAnsi="Times New Roman" w:cs="Times New Roman"/>
        </w:rPr>
        <w:t xml:space="preserve"> Peto’s Paradox.</w:t>
      </w:r>
      <w:r w:rsidR="00412F4E">
        <w:rPr>
          <w:rFonts w:ascii="Times New Roman" w:hAnsi="Times New Roman" w:cs="Times New Roman"/>
        </w:rPr>
        <w:t xml:space="preserve"> Here, we found that genes associated with genomic stability and regulate cell division were suffered more evolutionary constraints in long-lived mammals, but the genes directed induced cell division were suffered relaxed selection in long-lived mammals, which might explain why long-lived mammals can resist cancer.</w:t>
      </w:r>
    </w:p>
    <w:p w14:paraId="1E99B257" w14:textId="77777777" w:rsidR="00FD0FFD" w:rsidRDefault="00FD0FFD" w:rsidP="007B2550">
      <w:pPr>
        <w:spacing w:line="332" w:lineRule="exact"/>
        <w:rPr>
          <w:rFonts w:ascii="WwymxtAdvTT86d47313" w:hAnsi="WwymxtAdvTT86d47313" w:hint="eastAsia"/>
          <w:color w:val="131413"/>
          <w:sz w:val="20"/>
          <w:szCs w:val="20"/>
        </w:rPr>
      </w:pPr>
    </w:p>
    <w:p w14:paraId="65E97FF8" w14:textId="0152C09D" w:rsidR="00ED3564" w:rsidRDefault="008158F3" w:rsidP="004311B2">
      <w:pPr>
        <w:spacing w:line="332" w:lineRule="exact"/>
        <w:rPr>
          <w:rFonts w:ascii="Times New Roman" w:hAnsi="Times New Roman" w:cs="Times New Roman"/>
        </w:rPr>
      </w:pPr>
      <w:r w:rsidRPr="008158F3">
        <w:rPr>
          <w:rFonts w:ascii="Times New Roman" w:hAnsi="Times New Roman" w:cs="Times New Roman"/>
        </w:rPr>
        <w:t xml:space="preserve">The </w:t>
      </w:r>
      <w:r w:rsidR="00412F4E">
        <w:rPr>
          <w:rFonts w:ascii="Times New Roman" w:hAnsi="Times New Roman" w:cs="Times New Roman"/>
        </w:rPr>
        <w:t xml:space="preserve">third pattern was reverse to the second pattern, the upstream genes were suffered relaxed selection, while the downstream genes were suffered more evolutionary constraints, such as Module 4. </w:t>
      </w:r>
      <w:r w:rsidR="00967B2F">
        <w:rPr>
          <w:rFonts w:ascii="Times New Roman" w:hAnsi="Times New Roman" w:cs="Times New Roman"/>
        </w:rPr>
        <w:t xml:space="preserve">Module 4 involved in </w:t>
      </w:r>
      <w:r w:rsidR="00967B2F" w:rsidRPr="0099164C">
        <w:rPr>
          <w:rFonts w:ascii="Times New Roman" w:hAnsi="Times New Roman" w:cs="Times New Roman"/>
        </w:rPr>
        <w:t>cell adhesion</w:t>
      </w:r>
      <w:r w:rsidR="00967B2F">
        <w:rPr>
          <w:rFonts w:ascii="Times New Roman" w:hAnsi="Times New Roman" w:cs="Times New Roman"/>
        </w:rPr>
        <w:t xml:space="preserve">, cell matrix interaction, </w:t>
      </w:r>
      <w:r w:rsidR="00967B2F" w:rsidRPr="00FC51A1">
        <w:rPr>
          <w:rFonts w:ascii="Times New Roman" w:hAnsi="Times New Roman" w:cs="Times New Roman"/>
        </w:rPr>
        <w:t>extracellular matrix organization</w:t>
      </w:r>
      <w:r w:rsidR="00967B2F">
        <w:rPr>
          <w:rFonts w:ascii="Times New Roman" w:hAnsi="Times New Roman" w:cs="Times New Roman"/>
        </w:rPr>
        <w:t xml:space="preserve"> and so on. </w:t>
      </w:r>
    </w:p>
    <w:p w14:paraId="2F06900E" w14:textId="47481C88" w:rsidR="00B95E76" w:rsidRPr="00ED3564" w:rsidRDefault="00B95E76" w:rsidP="004311B2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ur GO enrichment analyses showed </w:t>
      </w:r>
      <w:r w:rsidR="00967B2F">
        <w:rPr>
          <w:rFonts w:ascii="Times New Roman" w:hAnsi="Times New Roman" w:cs="Times New Roman"/>
        </w:rPr>
        <w:t xml:space="preserve">a similar pattern, for example, genes involved in </w:t>
      </w:r>
      <w:r w:rsidR="00967B2F" w:rsidRPr="00967B2F">
        <w:rPr>
          <w:rFonts w:ascii="Times New Roman" w:hAnsi="Times New Roman" w:cs="Times New Roman"/>
        </w:rPr>
        <w:t xml:space="preserve">purine nucleotide </w:t>
      </w:r>
      <w:r w:rsidR="00967B2F">
        <w:rPr>
          <w:rFonts w:ascii="Times New Roman" w:hAnsi="Times New Roman" w:cs="Times New Roman"/>
        </w:rPr>
        <w:t xml:space="preserve">biosynthesis were suffered relaxed selection, but genes associated with </w:t>
      </w:r>
      <w:r w:rsidR="00967B2F" w:rsidRPr="00D17E62">
        <w:rPr>
          <w:rFonts w:ascii="Times New Roman" w:hAnsi="Times New Roman" w:cs="Times New Roman"/>
        </w:rPr>
        <w:t xml:space="preserve">purinergic </w:t>
      </w:r>
      <w:r w:rsidR="00967B2F" w:rsidRPr="00D17E62">
        <w:rPr>
          <w:rFonts w:ascii="Times New Roman" w:hAnsi="Times New Roman" w:cs="Times New Roman"/>
        </w:rPr>
        <w:lastRenderedPageBreak/>
        <w:t>nucleotide receptor signaling pathway</w:t>
      </w:r>
      <w:r w:rsidR="00967B2F">
        <w:rPr>
          <w:rFonts w:ascii="Times New Roman" w:hAnsi="Times New Roman" w:cs="Times New Roman"/>
        </w:rPr>
        <w:t xml:space="preserve"> were suffered more evolutionary constraints in long-lived mammals. </w:t>
      </w:r>
    </w:p>
    <w:p w14:paraId="6FBD1036" w14:textId="77777777" w:rsidR="001B23F0" w:rsidRDefault="001B23F0" w:rsidP="00550DE0">
      <w:pPr>
        <w:spacing w:line="332" w:lineRule="exact"/>
        <w:rPr>
          <w:rFonts w:ascii="Times New Roman" w:hAnsi="Times New Roman" w:cs="Times New Roman"/>
        </w:rPr>
      </w:pPr>
    </w:p>
    <w:p w14:paraId="108C99BE" w14:textId="77777777" w:rsidR="000D0FAE" w:rsidRPr="00B64569" w:rsidRDefault="000D0FAE" w:rsidP="00550DE0">
      <w:pPr>
        <w:spacing w:line="332" w:lineRule="exact"/>
        <w:rPr>
          <w:rFonts w:ascii="Times New Roman" w:hAnsi="Times New Roman" w:cs="Times New Roman"/>
        </w:rPr>
      </w:pPr>
    </w:p>
    <w:p w14:paraId="41D9EF28" w14:textId="77777777" w:rsidR="00787941" w:rsidRPr="00D17E62" w:rsidRDefault="00787941" w:rsidP="00E62ADE">
      <w:pPr>
        <w:widowControl/>
        <w:shd w:val="clear" w:color="auto" w:fill="FFFFFF"/>
        <w:spacing w:before="150" w:line="332" w:lineRule="exact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CONCLUSIONS</w:t>
      </w:r>
    </w:p>
    <w:p w14:paraId="05DF8F57" w14:textId="04797A0C" w:rsidR="00F51104" w:rsidRPr="00D17E62" w:rsidRDefault="00E25007" w:rsidP="00061187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 xml:space="preserve">Our study </w:t>
      </w:r>
      <w:r w:rsidR="00193D17" w:rsidRPr="00D17E62">
        <w:rPr>
          <w:rFonts w:ascii="Times New Roman" w:hAnsi="Times New Roman" w:cs="Times New Roman"/>
        </w:rPr>
        <w:t>collected</w:t>
      </w:r>
      <w:r w:rsidR="00961B8A" w:rsidRPr="00D17E62">
        <w:rPr>
          <w:rFonts w:ascii="Times New Roman" w:hAnsi="Times New Roman" w:cs="Times New Roman"/>
        </w:rPr>
        <w:t xml:space="preserve"> </w:t>
      </w:r>
      <w:r w:rsidR="00A11FEB" w:rsidRPr="00D17E62">
        <w:rPr>
          <w:rFonts w:ascii="Times New Roman" w:hAnsi="Times New Roman" w:cs="Times New Roman"/>
        </w:rPr>
        <w:t>the largest genomic data</w:t>
      </w:r>
      <w:r w:rsidR="000D726F">
        <w:rPr>
          <w:rFonts w:ascii="Times New Roman" w:hAnsi="Times New Roman" w:cs="Times New Roman"/>
        </w:rPr>
        <w:t xml:space="preserve"> ever</w:t>
      </w:r>
      <w:r w:rsidR="00DF2124" w:rsidRPr="00D17E62">
        <w:rPr>
          <w:rFonts w:ascii="Times New Roman" w:hAnsi="Times New Roman" w:cs="Times New Roman"/>
        </w:rPr>
        <w:t xml:space="preserve"> </w:t>
      </w:r>
      <w:r w:rsidR="00823667" w:rsidRPr="00D17E62">
        <w:rPr>
          <w:rFonts w:ascii="Times New Roman" w:hAnsi="Times New Roman" w:cs="Times New Roman"/>
        </w:rPr>
        <w:t>to</w:t>
      </w:r>
      <w:r w:rsidR="00430DB9" w:rsidRPr="00D17E62">
        <w:rPr>
          <w:rFonts w:ascii="Times New Roman" w:hAnsi="Times New Roman" w:cs="Times New Roman"/>
        </w:rPr>
        <w:t xml:space="preserve"> </w:t>
      </w:r>
      <w:r w:rsidR="00C97010" w:rsidRPr="00D17E62">
        <w:rPr>
          <w:rFonts w:ascii="Times New Roman" w:hAnsi="Times New Roman" w:cs="Times New Roman"/>
        </w:rPr>
        <w:t xml:space="preserve">systematically </w:t>
      </w:r>
      <w:r w:rsidR="00476FAF" w:rsidRPr="00D17E62">
        <w:rPr>
          <w:rFonts w:ascii="Times New Roman" w:hAnsi="Times New Roman" w:cs="Times New Roman"/>
        </w:rPr>
        <w:t xml:space="preserve">uncover the universal molecular mechanisms </w:t>
      </w:r>
      <w:r w:rsidR="00295331">
        <w:rPr>
          <w:rFonts w:ascii="Times New Roman" w:hAnsi="Times New Roman" w:cs="Times New Roman"/>
        </w:rPr>
        <w:t>underlying</w:t>
      </w:r>
      <w:r w:rsidR="00476FAF" w:rsidRPr="00D17E62">
        <w:rPr>
          <w:rFonts w:ascii="Times New Roman" w:hAnsi="Times New Roman" w:cs="Times New Roman"/>
        </w:rPr>
        <w:t xml:space="preserve"> </w:t>
      </w:r>
      <w:r w:rsidR="00D75450">
        <w:rPr>
          <w:rFonts w:ascii="Times New Roman" w:hAnsi="Times New Roman" w:cs="Times New Roman"/>
        </w:rPr>
        <w:t xml:space="preserve">the evolution of mammalian </w:t>
      </w:r>
      <w:r w:rsidR="00256064">
        <w:rPr>
          <w:rFonts w:ascii="Times New Roman" w:hAnsi="Times New Roman" w:cs="Times New Roman"/>
        </w:rPr>
        <w:t>lifespan</w:t>
      </w:r>
      <w:r w:rsidR="00476FAF" w:rsidRPr="00D17E62">
        <w:rPr>
          <w:rFonts w:ascii="Times New Roman" w:hAnsi="Times New Roman" w:cs="Times New Roman"/>
        </w:rPr>
        <w:t xml:space="preserve">. </w:t>
      </w:r>
      <w:r w:rsidR="000E144E">
        <w:rPr>
          <w:rFonts w:ascii="Times New Roman" w:hAnsi="Times New Roman" w:cs="Times New Roman"/>
        </w:rPr>
        <w:t>We</w:t>
      </w:r>
      <w:r w:rsidR="00FA155C">
        <w:rPr>
          <w:rFonts w:ascii="Times New Roman" w:hAnsi="Times New Roman" w:cs="Times New Roman"/>
        </w:rPr>
        <w:t xml:space="preserve"> identified 370 </w:t>
      </w:r>
      <w:r w:rsidR="001B6AAF">
        <w:rPr>
          <w:rFonts w:ascii="Times New Roman" w:hAnsi="Times New Roman" w:cs="Times New Roman"/>
        </w:rPr>
        <w:t>NCGs</w:t>
      </w:r>
      <w:r w:rsidR="00FA155C">
        <w:rPr>
          <w:rFonts w:ascii="Times New Roman" w:hAnsi="Times New Roman" w:cs="Times New Roman"/>
        </w:rPr>
        <w:t xml:space="preserve"> and 300</w:t>
      </w:r>
      <w:r w:rsidR="00ED308B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0E144E">
        <w:rPr>
          <w:rFonts w:ascii="Times New Roman" w:hAnsi="Times New Roman" w:cs="Times New Roman"/>
        </w:rPr>
        <w:t xml:space="preserve"> </w:t>
      </w:r>
      <w:r w:rsidR="00000630">
        <w:rPr>
          <w:rFonts w:ascii="Times New Roman" w:hAnsi="Times New Roman" w:cs="Times New Roman"/>
        </w:rPr>
        <w:t xml:space="preserve">which showed convergent shift </w:t>
      </w:r>
      <w:r w:rsidR="00CF24CD">
        <w:rPr>
          <w:rFonts w:ascii="Times New Roman" w:hAnsi="Times New Roman" w:cs="Times New Roman"/>
        </w:rPr>
        <w:t>between</w:t>
      </w:r>
      <w:r w:rsidR="000E144E">
        <w:rPr>
          <w:rFonts w:ascii="Times New Roman" w:hAnsi="Times New Roman" w:cs="Times New Roman"/>
        </w:rPr>
        <w:t xml:space="preserve"> </w:t>
      </w:r>
      <w:r w:rsidR="00EF0CCF">
        <w:rPr>
          <w:rFonts w:ascii="Times New Roman" w:hAnsi="Times New Roman" w:cs="Times New Roman"/>
        </w:rPr>
        <w:t>protein evolutionary rate and</w:t>
      </w:r>
      <w:r w:rsidR="00CF24CD">
        <w:rPr>
          <w:rFonts w:ascii="Times New Roman" w:hAnsi="Times New Roman" w:cs="Times New Roman"/>
        </w:rPr>
        <w:t xml:space="preserve"> </w:t>
      </w:r>
      <w:r w:rsidR="00E56967">
        <w:rPr>
          <w:rFonts w:ascii="Times New Roman" w:hAnsi="Times New Roman" w:cs="Times New Roman"/>
        </w:rPr>
        <w:t>lifespan</w:t>
      </w:r>
      <w:r w:rsidR="00FA155C">
        <w:rPr>
          <w:rFonts w:ascii="Times New Roman" w:hAnsi="Times New Roman" w:cs="Times New Roman"/>
        </w:rPr>
        <w:t>. Enrichment analyses</w:t>
      </w:r>
      <w:r w:rsidR="003106AF">
        <w:rPr>
          <w:rFonts w:ascii="Times New Roman" w:hAnsi="Times New Roman" w:cs="Times New Roman"/>
        </w:rPr>
        <w:t xml:space="preserve"> </w:t>
      </w:r>
      <w:r w:rsidR="00A05741" w:rsidRPr="00D17E62">
        <w:rPr>
          <w:rFonts w:ascii="Times New Roman" w:hAnsi="Times New Roman" w:cs="Times New Roman"/>
        </w:rPr>
        <w:t>not o</w:t>
      </w:r>
      <w:r w:rsidR="00DB1630" w:rsidRPr="00D17E62">
        <w:rPr>
          <w:rFonts w:ascii="Times New Roman" w:hAnsi="Times New Roman" w:cs="Times New Roman"/>
        </w:rPr>
        <w:t xml:space="preserve">nly </w:t>
      </w:r>
      <w:r w:rsidR="00621372">
        <w:rPr>
          <w:rFonts w:ascii="Times New Roman" w:hAnsi="Times New Roman" w:cs="Times New Roman"/>
        </w:rPr>
        <w:t xml:space="preserve">uniquely </w:t>
      </w:r>
      <w:r w:rsidR="00F21630" w:rsidRPr="00D17E62">
        <w:rPr>
          <w:rFonts w:ascii="Times New Roman" w:hAnsi="Times New Roman" w:cs="Times New Roman"/>
        </w:rPr>
        <w:t>confirm</w:t>
      </w:r>
      <w:r w:rsidR="00DF2124" w:rsidRPr="00D17E62">
        <w:rPr>
          <w:rFonts w:ascii="Times New Roman" w:hAnsi="Times New Roman" w:cs="Times New Roman"/>
        </w:rPr>
        <w:t>ed</w:t>
      </w:r>
      <w:r w:rsidR="00CE5A52" w:rsidRPr="00D17E62">
        <w:rPr>
          <w:rFonts w:ascii="Times New Roman" w:hAnsi="Times New Roman" w:cs="Times New Roman"/>
        </w:rPr>
        <w:t xml:space="preserve"> </w:t>
      </w:r>
      <w:r w:rsidR="004876EC" w:rsidRPr="00D17E62">
        <w:rPr>
          <w:rFonts w:ascii="Times New Roman" w:hAnsi="Times New Roman" w:cs="Times New Roman"/>
        </w:rPr>
        <w:t>many c</w:t>
      </w:r>
      <w:r w:rsidR="00EF2E64" w:rsidRPr="00EF2E64">
        <w:rPr>
          <w:rFonts w:ascii="Times New Roman" w:hAnsi="Times New Roman" w:cs="Times New Roman"/>
        </w:rPr>
        <w:t>anonical</w:t>
      </w:r>
      <w:r w:rsidR="00FF5E40" w:rsidRPr="00D17E62">
        <w:rPr>
          <w:rFonts w:ascii="Times New Roman" w:hAnsi="Times New Roman" w:cs="Times New Roman"/>
        </w:rPr>
        <w:t xml:space="preserve"> pathways </w:t>
      </w:r>
      <w:r w:rsidR="008D3607">
        <w:rPr>
          <w:rFonts w:ascii="Times New Roman" w:hAnsi="Times New Roman" w:cs="Times New Roman"/>
        </w:rPr>
        <w:t xml:space="preserve">already </w:t>
      </w:r>
      <w:r w:rsidR="00876E64">
        <w:rPr>
          <w:rFonts w:ascii="Times New Roman" w:hAnsi="Times New Roman" w:cs="Times New Roman"/>
        </w:rPr>
        <w:t>known</w:t>
      </w:r>
      <w:r w:rsidR="002A5DBA">
        <w:rPr>
          <w:rFonts w:ascii="Times New Roman" w:hAnsi="Times New Roman" w:cs="Times New Roman"/>
        </w:rPr>
        <w:t xml:space="preserve"> </w:t>
      </w:r>
      <w:r w:rsidR="008D3607">
        <w:rPr>
          <w:rFonts w:ascii="Times New Roman" w:hAnsi="Times New Roman" w:cs="Times New Roman"/>
        </w:rPr>
        <w:t>in</w:t>
      </w:r>
      <w:r w:rsidR="004876EC" w:rsidRPr="00D17E62">
        <w:rPr>
          <w:rFonts w:ascii="Times New Roman" w:hAnsi="Times New Roman" w:cs="Times New Roman"/>
        </w:rPr>
        <w:t xml:space="preserve"> </w:t>
      </w:r>
      <w:r w:rsidR="00D239BE">
        <w:rPr>
          <w:rFonts w:ascii="Times New Roman" w:hAnsi="Times New Roman" w:cs="Times New Roman"/>
        </w:rPr>
        <w:t xml:space="preserve">universal </w:t>
      </w:r>
      <w:r w:rsidR="004876EC" w:rsidRPr="00D17E62">
        <w:rPr>
          <w:rFonts w:ascii="Times New Roman" w:hAnsi="Times New Roman" w:cs="Times New Roman"/>
        </w:rPr>
        <w:t>regulation of longevity and aging</w:t>
      </w:r>
      <w:r w:rsidR="008D3607">
        <w:rPr>
          <w:rFonts w:ascii="Times New Roman" w:hAnsi="Times New Roman" w:cs="Times New Roman"/>
        </w:rPr>
        <w:t xml:space="preserve"> in mammals</w:t>
      </w:r>
      <w:r w:rsidR="00C47F76" w:rsidRPr="00D17E62">
        <w:rPr>
          <w:rFonts w:ascii="Times New Roman" w:hAnsi="Times New Roman" w:cs="Times New Roman"/>
        </w:rPr>
        <w:t xml:space="preserve">, but also </w:t>
      </w:r>
      <w:r w:rsidR="00B619E8">
        <w:rPr>
          <w:rFonts w:ascii="Times New Roman" w:hAnsi="Times New Roman" w:cs="Times New Roman"/>
        </w:rPr>
        <w:t>found</w:t>
      </w:r>
      <w:r w:rsidR="00D86BF3" w:rsidRPr="00D17E62">
        <w:rPr>
          <w:rFonts w:ascii="Times New Roman" w:hAnsi="Times New Roman" w:cs="Times New Roman"/>
        </w:rPr>
        <w:t xml:space="preserve"> </w:t>
      </w:r>
      <w:r w:rsidR="00061187" w:rsidRPr="00D17E62">
        <w:rPr>
          <w:rFonts w:ascii="Times New Roman" w:hAnsi="Times New Roman" w:cs="Times New Roman"/>
        </w:rPr>
        <w:t xml:space="preserve">many </w:t>
      </w:r>
      <w:r w:rsidR="004D4433" w:rsidRPr="00D17E62">
        <w:rPr>
          <w:rFonts w:ascii="Times New Roman" w:hAnsi="Times New Roman" w:cs="Times New Roman"/>
        </w:rPr>
        <w:t xml:space="preserve">other </w:t>
      </w:r>
      <w:r w:rsidR="00C83274" w:rsidRPr="00D17E62">
        <w:rPr>
          <w:rFonts w:ascii="Times New Roman" w:hAnsi="Times New Roman" w:cs="Times New Roman"/>
        </w:rPr>
        <w:t xml:space="preserve">pathways </w:t>
      </w:r>
      <w:r w:rsidR="00266C2B" w:rsidRPr="00D17E62">
        <w:rPr>
          <w:rFonts w:ascii="Times New Roman" w:hAnsi="Times New Roman" w:cs="Times New Roman"/>
        </w:rPr>
        <w:t>might also play</w:t>
      </w:r>
      <w:r w:rsidR="004D4433" w:rsidRPr="00D17E62">
        <w:rPr>
          <w:rFonts w:ascii="Times New Roman" w:hAnsi="Times New Roman" w:cs="Times New Roman"/>
        </w:rPr>
        <w:t xml:space="preserve"> </w:t>
      </w:r>
      <w:r w:rsidR="00266C2B" w:rsidRPr="00D17E62">
        <w:rPr>
          <w:rFonts w:ascii="Times New Roman" w:hAnsi="Times New Roman" w:cs="Times New Roman"/>
        </w:rPr>
        <w:t>important role</w:t>
      </w:r>
      <w:r w:rsidR="00B331ED">
        <w:rPr>
          <w:rFonts w:ascii="Times New Roman" w:hAnsi="Times New Roman" w:cs="Times New Roman"/>
        </w:rPr>
        <w:t>s</w:t>
      </w:r>
      <w:r w:rsidR="00266C2B" w:rsidRPr="00D17E62">
        <w:rPr>
          <w:rFonts w:ascii="Times New Roman" w:hAnsi="Times New Roman" w:cs="Times New Roman"/>
        </w:rPr>
        <w:t xml:space="preserve">, such as </w:t>
      </w:r>
      <w:r w:rsidR="0027100A" w:rsidRPr="00D17E62">
        <w:rPr>
          <w:rFonts w:ascii="Times New Roman" w:hAnsi="Times New Roman" w:cs="Times New Roman"/>
        </w:rPr>
        <w:t>synaptic transmission</w:t>
      </w:r>
      <w:r w:rsidR="004732E3" w:rsidRPr="00D17E62">
        <w:rPr>
          <w:rFonts w:ascii="Times New Roman" w:hAnsi="Times New Roman" w:cs="Times New Roman"/>
        </w:rPr>
        <w:t xml:space="preserve">, </w:t>
      </w:r>
      <w:r w:rsidR="00F9182E" w:rsidRPr="00D17E62">
        <w:rPr>
          <w:rFonts w:ascii="Times New Roman" w:eastAsiaTheme="minorHAnsi" w:hAnsi="Times New Roman" w:cs="Times New Roman"/>
        </w:rPr>
        <w:t>ubiquitin-dependent</w:t>
      </w:r>
      <w:r w:rsidR="00F9182E" w:rsidRPr="00D17E62">
        <w:rPr>
          <w:rFonts w:ascii="Times New Roman" w:hAnsi="Times New Roman" w:cs="Times New Roman"/>
        </w:rPr>
        <w:t xml:space="preserve"> proteolysis</w:t>
      </w:r>
      <w:r w:rsidR="004732E3" w:rsidRPr="00D17E62">
        <w:rPr>
          <w:rFonts w:ascii="Times New Roman" w:hAnsi="Times New Roman" w:cs="Times New Roman"/>
        </w:rPr>
        <w:t xml:space="preserve">, </w:t>
      </w:r>
      <w:r w:rsidR="00266C2B" w:rsidRPr="00D17E62">
        <w:rPr>
          <w:rFonts w:ascii="Times New Roman" w:hAnsi="Times New Roman" w:cs="Times New Roman"/>
        </w:rPr>
        <w:t>oxygen</w:t>
      </w:r>
      <w:r w:rsidR="00197F23" w:rsidRPr="00D17E62">
        <w:rPr>
          <w:rFonts w:ascii="Times New Roman" w:hAnsi="Times New Roman" w:cs="Times New Roman"/>
        </w:rPr>
        <w:t xml:space="preserve"> utilization</w:t>
      </w:r>
      <w:r w:rsidR="00266C2B" w:rsidRPr="00D17E62">
        <w:rPr>
          <w:rFonts w:ascii="Times New Roman" w:hAnsi="Times New Roman" w:cs="Times New Roman"/>
        </w:rPr>
        <w:t>, purine</w:t>
      </w:r>
      <w:r w:rsidR="003F6BB1" w:rsidRPr="00D17E62">
        <w:rPr>
          <w:rFonts w:ascii="Times New Roman" w:hAnsi="Times New Roman" w:cs="Times New Roman"/>
        </w:rPr>
        <w:t xml:space="preserve"> metabolism</w:t>
      </w:r>
      <w:r w:rsidR="00206CE9">
        <w:rPr>
          <w:rFonts w:ascii="Times New Roman" w:hAnsi="Times New Roman" w:cs="Times New Roman"/>
        </w:rPr>
        <w:t>s</w:t>
      </w:r>
      <w:r w:rsidR="003F6BB1" w:rsidRPr="00D17E62">
        <w:rPr>
          <w:rFonts w:ascii="Times New Roman" w:hAnsi="Times New Roman" w:cs="Times New Roman"/>
        </w:rPr>
        <w:t xml:space="preserve"> and </w:t>
      </w:r>
      <w:r w:rsidR="00367E49" w:rsidRPr="00367E49">
        <w:rPr>
          <w:rFonts w:ascii="Times New Roman" w:hAnsi="Times New Roman" w:cs="Times New Roman"/>
        </w:rPr>
        <w:t xml:space="preserve">purinergic nucleotide receptor </w:t>
      </w:r>
      <w:r w:rsidR="00B85F56">
        <w:rPr>
          <w:rFonts w:ascii="Times New Roman" w:hAnsi="Times New Roman" w:cs="Times New Roman"/>
        </w:rPr>
        <w:t>signaling pathway</w:t>
      </w:r>
      <w:r w:rsidR="00367E49" w:rsidRPr="00367E49">
        <w:rPr>
          <w:rFonts w:ascii="Times New Roman" w:hAnsi="Times New Roman" w:cs="Times New Roman"/>
        </w:rPr>
        <w:t xml:space="preserve"> </w:t>
      </w:r>
      <w:r w:rsidR="00206CE9">
        <w:rPr>
          <w:rFonts w:ascii="Times New Roman" w:hAnsi="Times New Roman" w:cs="Times New Roman"/>
        </w:rPr>
        <w:t>and so on</w:t>
      </w:r>
      <w:r w:rsidR="001B2D47" w:rsidRPr="00D17E62">
        <w:rPr>
          <w:rFonts w:ascii="Times New Roman" w:hAnsi="Times New Roman" w:cs="Times New Roman"/>
        </w:rPr>
        <w:t xml:space="preserve">. </w:t>
      </w:r>
      <w:r w:rsidR="00976D4A">
        <w:rPr>
          <w:rFonts w:ascii="Times New Roman" w:hAnsi="Times New Roman" w:cs="Times New Roman"/>
        </w:rPr>
        <w:t>Further our e</w:t>
      </w:r>
      <w:r w:rsidR="001F1C67">
        <w:rPr>
          <w:rFonts w:ascii="Times New Roman" w:hAnsi="Times New Roman" w:cs="Times New Roman"/>
        </w:rPr>
        <w:t>volution</w:t>
      </w:r>
      <w:r w:rsidR="005A2127">
        <w:rPr>
          <w:rFonts w:ascii="Times New Roman" w:hAnsi="Times New Roman" w:cs="Times New Roman"/>
        </w:rPr>
        <w:t>ary analyses</w:t>
      </w:r>
      <w:r w:rsidR="00AC4FCA" w:rsidRPr="00D17E62">
        <w:rPr>
          <w:rFonts w:ascii="Times New Roman" w:hAnsi="Times New Roman" w:cs="Times New Roman"/>
        </w:rPr>
        <w:t xml:space="preserve"> </w:t>
      </w:r>
      <w:r w:rsidR="00764C4B" w:rsidRPr="00D17E62">
        <w:rPr>
          <w:rFonts w:ascii="Times New Roman" w:hAnsi="Times New Roman" w:cs="Times New Roman"/>
        </w:rPr>
        <w:t>suggest</w:t>
      </w:r>
      <w:r w:rsidR="005A2127">
        <w:rPr>
          <w:rFonts w:ascii="Times New Roman" w:hAnsi="Times New Roman" w:cs="Times New Roman"/>
        </w:rPr>
        <w:t>ed</w:t>
      </w:r>
      <w:r w:rsidR="00576589" w:rsidRPr="00D17E62">
        <w:rPr>
          <w:rFonts w:ascii="Times New Roman" w:hAnsi="Times New Roman" w:cs="Times New Roman"/>
        </w:rPr>
        <w:t xml:space="preserve"> </w:t>
      </w:r>
      <w:r w:rsidR="004823C1">
        <w:rPr>
          <w:rFonts w:ascii="Times New Roman" w:hAnsi="Times New Roman" w:cs="Times New Roman"/>
        </w:rPr>
        <w:t xml:space="preserve">that </w:t>
      </w:r>
      <w:r w:rsidR="00576589" w:rsidRPr="00D17E62">
        <w:rPr>
          <w:rFonts w:ascii="Times New Roman" w:hAnsi="Times New Roman" w:cs="Times New Roman"/>
        </w:rPr>
        <w:t>most</w:t>
      </w:r>
      <w:r w:rsidR="005A2127">
        <w:rPr>
          <w:rFonts w:ascii="Times New Roman" w:hAnsi="Times New Roman" w:cs="Times New Roman"/>
        </w:rPr>
        <w:t xml:space="preserve"> of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576589" w:rsidRPr="00D17E62">
        <w:rPr>
          <w:rFonts w:ascii="Times New Roman" w:hAnsi="Times New Roman" w:cs="Times New Roman"/>
        </w:rPr>
        <w:t xml:space="preserve"> </w:t>
      </w:r>
      <w:r w:rsidR="005A2127">
        <w:rPr>
          <w:rFonts w:ascii="Times New Roman" w:hAnsi="Times New Roman" w:cs="Times New Roman"/>
        </w:rPr>
        <w:t>were</w:t>
      </w:r>
      <w:r w:rsidR="00576589" w:rsidRPr="00D17E62">
        <w:rPr>
          <w:rFonts w:ascii="Times New Roman" w:hAnsi="Times New Roman" w:cs="Times New Roman"/>
        </w:rPr>
        <w:t xml:space="preserve"> driven by relaxed selection</w:t>
      </w:r>
      <w:r w:rsidR="0084311E" w:rsidRPr="0084311E">
        <w:t xml:space="preserve"> </w:t>
      </w:r>
      <w:r w:rsidR="0084311E" w:rsidRPr="0084311E">
        <w:rPr>
          <w:rFonts w:ascii="Times New Roman" w:hAnsi="Times New Roman" w:cs="Times New Roman"/>
        </w:rPr>
        <w:t>in long-live mammals</w:t>
      </w:r>
      <w:r w:rsidR="00D239BE">
        <w:rPr>
          <w:rFonts w:ascii="Times New Roman" w:hAnsi="Times New Roman" w:cs="Times New Roman"/>
        </w:rPr>
        <w:t xml:space="preserve">, </w:t>
      </w:r>
      <w:r w:rsidR="0084311E" w:rsidRPr="0084311E">
        <w:rPr>
          <w:rFonts w:ascii="Times New Roman" w:hAnsi="Times New Roman" w:cs="Times New Roman"/>
        </w:rPr>
        <w:t>which supported relaxation of evolutionary constraint as a common mechanism to extend lifespan or enhance anti-aging.</w:t>
      </w:r>
      <w:r w:rsidR="00FE4289">
        <w:rPr>
          <w:rFonts w:ascii="Times New Roman" w:hAnsi="Times New Roman" w:cs="Times New Roman"/>
        </w:rPr>
        <w:t xml:space="preserve"> </w:t>
      </w:r>
      <w:r w:rsidR="0009177F">
        <w:rPr>
          <w:rFonts w:ascii="Times New Roman" w:hAnsi="Times New Roman" w:cs="Times New Roman"/>
        </w:rPr>
        <w:t>Finally, o</w:t>
      </w:r>
      <w:r w:rsidR="00690BF2">
        <w:rPr>
          <w:rFonts w:ascii="Times New Roman" w:hAnsi="Times New Roman" w:cs="Times New Roman"/>
        </w:rPr>
        <w:t>ur</w:t>
      </w:r>
      <w:r w:rsidR="004823C1">
        <w:rPr>
          <w:rFonts w:ascii="Times New Roman" w:hAnsi="Times New Roman" w:cs="Times New Roman"/>
        </w:rPr>
        <w:t xml:space="preserve"> </w:t>
      </w:r>
      <w:r w:rsidR="009F42E5">
        <w:rPr>
          <w:rFonts w:ascii="Times New Roman" w:hAnsi="Times New Roman" w:cs="Times New Roman"/>
        </w:rPr>
        <w:t xml:space="preserve">signed </w:t>
      </w:r>
      <w:r w:rsidR="001033FC">
        <w:rPr>
          <w:rFonts w:ascii="Times New Roman" w:hAnsi="Times New Roman" w:cs="Times New Roman"/>
        </w:rPr>
        <w:t xml:space="preserve">functional interaction </w:t>
      </w:r>
      <w:r w:rsidR="004823C1">
        <w:rPr>
          <w:rFonts w:ascii="Times New Roman" w:hAnsi="Times New Roman" w:cs="Times New Roman"/>
        </w:rPr>
        <w:t xml:space="preserve">network analyses </w:t>
      </w:r>
      <w:r w:rsidR="00C814BC">
        <w:rPr>
          <w:rFonts w:ascii="Times New Roman" w:hAnsi="Times New Roman" w:cs="Times New Roman"/>
        </w:rPr>
        <w:t xml:space="preserve">of </w:t>
      </w:r>
      <w:r w:rsidR="00E510DD">
        <w:rPr>
          <w:rFonts w:ascii="Times New Roman" w:hAnsi="Times New Roman" w:cs="Times New Roman"/>
        </w:rPr>
        <w:t>significantly correlated gene</w:t>
      </w:r>
      <w:r w:rsidR="00C814BC">
        <w:rPr>
          <w:rFonts w:ascii="Times New Roman" w:hAnsi="Times New Roman" w:cs="Times New Roman"/>
        </w:rPr>
        <w:t xml:space="preserve">s </w:t>
      </w:r>
      <w:r w:rsidR="00D239BE">
        <w:rPr>
          <w:rFonts w:ascii="Times New Roman" w:hAnsi="Times New Roman" w:cs="Times New Roman"/>
        </w:rPr>
        <w:t>with</w:t>
      </w:r>
      <w:r w:rsidR="00C814BC">
        <w:rPr>
          <w:rFonts w:ascii="Times New Roman" w:hAnsi="Times New Roman" w:cs="Times New Roman"/>
        </w:rPr>
        <w:t xml:space="preserve"> their evolutionary</w:t>
      </w:r>
      <w:r w:rsidR="006F2AAF">
        <w:rPr>
          <w:rFonts w:ascii="Times New Roman" w:hAnsi="Times New Roman" w:cs="Times New Roman"/>
        </w:rPr>
        <w:t xml:space="preserve"> driving</w:t>
      </w:r>
      <w:r w:rsidR="00C814BC">
        <w:rPr>
          <w:rFonts w:ascii="Times New Roman" w:hAnsi="Times New Roman" w:cs="Times New Roman"/>
        </w:rPr>
        <w:t xml:space="preserve"> forces</w:t>
      </w:r>
      <w:r w:rsidR="004823C1">
        <w:rPr>
          <w:rFonts w:ascii="Times New Roman" w:hAnsi="Times New Roman" w:cs="Times New Roman"/>
        </w:rPr>
        <w:t xml:space="preserve"> </w:t>
      </w:r>
      <w:r w:rsidR="00BB56B9">
        <w:rPr>
          <w:rFonts w:ascii="Times New Roman" w:hAnsi="Times New Roman" w:cs="Times New Roman"/>
        </w:rPr>
        <w:t xml:space="preserve">highlighted </w:t>
      </w:r>
      <w:r w:rsidR="009D68F4">
        <w:rPr>
          <w:rFonts w:ascii="Times New Roman" w:hAnsi="Times New Roman" w:cs="Times New Roman"/>
        </w:rPr>
        <w:t xml:space="preserve">several modules and </w:t>
      </w:r>
      <w:r w:rsidR="00E53905">
        <w:rPr>
          <w:rFonts w:ascii="Times New Roman" w:hAnsi="Times New Roman" w:cs="Times New Roman"/>
        </w:rPr>
        <w:t>core</w:t>
      </w:r>
      <w:r w:rsidR="00173BCA">
        <w:rPr>
          <w:rFonts w:ascii="Times New Roman" w:hAnsi="Times New Roman" w:cs="Times New Roman"/>
        </w:rPr>
        <w:t xml:space="preserve"> </w:t>
      </w:r>
      <w:r w:rsidR="00BB56B9">
        <w:rPr>
          <w:rFonts w:ascii="Times New Roman" w:hAnsi="Times New Roman" w:cs="Times New Roman"/>
        </w:rPr>
        <w:t xml:space="preserve">genes </w:t>
      </w:r>
      <w:r w:rsidR="007C3BE6">
        <w:rPr>
          <w:rFonts w:ascii="Times New Roman" w:hAnsi="Times New Roman" w:cs="Times New Roman"/>
        </w:rPr>
        <w:t>that might play central roles in universally regulate lifespan and aging in mammals</w:t>
      </w:r>
      <w:r w:rsidR="00D10AFD">
        <w:rPr>
          <w:rFonts w:ascii="Times New Roman" w:hAnsi="Times New Roman" w:cs="Times New Roman"/>
        </w:rPr>
        <w:t>.</w:t>
      </w:r>
      <w:r w:rsidR="00B5183D">
        <w:rPr>
          <w:rFonts w:ascii="Times New Roman" w:hAnsi="Times New Roman" w:cs="Times New Roman"/>
        </w:rPr>
        <w:t xml:space="preserve"> Our study </w:t>
      </w:r>
      <w:r w:rsidR="002F1B9C">
        <w:rPr>
          <w:rFonts w:ascii="Times New Roman" w:hAnsi="Times New Roman" w:cs="Times New Roman"/>
        </w:rPr>
        <w:t>uncover</w:t>
      </w:r>
      <w:r w:rsidR="00FB6A13">
        <w:rPr>
          <w:rFonts w:ascii="Times New Roman" w:hAnsi="Times New Roman" w:cs="Times New Roman"/>
        </w:rPr>
        <w:t>ed</w:t>
      </w:r>
      <w:r w:rsidR="002F1B9C">
        <w:rPr>
          <w:rFonts w:ascii="Times New Roman" w:hAnsi="Times New Roman" w:cs="Times New Roman"/>
        </w:rPr>
        <w:t xml:space="preserve"> many </w:t>
      </w:r>
      <w:r w:rsidR="00A40C72">
        <w:rPr>
          <w:rFonts w:ascii="Times New Roman" w:hAnsi="Times New Roman" w:cs="Times New Roman"/>
        </w:rPr>
        <w:t>important</w:t>
      </w:r>
      <w:r w:rsidR="00C35651">
        <w:rPr>
          <w:rFonts w:ascii="Times New Roman" w:hAnsi="Times New Roman" w:cs="Times New Roman"/>
        </w:rPr>
        <w:t xml:space="preserve"> pathways and genes </w:t>
      </w:r>
      <w:r w:rsidR="007C3BE6">
        <w:rPr>
          <w:rFonts w:ascii="Times New Roman" w:hAnsi="Times New Roman" w:cs="Times New Roman"/>
        </w:rPr>
        <w:t xml:space="preserve">underlying </w:t>
      </w:r>
      <w:r w:rsidR="00071CE9">
        <w:rPr>
          <w:rFonts w:ascii="Times New Roman" w:hAnsi="Times New Roman" w:cs="Times New Roman"/>
        </w:rPr>
        <w:t>l</w:t>
      </w:r>
      <w:r w:rsidR="007C3BE6">
        <w:rPr>
          <w:rFonts w:ascii="Times New Roman" w:hAnsi="Times New Roman" w:cs="Times New Roman"/>
        </w:rPr>
        <w:t>ifespan</w:t>
      </w:r>
      <w:r w:rsidR="00B60032">
        <w:rPr>
          <w:rFonts w:ascii="Times New Roman" w:hAnsi="Times New Roman" w:cs="Times New Roman"/>
        </w:rPr>
        <w:t xml:space="preserve"> evolution</w:t>
      </w:r>
      <w:r w:rsidR="00071CE9">
        <w:rPr>
          <w:rFonts w:ascii="Times New Roman" w:hAnsi="Times New Roman" w:cs="Times New Roman"/>
        </w:rPr>
        <w:t xml:space="preserve"> across mammals</w:t>
      </w:r>
      <w:r w:rsidR="00665067">
        <w:rPr>
          <w:rFonts w:ascii="Times New Roman" w:hAnsi="Times New Roman" w:cs="Times New Roman"/>
        </w:rPr>
        <w:t xml:space="preserve">. </w:t>
      </w:r>
      <w:r w:rsidR="00DD10C9" w:rsidRPr="00D17E62">
        <w:rPr>
          <w:rFonts w:ascii="Times New Roman" w:hAnsi="Times New Roman" w:cs="Times New Roman"/>
        </w:rPr>
        <w:t>Deepen</w:t>
      </w:r>
      <w:r w:rsidR="00E8220E" w:rsidRPr="00D17E62">
        <w:rPr>
          <w:rFonts w:ascii="Times New Roman" w:hAnsi="Times New Roman" w:cs="Times New Roman"/>
        </w:rPr>
        <w:t xml:space="preserve"> studies of the </w:t>
      </w:r>
      <w:r w:rsidR="00DD10C9" w:rsidRPr="00D17E62">
        <w:rPr>
          <w:rFonts w:ascii="Times New Roman" w:hAnsi="Times New Roman" w:cs="Times New Roman"/>
        </w:rPr>
        <w:t xml:space="preserve">molecular </w:t>
      </w:r>
      <w:r w:rsidR="00E8220E" w:rsidRPr="00D17E62">
        <w:rPr>
          <w:rFonts w:ascii="Times New Roman" w:hAnsi="Times New Roman" w:cs="Times New Roman"/>
        </w:rPr>
        <w:t>mechanisms of these genes</w:t>
      </w:r>
      <w:r w:rsidR="00CB4615">
        <w:rPr>
          <w:rFonts w:ascii="Times New Roman" w:hAnsi="Times New Roman" w:cs="Times New Roman"/>
        </w:rPr>
        <w:t xml:space="preserve"> </w:t>
      </w:r>
      <w:r w:rsidR="00C8692E">
        <w:rPr>
          <w:rFonts w:ascii="Times New Roman" w:hAnsi="Times New Roman" w:cs="Times New Roman"/>
        </w:rPr>
        <w:t>and pathway</w:t>
      </w:r>
      <w:r w:rsidR="005414DB">
        <w:rPr>
          <w:rFonts w:ascii="Times New Roman" w:hAnsi="Times New Roman" w:cs="Times New Roman"/>
        </w:rPr>
        <w:t>s</w:t>
      </w:r>
      <w:r w:rsidR="00C8692E">
        <w:rPr>
          <w:rFonts w:ascii="Times New Roman" w:hAnsi="Times New Roman" w:cs="Times New Roman"/>
        </w:rPr>
        <w:t xml:space="preserve"> </w:t>
      </w:r>
      <w:r w:rsidR="00BF63BE">
        <w:rPr>
          <w:rFonts w:ascii="Times New Roman" w:hAnsi="Times New Roman" w:cs="Times New Roman"/>
        </w:rPr>
        <w:t>might</w:t>
      </w:r>
      <w:r w:rsidR="00E8220E" w:rsidRPr="00D17E62">
        <w:rPr>
          <w:rFonts w:ascii="Times New Roman" w:hAnsi="Times New Roman" w:cs="Times New Roman"/>
        </w:rPr>
        <w:t xml:space="preserve"> contribute </w:t>
      </w:r>
      <w:r w:rsidR="00CB2606">
        <w:rPr>
          <w:rFonts w:ascii="Times New Roman" w:hAnsi="Times New Roman" w:cs="Times New Roman"/>
        </w:rPr>
        <w:t xml:space="preserve">us </w:t>
      </w:r>
      <w:r w:rsidR="00E8220E" w:rsidRPr="00D17E62">
        <w:rPr>
          <w:rFonts w:ascii="Times New Roman" w:hAnsi="Times New Roman" w:cs="Times New Roman"/>
        </w:rPr>
        <w:t>to</w:t>
      </w:r>
      <w:r w:rsidR="00D75D43">
        <w:rPr>
          <w:rFonts w:ascii="Times New Roman" w:hAnsi="Times New Roman" w:cs="Times New Roman"/>
        </w:rPr>
        <w:t xml:space="preserve"> delay human</w:t>
      </w:r>
      <w:r w:rsidR="00C54701" w:rsidRPr="00D17E62">
        <w:rPr>
          <w:rFonts w:ascii="Times New Roman" w:hAnsi="Times New Roman" w:cs="Times New Roman"/>
        </w:rPr>
        <w:t xml:space="preserve"> aging and </w:t>
      </w:r>
      <w:r w:rsidR="00D75D43">
        <w:rPr>
          <w:rFonts w:ascii="Times New Roman" w:hAnsi="Times New Roman" w:cs="Times New Roman"/>
        </w:rPr>
        <w:t>extend human health lifespan</w:t>
      </w:r>
      <w:r w:rsidR="00C54701" w:rsidRPr="00D17E62">
        <w:rPr>
          <w:rFonts w:ascii="Times New Roman" w:hAnsi="Times New Roman" w:cs="Times New Roman"/>
        </w:rPr>
        <w:t>.</w:t>
      </w:r>
    </w:p>
    <w:p w14:paraId="22498802" w14:textId="513849B8" w:rsidR="00F51104" w:rsidRPr="00D17E62" w:rsidRDefault="00F51104" w:rsidP="00E62ADE">
      <w:pPr>
        <w:spacing w:line="332" w:lineRule="exact"/>
        <w:rPr>
          <w:rFonts w:ascii="Times New Roman" w:hAnsi="Times New Roman" w:cs="Times New Roman"/>
        </w:rPr>
      </w:pPr>
    </w:p>
    <w:p w14:paraId="140991FF" w14:textId="77777777" w:rsidR="00D17E62" w:rsidRPr="00D17E62" w:rsidRDefault="00D17E62" w:rsidP="00D17E62">
      <w:pPr>
        <w:spacing w:line="360" w:lineRule="auto"/>
        <w:jc w:val="left"/>
        <w:rPr>
          <w:rFonts w:ascii="Times New Roman" w:hAnsi="Times New Roman" w:cs="Times New Roman"/>
          <w:b/>
        </w:rPr>
      </w:pPr>
      <w:r w:rsidRPr="00D17E62">
        <w:rPr>
          <w:rFonts w:ascii="Times New Roman" w:hAnsi="Times New Roman" w:cs="Times New Roman"/>
          <w:b/>
        </w:rPr>
        <w:t xml:space="preserve">ACKNOWLEDGMENTS </w:t>
      </w:r>
    </w:p>
    <w:p w14:paraId="4E32B2FC" w14:textId="2DE9D628" w:rsidR="00D17E62" w:rsidRDefault="00D17E62" w:rsidP="00DB6BE2">
      <w:pPr>
        <w:jc w:val="lef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This work was supported b</w:t>
      </w:r>
      <w:r w:rsidR="005461B6" w:rsidRPr="005461B6">
        <w:rPr>
          <w:rFonts w:ascii="Times New Roman" w:hAnsi="Times New Roman" w:cs="Times New Roman"/>
        </w:rPr>
        <w:t>y the China Postdoctoral Science Foundation</w:t>
      </w:r>
      <w:r w:rsidRPr="00D17E62">
        <w:rPr>
          <w:rFonts w:ascii="Times New Roman" w:hAnsi="Times New Roman" w:cs="Times New Roman"/>
        </w:rPr>
        <w:t xml:space="preserve"> (No.</w:t>
      </w:r>
      <w:r w:rsidR="0040192F">
        <w:rPr>
          <w:rFonts w:ascii="Times New Roman" w:hAnsi="Times New Roman" w:cs="Times New Roman"/>
        </w:rPr>
        <w:t xml:space="preserve"> </w:t>
      </w:r>
      <w:r w:rsidR="00420D62" w:rsidRPr="00420D62">
        <w:rPr>
          <w:rFonts w:ascii="Times New Roman" w:hAnsi="Times New Roman" w:cs="Times New Roman"/>
        </w:rPr>
        <w:t>2019M652951</w:t>
      </w:r>
      <w:r w:rsidRPr="00D17E62">
        <w:rPr>
          <w:rFonts w:ascii="Times New Roman" w:hAnsi="Times New Roman" w:cs="Times New Roman"/>
        </w:rPr>
        <w:t>)</w:t>
      </w:r>
      <w:r w:rsidR="001F5F2A">
        <w:rPr>
          <w:rFonts w:ascii="Times New Roman" w:hAnsi="Times New Roman" w:cs="Times New Roman"/>
        </w:rPr>
        <w:t>.</w:t>
      </w:r>
    </w:p>
    <w:p w14:paraId="7E0B2E15" w14:textId="0DF3E653" w:rsidR="001F5F2A" w:rsidRDefault="001F5F2A" w:rsidP="00DB6BE2">
      <w:pPr>
        <w:jc w:val="left"/>
        <w:rPr>
          <w:rFonts w:ascii="Times New Roman" w:hAnsi="Times New Roman" w:cs="Times New Roman"/>
        </w:rPr>
      </w:pPr>
    </w:p>
    <w:p w14:paraId="6648A246" w14:textId="77777777" w:rsidR="002F0996" w:rsidRPr="002F0996" w:rsidRDefault="002F0996" w:rsidP="002F0996">
      <w:pPr>
        <w:jc w:val="left"/>
        <w:rPr>
          <w:rFonts w:ascii="Times New Roman" w:hAnsi="Times New Roman" w:cs="Times New Roman"/>
          <w:b/>
          <w:bCs/>
        </w:rPr>
      </w:pPr>
      <w:r w:rsidRPr="002F0996">
        <w:rPr>
          <w:rFonts w:ascii="Times New Roman" w:hAnsi="Times New Roman" w:cs="Times New Roman"/>
          <w:b/>
          <w:bCs/>
        </w:rPr>
        <w:t xml:space="preserve">AUTHOR CONTRIBUTIONS </w:t>
      </w:r>
    </w:p>
    <w:p w14:paraId="60D7BA05" w14:textId="088FDC50" w:rsidR="001F5F2A" w:rsidRPr="00D17E62" w:rsidRDefault="007A5381" w:rsidP="002F099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.-M.X</w:t>
      </w:r>
      <w:r w:rsidR="006B4C54">
        <w:rPr>
          <w:rFonts w:ascii="Times New Roman" w:hAnsi="Times New Roman" w:cs="Times New Roman"/>
        </w:rPr>
        <w:t>.</w:t>
      </w:r>
      <w:r w:rsidR="002F0996" w:rsidRPr="002F0996">
        <w:rPr>
          <w:rFonts w:ascii="Times New Roman" w:hAnsi="Times New Roman" w:cs="Times New Roman"/>
        </w:rPr>
        <w:t xml:space="preserve"> designed the project. </w:t>
      </w:r>
      <w:r w:rsidR="00952FFB">
        <w:rPr>
          <w:rFonts w:ascii="Times New Roman" w:hAnsi="Times New Roman" w:cs="Times New Roman"/>
        </w:rPr>
        <w:t>S.-G.Q.</w:t>
      </w:r>
      <w:r w:rsidR="003108C7" w:rsidRPr="002F0996">
        <w:rPr>
          <w:rFonts w:ascii="Times New Roman" w:hAnsi="Times New Roman" w:cs="Times New Roman"/>
        </w:rPr>
        <w:t xml:space="preserve"> supervised the project</w:t>
      </w:r>
      <w:r w:rsidR="003108C7">
        <w:rPr>
          <w:rFonts w:ascii="Times New Roman" w:hAnsi="Times New Roman" w:cs="Times New Roman"/>
        </w:rPr>
        <w:t xml:space="preserve">. </w:t>
      </w:r>
      <w:r w:rsidR="002F0996" w:rsidRPr="002F0996">
        <w:rPr>
          <w:rFonts w:ascii="Times New Roman" w:hAnsi="Times New Roman" w:cs="Times New Roman"/>
        </w:rPr>
        <w:t xml:space="preserve">D.-M.X. performed </w:t>
      </w:r>
      <w:r w:rsidR="00EB0DC4">
        <w:rPr>
          <w:rFonts w:ascii="Times New Roman" w:hAnsi="Times New Roman" w:cs="Times New Roman"/>
        </w:rPr>
        <w:t xml:space="preserve">the </w:t>
      </w:r>
      <w:r w:rsidR="002F0996" w:rsidRPr="002F0996">
        <w:rPr>
          <w:rFonts w:ascii="Times New Roman" w:hAnsi="Times New Roman" w:cs="Times New Roman"/>
        </w:rPr>
        <w:t>genom</w:t>
      </w:r>
      <w:r w:rsidR="003108C7">
        <w:rPr>
          <w:rFonts w:ascii="Times New Roman" w:hAnsi="Times New Roman" w:cs="Times New Roman"/>
        </w:rPr>
        <w:t>ic analyses</w:t>
      </w:r>
      <w:r w:rsidR="00613FBE">
        <w:rPr>
          <w:rFonts w:ascii="Times New Roman" w:hAnsi="Times New Roman" w:cs="Times New Roman"/>
        </w:rPr>
        <w:t xml:space="preserve"> and</w:t>
      </w:r>
      <w:r w:rsidR="003108C7">
        <w:rPr>
          <w:rFonts w:ascii="Times New Roman" w:hAnsi="Times New Roman" w:cs="Times New Roman"/>
        </w:rPr>
        <w:t xml:space="preserve"> </w:t>
      </w:r>
      <w:r w:rsidR="002F0996" w:rsidRPr="002F0996">
        <w:rPr>
          <w:rFonts w:ascii="Times New Roman" w:hAnsi="Times New Roman" w:cs="Times New Roman"/>
        </w:rPr>
        <w:t>wrote the paper.</w:t>
      </w:r>
    </w:p>
    <w:p w14:paraId="777104A3" w14:textId="4C1D4EC2" w:rsidR="00D45836" w:rsidRDefault="00D45836" w:rsidP="00E62ADE">
      <w:pPr>
        <w:spacing w:line="332" w:lineRule="exact"/>
        <w:rPr>
          <w:rFonts w:ascii="Times New Roman" w:hAnsi="Times New Roman" w:cs="Times New Roman"/>
        </w:rPr>
      </w:pPr>
    </w:p>
    <w:p w14:paraId="71A96198" w14:textId="77777777" w:rsidR="009D52AF" w:rsidRDefault="009D52AF" w:rsidP="009D52AF">
      <w:pPr>
        <w:spacing w:line="360" w:lineRule="auto"/>
        <w:jc w:val="left"/>
        <w:rPr>
          <w:rFonts w:ascii="Times New Roman" w:hAnsi="Times New Roman"/>
        </w:rPr>
      </w:pPr>
      <w:r>
        <w:rPr>
          <w:rFonts w:ascii="Times New Roman" w:hAnsi="Times New Roman" w:hint="eastAsia"/>
          <w:b/>
          <w:bCs/>
        </w:rPr>
        <w:t>Com</w:t>
      </w:r>
      <w:r>
        <w:rPr>
          <w:rFonts w:ascii="Times New Roman" w:hAnsi="Times New Roman"/>
          <w:b/>
          <w:bCs/>
        </w:rPr>
        <w:t>peting interests</w:t>
      </w:r>
      <w:r>
        <w:rPr>
          <w:rFonts w:ascii="Times New Roman" w:hAnsi="Times New Roman"/>
        </w:rPr>
        <w:t>: The authors declare no competing interests.</w:t>
      </w:r>
    </w:p>
    <w:p w14:paraId="381828B1" w14:textId="25FE07C8" w:rsidR="00D45836" w:rsidRPr="00D17E62" w:rsidRDefault="00E31309" w:rsidP="00E62ADE">
      <w:pPr>
        <w:spacing w:line="332" w:lineRule="exac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R</w:t>
      </w:r>
      <w:r>
        <w:rPr>
          <w:rFonts w:ascii="Times New Roman" w:hAnsi="Times New Roman" w:cs="Times New Roman"/>
        </w:rPr>
        <w:t>eference</w:t>
      </w:r>
    </w:p>
    <w:p w14:paraId="367E5126" w14:textId="77777777" w:rsidR="00F3018E" w:rsidRPr="00F3018E" w:rsidRDefault="00F51104" w:rsidP="00F3018E">
      <w:pPr>
        <w:pStyle w:val="EndNoteBibliography"/>
      </w:pPr>
      <w:r w:rsidRPr="00D17E62">
        <w:rPr>
          <w:rFonts w:ascii="Times New Roman" w:hAnsi="Times New Roman" w:cs="Times New Roman"/>
        </w:rPr>
        <w:fldChar w:fldCharType="begin"/>
      </w:r>
      <w:r w:rsidRPr="00D17E62">
        <w:rPr>
          <w:rFonts w:ascii="Times New Roman" w:hAnsi="Times New Roman" w:cs="Times New Roman"/>
        </w:rPr>
        <w:instrText xml:space="preserve"> ADDIN EN.REFLIST </w:instrText>
      </w:r>
      <w:r w:rsidRPr="00D17E62">
        <w:rPr>
          <w:rFonts w:ascii="Times New Roman" w:hAnsi="Times New Roman" w:cs="Times New Roman"/>
        </w:rPr>
        <w:fldChar w:fldCharType="separate"/>
      </w:r>
      <w:r w:rsidR="00F3018E" w:rsidRPr="00F3018E">
        <w:t>1 Jin K</w:t>
      </w:r>
      <w:r w:rsidR="00F3018E" w:rsidRPr="00F3018E">
        <w:rPr>
          <w:i/>
        </w:rPr>
        <w:t xml:space="preserve"> et al.</w:t>
      </w:r>
      <w:r w:rsidR="00F3018E" w:rsidRPr="00F3018E">
        <w:t xml:space="preserve"> </w:t>
      </w:r>
      <w:r w:rsidR="00F3018E" w:rsidRPr="00F3018E">
        <w:rPr>
          <w:i/>
        </w:rPr>
        <w:t>Aging Dis</w:t>
      </w:r>
      <w:r w:rsidR="00F3018E" w:rsidRPr="00F3018E">
        <w:t xml:space="preserve"> </w:t>
      </w:r>
      <w:r w:rsidR="00F3018E" w:rsidRPr="00F3018E">
        <w:rPr>
          <w:b/>
        </w:rPr>
        <w:t>6</w:t>
      </w:r>
      <w:r w:rsidR="00F3018E" w:rsidRPr="00F3018E">
        <w:t>:1-5 (2015).</w:t>
      </w:r>
    </w:p>
    <w:p w14:paraId="29C6D767" w14:textId="77777777" w:rsidR="00F3018E" w:rsidRPr="00F3018E" w:rsidRDefault="00F3018E" w:rsidP="00F3018E">
      <w:pPr>
        <w:pStyle w:val="EndNoteBibliography"/>
      </w:pPr>
      <w:r w:rsidRPr="00F3018E">
        <w:t>2 Tian X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Trends Endocrinol Metab</w:t>
      </w:r>
      <w:r w:rsidRPr="00F3018E">
        <w:t xml:space="preserve"> </w:t>
      </w:r>
      <w:r w:rsidRPr="00F3018E">
        <w:rPr>
          <w:b/>
        </w:rPr>
        <w:t>28</w:t>
      </w:r>
      <w:r w:rsidRPr="00F3018E">
        <w:t>:722-734 (2017).</w:t>
      </w:r>
    </w:p>
    <w:p w14:paraId="26BD0FCD" w14:textId="77777777" w:rsidR="00F3018E" w:rsidRPr="00F3018E" w:rsidRDefault="00F3018E" w:rsidP="00F3018E">
      <w:pPr>
        <w:pStyle w:val="EndNoteBibliography"/>
      </w:pPr>
      <w:r w:rsidRPr="00F3018E">
        <w:t>3 Sahm A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PLoS Genet</w:t>
      </w:r>
      <w:r w:rsidRPr="00F3018E">
        <w:t xml:space="preserve"> </w:t>
      </w:r>
      <w:r w:rsidRPr="00F3018E">
        <w:rPr>
          <w:b/>
        </w:rPr>
        <w:t>14</w:t>
      </w:r>
      <w:r w:rsidRPr="00F3018E">
        <w:t>:e1007272 (2018).</w:t>
      </w:r>
    </w:p>
    <w:p w14:paraId="1F425513" w14:textId="77777777" w:rsidR="00F3018E" w:rsidRPr="00F3018E" w:rsidRDefault="00F3018E" w:rsidP="00F3018E">
      <w:pPr>
        <w:pStyle w:val="EndNoteBibliography"/>
      </w:pPr>
      <w:r w:rsidRPr="00F3018E">
        <w:t>4 Folgueras AR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Circ Res</w:t>
      </w:r>
      <w:r w:rsidRPr="00F3018E">
        <w:t xml:space="preserve"> </w:t>
      </w:r>
      <w:r w:rsidRPr="00F3018E">
        <w:rPr>
          <w:b/>
        </w:rPr>
        <w:t>123</w:t>
      </w:r>
      <w:r w:rsidRPr="00F3018E">
        <w:t>:905-924 (2018).</w:t>
      </w:r>
    </w:p>
    <w:p w14:paraId="69250520" w14:textId="77777777" w:rsidR="00F3018E" w:rsidRPr="00F3018E" w:rsidRDefault="00F3018E" w:rsidP="00F3018E">
      <w:pPr>
        <w:pStyle w:val="EndNoteBibliography"/>
      </w:pPr>
      <w:r w:rsidRPr="00F3018E">
        <w:t xml:space="preserve">5 Austad SN. </w:t>
      </w:r>
      <w:r w:rsidRPr="00F3018E">
        <w:rPr>
          <w:i/>
        </w:rPr>
        <w:t>J Gerontol A Biol Sci Med Sci</w:t>
      </w:r>
      <w:r w:rsidRPr="00F3018E">
        <w:t xml:space="preserve"> </w:t>
      </w:r>
      <w:r w:rsidRPr="00F3018E">
        <w:rPr>
          <w:b/>
        </w:rPr>
        <w:t>64</w:t>
      </w:r>
      <w:r w:rsidRPr="00F3018E">
        <w:t>:199-201 (2009).</w:t>
      </w:r>
    </w:p>
    <w:p w14:paraId="2E48B393" w14:textId="77777777" w:rsidR="00F3018E" w:rsidRPr="00F3018E" w:rsidRDefault="00F3018E" w:rsidP="00F3018E">
      <w:pPr>
        <w:pStyle w:val="EndNoteBibliography"/>
      </w:pPr>
      <w:r w:rsidRPr="00F3018E">
        <w:t>6 Kowalczyk A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Elife</w:t>
      </w:r>
      <w:r w:rsidRPr="00F3018E">
        <w:t xml:space="preserve"> </w:t>
      </w:r>
      <w:r w:rsidRPr="00F3018E">
        <w:rPr>
          <w:b/>
        </w:rPr>
        <w:t>9</w:t>
      </w:r>
      <w:r w:rsidRPr="00F3018E">
        <w:t>(2020).</w:t>
      </w:r>
    </w:p>
    <w:p w14:paraId="320D7F19" w14:textId="77777777" w:rsidR="00F3018E" w:rsidRPr="00F3018E" w:rsidRDefault="00F3018E" w:rsidP="00F3018E">
      <w:pPr>
        <w:pStyle w:val="EndNoteBibliography"/>
      </w:pPr>
      <w:r w:rsidRPr="00F3018E">
        <w:t>7 Ma S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Semin Cell Dev Biol</w:t>
      </w:r>
      <w:r w:rsidRPr="00F3018E">
        <w:t xml:space="preserve"> </w:t>
      </w:r>
      <w:r w:rsidRPr="00F3018E">
        <w:rPr>
          <w:b/>
        </w:rPr>
        <w:t>70</w:t>
      </w:r>
      <w:r w:rsidRPr="00F3018E">
        <w:t>:190-203 (2017).</w:t>
      </w:r>
    </w:p>
    <w:p w14:paraId="674C0AA2" w14:textId="77777777" w:rsidR="00F3018E" w:rsidRPr="00F3018E" w:rsidRDefault="00F3018E" w:rsidP="00F3018E">
      <w:pPr>
        <w:pStyle w:val="EndNoteBibliography"/>
      </w:pPr>
      <w:r w:rsidRPr="00F3018E">
        <w:t xml:space="preserve">8 Austad SN. </w:t>
      </w:r>
      <w:r w:rsidRPr="00F3018E">
        <w:rPr>
          <w:i/>
        </w:rPr>
        <w:t>Exp Gerontol</w:t>
      </w:r>
      <w:r w:rsidRPr="00F3018E">
        <w:t xml:space="preserve"> </w:t>
      </w:r>
      <w:r w:rsidRPr="00F3018E">
        <w:rPr>
          <w:b/>
        </w:rPr>
        <w:t>36</w:t>
      </w:r>
      <w:r w:rsidRPr="00F3018E">
        <w:t>:599-605 (2001).</w:t>
      </w:r>
    </w:p>
    <w:p w14:paraId="32A721DD" w14:textId="77777777" w:rsidR="00F3018E" w:rsidRPr="00F3018E" w:rsidRDefault="00F3018E" w:rsidP="00F3018E">
      <w:pPr>
        <w:pStyle w:val="EndNoteBibliography"/>
      </w:pPr>
      <w:r w:rsidRPr="00F3018E">
        <w:t>9 JE B. Living Longer, in Good Health to the End. The New York Times 25 August 2008:p. D7.</w:t>
      </w:r>
    </w:p>
    <w:p w14:paraId="036E4141" w14:textId="77777777" w:rsidR="00F3018E" w:rsidRPr="00F3018E" w:rsidRDefault="00F3018E" w:rsidP="00F3018E">
      <w:pPr>
        <w:pStyle w:val="EndNoteBibliography"/>
      </w:pPr>
      <w:r w:rsidRPr="00F3018E">
        <w:t>10 de Magalhaes JP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Journals of Gerontology Series a-Biological Sciences and Medical Sciences</w:t>
      </w:r>
      <w:r w:rsidRPr="00F3018E">
        <w:t xml:space="preserve"> </w:t>
      </w:r>
      <w:r w:rsidRPr="00F3018E">
        <w:rPr>
          <w:b/>
        </w:rPr>
        <w:t>62</w:t>
      </w:r>
      <w:r w:rsidRPr="00F3018E">
        <w:t>:149-160 (2007).</w:t>
      </w:r>
    </w:p>
    <w:p w14:paraId="5CB3C3BA" w14:textId="77777777" w:rsidR="00F3018E" w:rsidRPr="00F3018E" w:rsidRDefault="00F3018E" w:rsidP="00F3018E">
      <w:pPr>
        <w:pStyle w:val="EndNoteBibliography"/>
      </w:pPr>
      <w:r w:rsidRPr="00F3018E">
        <w:lastRenderedPageBreak/>
        <w:t>11 Nowak RM</w:t>
      </w:r>
      <w:r w:rsidRPr="00F3018E">
        <w:rPr>
          <w:i/>
        </w:rPr>
        <w:t xml:space="preserve"> et al.</w:t>
      </w:r>
      <w:r w:rsidRPr="00F3018E">
        <w:t xml:space="preserve"> Walker's Mammals of the World: JHU press (1999).</w:t>
      </w:r>
    </w:p>
    <w:p w14:paraId="01BAFAD9" w14:textId="77777777" w:rsidR="00F3018E" w:rsidRPr="00F3018E" w:rsidRDefault="00F3018E" w:rsidP="00F3018E">
      <w:pPr>
        <w:pStyle w:val="EndNoteBibliography"/>
      </w:pPr>
      <w:r w:rsidRPr="00F3018E">
        <w:t>12 Tacutu R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Nucleic Acids Res</w:t>
      </w:r>
      <w:r w:rsidRPr="00F3018E">
        <w:t xml:space="preserve"> </w:t>
      </w:r>
      <w:r w:rsidRPr="00F3018E">
        <w:rPr>
          <w:b/>
        </w:rPr>
        <w:t>46</w:t>
      </w:r>
      <w:r w:rsidRPr="00F3018E">
        <w:t>:D1083-D1090 (2018).</w:t>
      </w:r>
    </w:p>
    <w:p w14:paraId="4F264DE0" w14:textId="77777777" w:rsidR="00F3018E" w:rsidRPr="00F3018E" w:rsidRDefault="00F3018E" w:rsidP="00F3018E">
      <w:pPr>
        <w:pStyle w:val="EndNoteBibliography"/>
      </w:pPr>
      <w:r w:rsidRPr="00F3018E">
        <w:t>13 Schmidt K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BioMetals</w:t>
      </w:r>
      <w:r w:rsidRPr="00F3018E">
        <w:t xml:space="preserve"> </w:t>
      </w:r>
      <w:r w:rsidRPr="00F3018E">
        <w:rPr>
          <w:b/>
        </w:rPr>
        <w:t>29</w:t>
      </w:r>
      <w:r w:rsidRPr="00F3018E">
        <w:t>:423-432 (2016).</w:t>
      </w:r>
    </w:p>
    <w:p w14:paraId="3F20F3BF" w14:textId="77777777" w:rsidR="00F3018E" w:rsidRPr="00F3018E" w:rsidRDefault="00F3018E" w:rsidP="00F3018E">
      <w:pPr>
        <w:pStyle w:val="EndNoteBibliography"/>
      </w:pPr>
      <w:r w:rsidRPr="00F3018E">
        <w:t xml:space="preserve">14 Buffenstein R. </w:t>
      </w:r>
      <w:r w:rsidRPr="00F3018E">
        <w:rPr>
          <w:i/>
        </w:rPr>
        <w:t>J Comp Physiol B</w:t>
      </w:r>
      <w:r w:rsidRPr="00F3018E">
        <w:t xml:space="preserve"> </w:t>
      </w:r>
      <w:r w:rsidRPr="00F3018E">
        <w:rPr>
          <w:b/>
        </w:rPr>
        <w:t>178</w:t>
      </w:r>
      <w:r w:rsidRPr="00F3018E">
        <w:t>:439-445 (2008).</w:t>
      </w:r>
    </w:p>
    <w:p w14:paraId="5117B19D" w14:textId="77777777" w:rsidR="00F3018E" w:rsidRPr="00F3018E" w:rsidRDefault="00F3018E" w:rsidP="00F3018E">
      <w:pPr>
        <w:pStyle w:val="EndNoteBibliography"/>
      </w:pPr>
      <w:r w:rsidRPr="00F3018E">
        <w:t>15 Foley NM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Sci Adv</w:t>
      </w:r>
      <w:r w:rsidRPr="00F3018E">
        <w:t xml:space="preserve"> </w:t>
      </w:r>
      <w:r w:rsidRPr="00F3018E">
        <w:rPr>
          <w:b/>
        </w:rPr>
        <w:t>4</w:t>
      </w:r>
      <w:r w:rsidRPr="00F3018E">
        <w:t>:eaao0926 (2018).</w:t>
      </w:r>
    </w:p>
    <w:p w14:paraId="17E6254A" w14:textId="77777777" w:rsidR="00F3018E" w:rsidRPr="00F3018E" w:rsidRDefault="00F3018E" w:rsidP="00F3018E">
      <w:pPr>
        <w:pStyle w:val="EndNoteBibliography"/>
      </w:pPr>
      <w:r w:rsidRPr="00F3018E">
        <w:t>16 Lipman R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The Journals of Gerontology Series A: Biological Sciences and Medical Sciences</w:t>
      </w:r>
      <w:r w:rsidRPr="00F3018E">
        <w:t xml:space="preserve"> </w:t>
      </w:r>
      <w:r w:rsidRPr="00F3018E">
        <w:rPr>
          <w:b/>
        </w:rPr>
        <w:t>59</w:t>
      </w:r>
      <w:r w:rsidRPr="00F3018E">
        <w:t>:B977-B983 (2004).</w:t>
      </w:r>
    </w:p>
    <w:p w14:paraId="4D807384" w14:textId="77777777" w:rsidR="00F3018E" w:rsidRPr="00F3018E" w:rsidRDefault="00F3018E" w:rsidP="00F3018E">
      <w:pPr>
        <w:pStyle w:val="EndNoteBibliography"/>
      </w:pPr>
      <w:r w:rsidRPr="00F3018E">
        <w:t>17 Muntane G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Mol Biol Evol</w:t>
      </w:r>
      <w:r w:rsidRPr="00F3018E">
        <w:t xml:space="preserve"> (2018).</w:t>
      </w:r>
    </w:p>
    <w:p w14:paraId="4A4B1E4E" w14:textId="77777777" w:rsidR="00F3018E" w:rsidRPr="00F3018E" w:rsidRDefault="00F3018E" w:rsidP="00F3018E">
      <w:pPr>
        <w:pStyle w:val="EndNoteBibliography"/>
      </w:pPr>
      <w:r w:rsidRPr="00F3018E">
        <w:t>18 Gorbunova V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Nat Rev Genet</w:t>
      </w:r>
      <w:r w:rsidRPr="00F3018E">
        <w:t xml:space="preserve"> </w:t>
      </w:r>
      <w:r w:rsidRPr="00F3018E">
        <w:rPr>
          <w:b/>
        </w:rPr>
        <w:t>15</w:t>
      </w:r>
      <w:r w:rsidRPr="00F3018E">
        <w:t>:531-540 (2014).</w:t>
      </w:r>
    </w:p>
    <w:p w14:paraId="44101AB8" w14:textId="77777777" w:rsidR="00F3018E" w:rsidRPr="00F3018E" w:rsidRDefault="00F3018E" w:rsidP="00F3018E">
      <w:pPr>
        <w:pStyle w:val="EndNoteBibliography"/>
      </w:pPr>
      <w:r w:rsidRPr="00F3018E">
        <w:t>19 Seim I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Nat Commun</w:t>
      </w:r>
      <w:r w:rsidRPr="00F3018E">
        <w:t xml:space="preserve"> </w:t>
      </w:r>
      <w:r w:rsidRPr="00F3018E">
        <w:rPr>
          <w:b/>
        </w:rPr>
        <w:t>4</w:t>
      </w:r>
      <w:r w:rsidRPr="00F3018E">
        <w:t>(2013).</w:t>
      </w:r>
    </w:p>
    <w:p w14:paraId="30506CCB" w14:textId="77777777" w:rsidR="00F3018E" w:rsidRPr="00F3018E" w:rsidRDefault="00F3018E" w:rsidP="00F3018E">
      <w:pPr>
        <w:pStyle w:val="EndNoteBibliography"/>
      </w:pPr>
      <w:r w:rsidRPr="00F3018E">
        <w:t>20 Kim EB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Nature</w:t>
      </w:r>
      <w:r w:rsidRPr="00F3018E">
        <w:t xml:space="preserve"> </w:t>
      </w:r>
      <w:r w:rsidRPr="00F3018E">
        <w:rPr>
          <w:b/>
        </w:rPr>
        <w:t>479</w:t>
      </w:r>
      <w:r w:rsidRPr="00F3018E">
        <w:t>:223-227 (2011).</w:t>
      </w:r>
    </w:p>
    <w:p w14:paraId="483991D4" w14:textId="77777777" w:rsidR="00F3018E" w:rsidRPr="00F3018E" w:rsidRDefault="00F3018E" w:rsidP="00F3018E">
      <w:pPr>
        <w:pStyle w:val="EndNoteBibliography"/>
      </w:pPr>
      <w:r w:rsidRPr="00F3018E">
        <w:t>21 Lahti DC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Trends Ecol Evol</w:t>
      </w:r>
      <w:r w:rsidRPr="00F3018E">
        <w:t xml:space="preserve"> </w:t>
      </w:r>
      <w:r w:rsidRPr="00F3018E">
        <w:rPr>
          <w:b/>
        </w:rPr>
        <w:t>24</w:t>
      </w:r>
      <w:r w:rsidRPr="00F3018E">
        <w:t>:487-496 (2009).</w:t>
      </w:r>
    </w:p>
    <w:p w14:paraId="3B131670" w14:textId="77777777" w:rsidR="00F3018E" w:rsidRPr="00F3018E" w:rsidRDefault="00F3018E" w:rsidP="00F3018E">
      <w:pPr>
        <w:pStyle w:val="EndNoteBibliography"/>
      </w:pPr>
      <w:r w:rsidRPr="00F3018E">
        <w:t>22 Barbieri M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Am J Physiol Endocrinol Metab</w:t>
      </w:r>
      <w:r w:rsidRPr="00F3018E">
        <w:t xml:space="preserve"> </w:t>
      </w:r>
      <w:r w:rsidRPr="00F3018E">
        <w:rPr>
          <w:b/>
        </w:rPr>
        <w:t>285</w:t>
      </w:r>
      <w:r w:rsidRPr="00F3018E">
        <w:t>:E1064-1071 (2003).</w:t>
      </w:r>
    </w:p>
    <w:p w14:paraId="3C03458C" w14:textId="77777777" w:rsidR="00F3018E" w:rsidRPr="00F3018E" w:rsidRDefault="00F3018E" w:rsidP="00F3018E">
      <w:pPr>
        <w:pStyle w:val="EndNoteBibliography"/>
      </w:pPr>
      <w:r w:rsidRPr="00F3018E">
        <w:t xml:space="preserve">23 van Heemst D. </w:t>
      </w:r>
      <w:r w:rsidRPr="00F3018E">
        <w:rPr>
          <w:i/>
        </w:rPr>
        <w:t>Aging Dis</w:t>
      </w:r>
      <w:r w:rsidRPr="00F3018E">
        <w:t xml:space="preserve"> </w:t>
      </w:r>
      <w:r w:rsidRPr="00F3018E">
        <w:rPr>
          <w:b/>
        </w:rPr>
        <w:t>1</w:t>
      </w:r>
      <w:r w:rsidRPr="00F3018E">
        <w:t>:147-157 (2010).</w:t>
      </w:r>
    </w:p>
    <w:p w14:paraId="7D32AF4D" w14:textId="77777777" w:rsidR="00F3018E" w:rsidRPr="00F3018E" w:rsidRDefault="00F3018E" w:rsidP="00F3018E">
      <w:pPr>
        <w:pStyle w:val="EndNoteBibliography"/>
      </w:pPr>
      <w:r w:rsidRPr="00F3018E">
        <w:t>24 Kowalczyk A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Bioinformatics</w:t>
      </w:r>
      <w:r w:rsidRPr="00F3018E">
        <w:t xml:space="preserve"> (2019).</w:t>
      </w:r>
    </w:p>
    <w:p w14:paraId="61F38806" w14:textId="77777777" w:rsidR="00F3018E" w:rsidRPr="00F3018E" w:rsidRDefault="00F3018E" w:rsidP="00F3018E">
      <w:pPr>
        <w:pStyle w:val="EndNoteBibliography"/>
      </w:pPr>
      <w:r w:rsidRPr="00F3018E">
        <w:t>25 Partha R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Mol Biol Evol</w:t>
      </w:r>
      <w:r w:rsidRPr="00F3018E">
        <w:t xml:space="preserve"> </w:t>
      </w:r>
      <w:r w:rsidRPr="00F3018E">
        <w:rPr>
          <w:b/>
        </w:rPr>
        <w:t>36</w:t>
      </w:r>
      <w:r w:rsidRPr="00F3018E">
        <w:t>:1817-1830 (2019).</w:t>
      </w:r>
    </w:p>
    <w:p w14:paraId="251BBA23" w14:textId="77777777" w:rsidR="00F3018E" w:rsidRPr="00F3018E" w:rsidRDefault="00F3018E" w:rsidP="00F3018E">
      <w:pPr>
        <w:pStyle w:val="EndNoteBibliography"/>
      </w:pPr>
      <w:r w:rsidRPr="00F3018E">
        <w:t>26 Wertheim JO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Mol Biol Evol</w:t>
      </w:r>
      <w:r w:rsidRPr="00F3018E">
        <w:t xml:space="preserve"> </w:t>
      </w:r>
      <w:r w:rsidRPr="00F3018E">
        <w:rPr>
          <w:b/>
        </w:rPr>
        <w:t>32</w:t>
      </w:r>
      <w:r w:rsidRPr="00F3018E">
        <w:t>:820-832 (2015).</w:t>
      </w:r>
    </w:p>
    <w:p w14:paraId="0F20C8F0" w14:textId="77777777" w:rsidR="00F3018E" w:rsidRPr="00F3018E" w:rsidRDefault="00F3018E" w:rsidP="00F3018E">
      <w:pPr>
        <w:pStyle w:val="EndNoteBibliography"/>
      </w:pPr>
      <w:r w:rsidRPr="00F3018E">
        <w:t>27 Scornavacca C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Mol Biol Evol</w:t>
      </w:r>
      <w:r w:rsidRPr="00F3018E">
        <w:t xml:space="preserve"> </w:t>
      </w:r>
      <w:r w:rsidRPr="00F3018E">
        <w:rPr>
          <w:b/>
        </w:rPr>
        <w:t>36</w:t>
      </w:r>
      <w:r w:rsidRPr="00F3018E">
        <w:t>:861-862 (2019).</w:t>
      </w:r>
    </w:p>
    <w:p w14:paraId="0357FFB5" w14:textId="77777777" w:rsidR="00F3018E" w:rsidRPr="00F3018E" w:rsidRDefault="00F3018E" w:rsidP="00F3018E">
      <w:pPr>
        <w:pStyle w:val="EndNoteBibliography"/>
      </w:pPr>
      <w:r w:rsidRPr="00F3018E">
        <w:t>28 Capella-Gutierrez S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Bioinformatics</w:t>
      </w:r>
      <w:r w:rsidRPr="00F3018E">
        <w:t xml:space="preserve"> </w:t>
      </w:r>
      <w:r w:rsidRPr="00F3018E">
        <w:rPr>
          <w:b/>
        </w:rPr>
        <w:t>25</w:t>
      </w:r>
      <w:r w:rsidRPr="00F3018E">
        <w:t>:1972-1973 (2009).</w:t>
      </w:r>
    </w:p>
    <w:p w14:paraId="39E90ABA" w14:textId="77777777" w:rsidR="00F3018E" w:rsidRPr="00F3018E" w:rsidRDefault="00F3018E" w:rsidP="00F3018E">
      <w:pPr>
        <w:pStyle w:val="EndNoteBibliography"/>
      </w:pPr>
      <w:r w:rsidRPr="00F3018E">
        <w:t>29 Junier T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Bioinformatics</w:t>
      </w:r>
      <w:r w:rsidRPr="00F3018E">
        <w:t xml:space="preserve"> </w:t>
      </w:r>
      <w:r w:rsidRPr="00F3018E">
        <w:rPr>
          <w:b/>
        </w:rPr>
        <w:t>26</w:t>
      </w:r>
      <w:r w:rsidRPr="00F3018E">
        <w:t>:1669-1670 (2010).</w:t>
      </w:r>
    </w:p>
    <w:p w14:paraId="7EB2DD12" w14:textId="77777777" w:rsidR="00F3018E" w:rsidRPr="00F3018E" w:rsidRDefault="00F3018E" w:rsidP="00F3018E">
      <w:pPr>
        <w:pStyle w:val="EndNoteBibliography"/>
      </w:pPr>
      <w:r w:rsidRPr="00F3018E">
        <w:t xml:space="preserve">30 Yang ZH. </w:t>
      </w:r>
      <w:r w:rsidRPr="00F3018E">
        <w:rPr>
          <w:i/>
        </w:rPr>
        <w:t>Mol Biol Evol</w:t>
      </w:r>
      <w:r w:rsidRPr="00F3018E">
        <w:t xml:space="preserve"> </w:t>
      </w:r>
      <w:r w:rsidRPr="00F3018E">
        <w:rPr>
          <w:b/>
        </w:rPr>
        <w:t>24</w:t>
      </w:r>
      <w:r w:rsidRPr="00F3018E">
        <w:t>:1586-1591 (2007).</w:t>
      </w:r>
    </w:p>
    <w:p w14:paraId="300C6C52" w14:textId="77777777" w:rsidR="00F3018E" w:rsidRPr="00F3018E" w:rsidRDefault="00F3018E" w:rsidP="00F3018E">
      <w:pPr>
        <w:pStyle w:val="EndNoteBibliography"/>
      </w:pPr>
      <w:r w:rsidRPr="00F3018E">
        <w:t>31 Zhang J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Mol Biol Evol</w:t>
      </w:r>
      <w:r w:rsidRPr="00F3018E">
        <w:t xml:space="preserve"> </w:t>
      </w:r>
      <w:r w:rsidRPr="00F3018E">
        <w:rPr>
          <w:b/>
        </w:rPr>
        <w:t>22</w:t>
      </w:r>
      <w:r w:rsidRPr="00F3018E">
        <w:t>:2472-2479 (2005).</w:t>
      </w:r>
    </w:p>
    <w:p w14:paraId="20561565" w14:textId="77777777" w:rsidR="00F3018E" w:rsidRPr="00F3018E" w:rsidRDefault="00F3018E" w:rsidP="00F3018E">
      <w:pPr>
        <w:pStyle w:val="EndNoteBibliography"/>
      </w:pPr>
      <w:r w:rsidRPr="00F3018E">
        <w:t>32 Yu GC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Omics-a Journal of Integrative Biology</w:t>
      </w:r>
      <w:r w:rsidRPr="00F3018E">
        <w:t xml:space="preserve"> </w:t>
      </w:r>
      <w:r w:rsidRPr="00F3018E">
        <w:rPr>
          <w:b/>
        </w:rPr>
        <w:t>16</w:t>
      </w:r>
      <w:r w:rsidRPr="00F3018E">
        <w:t>:284-287 (2012).</w:t>
      </w:r>
    </w:p>
    <w:p w14:paraId="35FF50C5" w14:textId="77777777" w:rsidR="00F3018E" w:rsidRPr="00F3018E" w:rsidRDefault="00F3018E" w:rsidP="00F3018E">
      <w:pPr>
        <w:pStyle w:val="EndNoteBibliography"/>
      </w:pPr>
      <w:r w:rsidRPr="00F3018E">
        <w:t>33 Supek F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PLoS One</w:t>
      </w:r>
      <w:r w:rsidRPr="00F3018E">
        <w:t xml:space="preserve"> </w:t>
      </w:r>
      <w:r w:rsidRPr="00F3018E">
        <w:rPr>
          <w:b/>
        </w:rPr>
        <w:t>6</w:t>
      </w:r>
      <w:r w:rsidRPr="00F3018E">
        <w:t>:e21800 (2011).</w:t>
      </w:r>
    </w:p>
    <w:p w14:paraId="58236ED0" w14:textId="77777777" w:rsidR="00F3018E" w:rsidRPr="00F3018E" w:rsidRDefault="00F3018E" w:rsidP="00F3018E">
      <w:pPr>
        <w:pStyle w:val="EndNoteBibliography"/>
      </w:pPr>
      <w:r w:rsidRPr="00F3018E">
        <w:t>34 Wu G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Genome Biol</w:t>
      </w:r>
      <w:r w:rsidRPr="00F3018E">
        <w:t xml:space="preserve"> </w:t>
      </w:r>
      <w:r w:rsidRPr="00F3018E">
        <w:rPr>
          <w:b/>
        </w:rPr>
        <w:t>11</w:t>
      </w:r>
      <w:r w:rsidRPr="00F3018E">
        <w:t>:R53 (2010).</w:t>
      </w:r>
    </w:p>
    <w:p w14:paraId="72B6DAE1" w14:textId="77777777" w:rsidR="00F3018E" w:rsidRPr="00F3018E" w:rsidRDefault="00F3018E" w:rsidP="00F3018E">
      <w:pPr>
        <w:pStyle w:val="EndNoteBibliography"/>
      </w:pPr>
      <w:r w:rsidRPr="00F3018E">
        <w:t>35 Shannon P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Genome Res</w:t>
      </w:r>
      <w:r w:rsidRPr="00F3018E">
        <w:t xml:space="preserve"> </w:t>
      </w:r>
      <w:r w:rsidRPr="00F3018E">
        <w:rPr>
          <w:b/>
        </w:rPr>
        <w:t>13</w:t>
      </w:r>
      <w:r w:rsidRPr="00F3018E">
        <w:t>:2498-2504 (2003).</w:t>
      </w:r>
    </w:p>
    <w:p w14:paraId="2E72D740" w14:textId="77777777" w:rsidR="00F3018E" w:rsidRPr="00F3018E" w:rsidRDefault="00F3018E" w:rsidP="00F3018E">
      <w:pPr>
        <w:pStyle w:val="EndNoteBibliography"/>
      </w:pPr>
      <w:r w:rsidRPr="00F3018E">
        <w:t>36 Shi H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Neurobiol Aging</w:t>
      </w:r>
      <w:r w:rsidRPr="00F3018E">
        <w:t xml:space="preserve"> </w:t>
      </w:r>
      <w:r w:rsidRPr="00F3018E">
        <w:rPr>
          <w:b/>
        </w:rPr>
        <w:t>33</w:t>
      </w:r>
      <w:r w:rsidRPr="00F3018E">
        <w:t>:1849 e1845-1818 (2012).</w:t>
      </w:r>
    </w:p>
    <w:p w14:paraId="6EBE18BA" w14:textId="77777777" w:rsidR="00F3018E" w:rsidRPr="00F3018E" w:rsidRDefault="00F3018E" w:rsidP="00F3018E">
      <w:pPr>
        <w:pStyle w:val="EndNoteBibliography"/>
      </w:pPr>
      <w:r w:rsidRPr="00F3018E">
        <w:t>37 Zeng Y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JAMA Netw Open</w:t>
      </w:r>
      <w:r w:rsidRPr="00F3018E">
        <w:t xml:space="preserve"> </w:t>
      </w:r>
      <w:r w:rsidRPr="00F3018E">
        <w:rPr>
          <w:b/>
        </w:rPr>
        <w:t>1</w:t>
      </w:r>
      <w:r w:rsidRPr="00F3018E">
        <w:t>:e181670 (2018).</w:t>
      </w:r>
    </w:p>
    <w:p w14:paraId="3A3F1979" w14:textId="77777777" w:rsidR="00F3018E" w:rsidRPr="00F3018E" w:rsidRDefault="00F3018E" w:rsidP="00F3018E">
      <w:pPr>
        <w:pStyle w:val="EndNoteBibliography"/>
      </w:pPr>
      <w:r w:rsidRPr="00F3018E">
        <w:t>38 Yin L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mBio</w:t>
      </w:r>
      <w:r w:rsidRPr="00F3018E">
        <w:t xml:space="preserve"> </w:t>
      </w:r>
      <w:r w:rsidRPr="00F3018E">
        <w:rPr>
          <w:b/>
        </w:rPr>
        <w:t>10</w:t>
      </w:r>
      <w:r w:rsidRPr="00F3018E">
        <w:t>(2019).</w:t>
      </w:r>
    </w:p>
    <w:p w14:paraId="03F972F4" w14:textId="77777777" w:rsidR="00F3018E" w:rsidRPr="00F3018E" w:rsidRDefault="00F3018E" w:rsidP="00F3018E">
      <w:pPr>
        <w:pStyle w:val="EndNoteBibliography"/>
      </w:pPr>
      <w:r w:rsidRPr="00F3018E">
        <w:t>39 Reynolds LM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Nat Commun</w:t>
      </w:r>
      <w:r w:rsidRPr="00F3018E">
        <w:t xml:space="preserve"> </w:t>
      </w:r>
      <w:r w:rsidRPr="00F3018E">
        <w:rPr>
          <w:b/>
        </w:rPr>
        <w:t>5</w:t>
      </w:r>
      <w:r w:rsidRPr="00F3018E">
        <w:t>:5366 (2014).</w:t>
      </w:r>
    </w:p>
    <w:p w14:paraId="215E6EB8" w14:textId="77777777" w:rsidR="00F3018E" w:rsidRPr="00F3018E" w:rsidRDefault="00F3018E" w:rsidP="00F3018E">
      <w:pPr>
        <w:pStyle w:val="EndNoteBibliography"/>
      </w:pPr>
      <w:r w:rsidRPr="00F3018E">
        <w:t>40 Shokhirev MN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Aging Cell</w:t>
      </w:r>
      <w:r w:rsidRPr="00F3018E">
        <w:t xml:space="preserve"> </w:t>
      </w:r>
      <w:r w:rsidRPr="00F3018E">
        <w:rPr>
          <w:b/>
        </w:rPr>
        <w:t>20</w:t>
      </w:r>
      <w:r w:rsidRPr="00F3018E">
        <w:t>:e13280 (2021).</w:t>
      </w:r>
    </w:p>
    <w:p w14:paraId="40C686F2" w14:textId="77777777" w:rsidR="00F3018E" w:rsidRPr="00F3018E" w:rsidRDefault="00F3018E" w:rsidP="00F3018E">
      <w:pPr>
        <w:pStyle w:val="EndNoteBibliography"/>
      </w:pPr>
      <w:r w:rsidRPr="00F3018E">
        <w:t>41 Harrison JF</w:t>
      </w:r>
      <w:r w:rsidRPr="00F3018E">
        <w:rPr>
          <w:i/>
        </w:rPr>
        <w:t xml:space="preserve"> et al.</w:t>
      </w:r>
      <w:r w:rsidRPr="00F3018E">
        <w:t xml:space="preserve"> Moderate hypoxia (10 kPa) extends lifespan with adult but not juvenile exposure in the fruitfly, Drosophila melanogaster. Wiley Online Library 2008.</w:t>
      </w:r>
    </w:p>
    <w:p w14:paraId="2A1A1F72" w14:textId="77777777" w:rsidR="00F3018E" w:rsidRPr="00F3018E" w:rsidRDefault="00F3018E" w:rsidP="00F3018E">
      <w:pPr>
        <w:pStyle w:val="EndNoteBibliography"/>
      </w:pPr>
      <w:r w:rsidRPr="00F3018E">
        <w:t>42 Mehta R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Science</w:t>
      </w:r>
      <w:r w:rsidRPr="00F3018E">
        <w:t xml:space="preserve"> </w:t>
      </w:r>
      <w:r w:rsidRPr="00F3018E">
        <w:rPr>
          <w:b/>
        </w:rPr>
        <w:t>324</w:t>
      </w:r>
      <w:r w:rsidRPr="00F3018E">
        <w:t>:1196-1198 (2009).</w:t>
      </w:r>
    </w:p>
    <w:p w14:paraId="5D8E0807" w14:textId="77777777" w:rsidR="00F3018E" w:rsidRPr="00F3018E" w:rsidRDefault="00F3018E" w:rsidP="00F3018E">
      <w:pPr>
        <w:pStyle w:val="EndNoteBibliography"/>
      </w:pPr>
      <w:r w:rsidRPr="00F3018E">
        <w:t>43 Li Y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Cell Res</w:t>
      </w:r>
      <w:r w:rsidRPr="00F3018E">
        <w:t xml:space="preserve"> </w:t>
      </w:r>
      <w:r w:rsidRPr="00F3018E">
        <w:rPr>
          <w:b/>
        </w:rPr>
        <w:t>27</w:t>
      </w:r>
      <w:r w:rsidRPr="00F3018E">
        <w:t>:302-305 (2017).</w:t>
      </w:r>
    </w:p>
    <w:p w14:paraId="36FA94B3" w14:textId="77777777" w:rsidR="00F3018E" w:rsidRPr="00F3018E" w:rsidRDefault="00F3018E" w:rsidP="00F3018E">
      <w:pPr>
        <w:pStyle w:val="EndNoteBibliography"/>
      </w:pPr>
      <w:r w:rsidRPr="00F3018E">
        <w:t>44 Cunningham CC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Alcohol Res Health</w:t>
      </w:r>
      <w:r w:rsidRPr="00F3018E">
        <w:t xml:space="preserve"> </w:t>
      </w:r>
      <w:r w:rsidRPr="00F3018E">
        <w:rPr>
          <w:b/>
        </w:rPr>
        <w:t>27</w:t>
      </w:r>
      <w:r w:rsidRPr="00F3018E">
        <w:t>:291-299 (2003).</w:t>
      </w:r>
    </w:p>
    <w:p w14:paraId="71612EFB" w14:textId="77777777" w:rsidR="00F3018E" w:rsidRPr="00F3018E" w:rsidRDefault="00F3018E" w:rsidP="00F3018E">
      <w:pPr>
        <w:pStyle w:val="EndNoteBibliography"/>
      </w:pPr>
      <w:r w:rsidRPr="00F3018E">
        <w:t>45 Ajit D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Mol Neurobiol</w:t>
      </w:r>
      <w:r w:rsidRPr="00F3018E">
        <w:t xml:space="preserve"> </w:t>
      </w:r>
      <w:r w:rsidRPr="00F3018E">
        <w:rPr>
          <w:b/>
        </w:rPr>
        <w:t>49</w:t>
      </w:r>
      <w:r w:rsidRPr="00F3018E">
        <w:t>:1031-1042 (2014).</w:t>
      </w:r>
    </w:p>
    <w:p w14:paraId="1720E281" w14:textId="77777777" w:rsidR="00F3018E" w:rsidRPr="00F3018E" w:rsidRDefault="00F3018E" w:rsidP="00F3018E">
      <w:pPr>
        <w:pStyle w:val="EndNoteBibliography"/>
      </w:pPr>
      <w:r w:rsidRPr="00F3018E">
        <w:t>46 Erb L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Biol Cell</w:t>
      </w:r>
      <w:r w:rsidRPr="00F3018E">
        <w:t xml:space="preserve"> </w:t>
      </w:r>
      <w:r w:rsidRPr="00F3018E">
        <w:rPr>
          <w:b/>
        </w:rPr>
        <w:t>107</w:t>
      </w:r>
      <w:r w:rsidRPr="00F3018E">
        <w:t>:1-21 (2015).</w:t>
      </w:r>
    </w:p>
    <w:p w14:paraId="456FCB94" w14:textId="77777777" w:rsidR="00F3018E" w:rsidRPr="00F3018E" w:rsidRDefault="00F3018E" w:rsidP="00F3018E">
      <w:pPr>
        <w:pStyle w:val="EndNoteBibliography"/>
      </w:pPr>
      <w:r w:rsidRPr="00F3018E">
        <w:t>47 Lang S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PLoS Genet</w:t>
      </w:r>
      <w:r w:rsidRPr="00F3018E">
        <w:t xml:space="preserve"> </w:t>
      </w:r>
      <w:r w:rsidRPr="00F3018E">
        <w:rPr>
          <w:b/>
        </w:rPr>
        <w:t>15</w:t>
      </w:r>
      <w:r w:rsidRPr="00F3018E">
        <w:t>:e1008318 (2019).</w:t>
      </w:r>
    </w:p>
    <w:p w14:paraId="2C285E82" w14:textId="77777777" w:rsidR="00F3018E" w:rsidRPr="00F3018E" w:rsidRDefault="00F3018E" w:rsidP="00F3018E">
      <w:pPr>
        <w:pStyle w:val="EndNoteBibliography"/>
      </w:pPr>
      <w:r w:rsidRPr="00F3018E">
        <w:t>48 Stenesen D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Cell Metab</w:t>
      </w:r>
      <w:r w:rsidRPr="00F3018E">
        <w:t xml:space="preserve"> </w:t>
      </w:r>
      <w:r w:rsidRPr="00F3018E">
        <w:rPr>
          <w:b/>
        </w:rPr>
        <w:t>17</w:t>
      </w:r>
      <w:r w:rsidRPr="00F3018E">
        <w:t>:101-112 (2013).</w:t>
      </w:r>
    </w:p>
    <w:p w14:paraId="5C141D66" w14:textId="77777777" w:rsidR="00F3018E" w:rsidRPr="00F3018E" w:rsidRDefault="00F3018E" w:rsidP="00F3018E">
      <w:pPr>
        <w:pStyle w:val="EndNoteBibliography"/>
      </w:pPr>
      <w:r w:rsidRPr="00F3018E">
        <w:t>49 Tian X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Cell</w:t>
      </w:r>
      <w:r w:rsidRPr="00F3018E">
        <w:t xml:space="preserve"> </w:t>
      </w:r>
      <w:r w:rsidRPr="00F3018E">
        <w:rPr>
          <w:b/>
        </w:rPr>
        <w:t>177</w:t>
      </w:r>
      <w:r w:rsidRPr="00F3018E">
        <w:t>:622-638 e622 (2019).</w:t>
      </w:r>
    </w:p>
    <w:p w14:paraId="248EEF59" w14:textId="77777777" w:rsidR="00F3018E" w:rsidRPr="00F3018E" w:rsidRDefault="00F3018E" w:rsidP="00F3018E">
      <w:pPr>
        <w:pStyle w:val="EndNoteBibliography"/>
      </w:pPr>
      <w:r w:rsidRPr="00F3018E">
        <w:t xml:space="preserve">50 MacInnes AW. </w:t>
      </w:r>
      <w:r w:rsidRPr="00F3018E">
        <w:rPr>
          <w:i/>
        </w:rPr>
        <w:t>Wiley Interdiscip Rev RNA</w:t>
      </w:r>
      <w:r w:rsidRPr="00F3018E">
        <w:t xml:space="preserve"> </w:t>
      </w:r>
      <w:r w:rsidRPr="00F3018E">
        <w:rPr>
          <w:b/>
        </w:rPr>
        <w:t>7</w:t>
      </w:r>
      <w:r w:rsidRPr="00F3018E">
        <w:t>:198-212 (2016).</w:t>
      </w:r>
    </w:p>
    <w:p w14:paraId="5EE2A901" w14:textId="77777777" w:rsidR="00F3018E" w:rsidRPr="00F3018E" w:rsidRDefault="00F3018E" w:rsidP="00F3018E">
      <w:pPr>
        <w:pStyle w:val="EndNoteBibliography"/>
      </w:pPr>
      <w:r w:rsidRPr="00F3018E">
        <w:t>51 Leung CK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Free Radic Biol Med</w:t>
      </w:r>
      <w:r w:rsidRPr="00F3018E">
        <w:t xml:space="preserve"> </w:t>
      </w:r>
      <w:r w:rsidRPr="00F3018E">
        <w:rPr>
          <w:b/>
        </w:rPr>
        <w:t>52</w:t>
      </w:r>
      <w:r w:rsidRPr="00F3018E">
        <w:t>:937-950 (2012).</w:t>
      </w:r>
    </w:p>
    <w:p w14:paraId="4D6EEC32" w14:textId="77777777" w:rsidR="00F3018E" w:rsidRPr="00F3018E" w:rsidRDefault="00F3018E" w:rsidP="00F3018E">
      <w:pPr>
        <w:pStyle w:val="EndNoteBibliography"/>
      </w:pPr>
      <w:r w:rsidRPr="00F3018E">
        <w:t>52 Plotnikov A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Biochim Biophys Acta</w:t>
      </w:r>
      <w:r w:rsidRPr="00F3018E">
        <w:t xml:space="preserve"> </w:t>
      </w:r>
      <w:r w:rsidRPr="00F3018E">
        <w:rPr>
          <w:b/>
        </w:rPr>
        <w:t>1813</w:t>
      </w:r>
      <w:r w:rsidRPr="00F3018E">
        <w:t>:1619-1633 (2011).</w:t>
      </w:r>
    </w:p>
    <w:p w14:paraId="3C66A9EE" w14:textId="77777777" w:rsidR="00F3018E" w:rsidRPr="00F3018E" w:rsidRDefault="00F3018E" w:rsidP="00F3018E">
      <w:pPr>
        <w:pStyle w:val="EndNoteBibliography"/>
      </w:pPr>
      <w:r w:rsidRPr="00F3018E">
        <w:lastRenderedPageBreak/>
        <w:t>53 Yu Z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The Innovation</w:t>
      </w:r>
      <w:r w:rsidRPr="00F3018E">
        <w:t xml:space="preserve"> </w:t>
      </w:r>
      <w:r w:rsidRPr="00F3018E">
        <w:rPr>
          <w:b/>
        </w:rPr>
        <w:t>2</w:t>
      </w:r>
      <w:r w:rsidRPr="00F3018E">
        <w:t>(2021).</w:t>
      </w:r>
    </w:p>
    <w:p w14:paraId="30EED22D" w14:textId="77777777" w:rsidR="00F3018E" w:rsidRPr="00F3018E" w:rsidRDefault="00F3018E" w:rsidP="00F3018E">
      <w:pPr>
        <w:pStyle w:val="EndNoteBibliography"/>
      </w:pPr>
      <w:r w:rsidRPr="00F3018E">
        <w:t>54 Kok DEG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J Nutr Biochem</w:t>
      </w:r>
      <w:r w:rsidRPr="00F3018E">
        <w:t xml:space="preserve"> </w:t>
      </w:r>
      <w:r w:rsidRPr="00F3018E">
        <w:rPr>
          <w:b/>
        </w:rPr>
        <w:t>56</w:t>
      </w:r>
      <w:r w:rsidRPr="00F3018E">
        <w:t>:152-164 (2018).</w:t>
      </w:r>
    </w:p>
    <w:p w14:paraId="411EC1D7" w14:textId="77777777" w:rsidR="00F3018E" w:rsidRPr="00F3018E" w:rsidRDefault="00F3018E" w:rsidP="00F3018E">
      <w:pPr>
        <w:pStyle w:val="EndNoteBibliography"/>
      </w:pPr>
      <w:r w:rsidRPr="00F3018E">
        <w:t>55 Atadja P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Exp Cell Res</w:t>
      </w:r>
      <w:r w:rsidRPr="00F3018E">
        <w:t xml:space="preserve"> </w:t>
      </w:r>
      <w:r w:rsidRPr="00F3018E">
        <w:rPr>
          <w:b/>
        </w:rPr>
        <w:t>217</w:t>
      </w:r>
      <w:r w:rsidRPr="00F3018E">
        <w:t>:205-216 (1995).</w:t>
      </w:r>
    </w:p>
    <w:p w14:paraId="7CD32CF3" w14:textId="77777777" w:rsidR="00F3018E" w:rsidRPr="00F3018E" w:rsidRDefault="00F3018E" w:rsidP="00F3018E">
      <w:pPr>
        <w:pStyle w:val="EndNoteBibliography"/>
      </w:pPr>
      <w:r w:rsidRPr="00F3018E">
        <w:t>56 Fernandez AF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Nature</w:t>
      </w:r>
      <w:r w:rsidRPr="00F3018E">
        <w:t xml:space="preserve"> </w:t>
      </w:r>
      <w:r w:rsidRPr="00F3018E">
        <w:rPr>
          <w:b/>
        </w:rPr>
        <w:t>558</w:t>
      </w:r>
      <w:r w:rsidRPr="00F3018E">
        <w:t>:136-140 (2018).</w:t>
      </w:r>
    </w:p>
    <w:p w14:paraId="0D636217" w14:textId="77777777" w:rsidR="00F3018E" w:rsidRPr="00F3018E" w:rsidRDefault="00F3018E" w:rsidP="00F3018E">
      <w:pPr>
        <w:pStyle w:val="EndNoteBibliography"/>
      </w:pPr>
      <w:r w:rsidRPr="00F3018E">
        <w:t>57 Nopora A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J Immunol</w:t>
      </w:r>
      <w:r w:rsidRPr="00F3018E">
        <w:t xml:space="preserve"> </w:t>
      </w:r>
      <w:r w:rsidRPr="00F3018E">
        <w:rPr>
          <w:b/>
        </w:rPr>
        <w:t>169</w:t>
      </w:r>
      <w:r w:rsidRPr="00F3018E">
        <w:t>:3006-3014 (2002).</w:t>
      </w:r>
    </w:p>
    <w:p w14:paraId="58C71F12" w14:textId="77777777" w:rsidR="00F3018E" w:rsidRPr="00F3018E" w:rsidRDefault="00F3018E" w:rsidP="00F3018E">
      <w:pPr>
        <w:pStyle w:val="EndNoteBibliography"/>
      </w:pPr>
      <w:r w:rsidRPr="00F3018E">
        <w:t>58 Crow KD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Mol Biol Evol</w:t>
      </w:r>
      <w:r w:rsidRPr="00F3018E">
        <w:t xml:space="preserve"> </w:t>
      </w:r>
      <w:r w:rsidRPr="00F3018E">
        <w:rPr>
          <w:b/>
        </w:rPr>
        <w:t>23</w:t>
      </w:r>
      <w:r w:rsidRPr="00F3018E">
        <w:t>:887-892 (2006).</w:t>
      </w:r>
    </w:p>
    <w:p w14:paraId="6C0C25AF" w14:textId="77777777" w:rsidR="00F3018E" w:rsidRPr="00F3018E" w:rsidRDefault="00F3018E" w:rsidP="00F3018E">
      <w:pPr>
        <w:pStyle w:val="EndNoteBibliography"/>
      </w:pPr>
      <w:r w:rsidRPr="00F3018E">
        <w:t>59 Yim S</w:t>
      </w:r>
      <w:r w:rsidRPr="00F3018E">
        <w:rPr>
          <w:i/>
        </w:rPr>
        <w:t xml:space="preserve"> et al.</w:t>
      </w:r>
      <w:r w:rsidRPr="00F3018E">
        <w:t xml:space="preserve"> </w:t>
      </w:r>
      <w:r w:rsidRPr="00F3018E">
        <w:rPr>
          <w:i/>
        </w:rPr>
        <w:t>BMC Syst Biol</w:t>
      </w:r>
      <w:r w:rsidRPr="00F3018E">
        <w:t xml:space="preserve"> </w:t>
      </w:r>
      <w:r w:rsidRPr="00F3018E">
        <w:rPr>
          <w:b/>
        </w:rPr>
        <w:t>12</w:t>
      </w:r>
      <w:r w:rsidRPr="00F3018E">
        <w:t>:9 (2018).</w:t>
      </w:r>
    </w:p>
    <w:p w14:paraId="21A7EA73" w14:textId="0B6CBF8E" w:rsidR="00787941" w:rsidRPr="00D17E62" w:rsidRDefault="00F51104" w:rsidP="00E62ADE">
      <w:pPr>
        <w:spacing w:line="332" w:lineRule="exac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fldChar w:fldCharType="end"/>
      </w:r>
    </w:p>
    <w:sectPr w:rsidR="00787941" w:rsidRPr="00D17E6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368737" w14:textId="77777777" w:rsidR="00BA0076" w:rsidRDefault="00BA0076" w:rsidP="009D52AF">
      <w:r>
        <w:separator/>
      </w:r>
    </w:p>
  </w:endnote>
  <w:endnote w:type="continuationSeparator" w:id="0">
    <w:p w14:paraId="0A7E9DB3" w14:textId="77777777" w:rsidR="00BA0076" w:rsidRDefault="00BA0076" w:rsidP="009D52AF">
      <w:r>
        <w:continuationSeparator/>
      </w:r>
    </w:p>
  </w:endnote>
  <w:endnote w:type="continuationNotice" w:id="1">
    <w:p w14:paraId="32CBA15A" w14:textId="77777777" w:rsidR="00BA0076" w:rsidRDefault="00BA007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wymxtAdvTT86d47313">
    <w:altName w:val="Cambria"/>
    <w:panose1 w:val="020B0604020202020204"/>
    <w:charset w:val="00"/>
    <w:family w:val="roman"/>
    <w:notTrueType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54D3D9" w14:textId="77777777" w:rsidR="00BA0076" w:rsidRDefault="00BA0076" w:rsidP="009D52AF">
      <w:r>
        <w:separator/>
      </w:r>
    </w:p>
  </w:footnote>
  <w:footnote w:type="continuationSeparator" w:id="0">
    <w:p w14:paraId="20B37E0C" w14:textId="77777777" w:rsidR="00BA0076" w:rsidRDefault="00BA0076" w:rsidP="009D52AF">
      <w:r>
        <w:continuationSeparator/>
      </w:r>
    </w:p>
  </w:footnote>
  <w:footnote w:type="continuationNotice" w:id="1">
    <w:p w14:paraId="4BD136CC" w14:textId="77777777" w:rsidR="00BA0076" w:rsidRDefault="00BA0076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3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7EwNTC0MDcxszSyMDNT0lEKTi0uzszPAykwrAUAivBl4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 Research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9vrfdemz0pstew0aex95v6axa2v9ftwfvr&quot;&gt;genomic-Converted&lt;record-ids&gt;&lt;item&gt;9&lt;/item&gt;&lt;item&gt;57&lt;/item&gt;&lt;item&gt;564&lt;/item&gt;&lt;item&gt;581&lt;/item&gt;&lt;item&gt;619&lt;/item&gt;&lt;item&gt;1485&lt;/item&gt;&lt;item&gt;3074&lt;/item&gt;&lt;item&gt;3561&lt;/item&gt;&lt;item&gt;3584&lt;/item&gt;&lt;item&gt;3668&lt;/item&gt;&lt;item&gt;3713&lt;/item&gt;&lt;item&gt;3716&lt;/item&gt;&lt;item&gt;3915&lt;/item&gt;&lt;item&gt;4163&lt;/item&gt;&lt;item&gt;4175&lt;/item&gt;&lt;item&gt;4289&lt;/item&gt;&lt;item&gt;4324&lt;/item&gt;&lt;item&gt;4421&lt;/item&gt;&lt;item&gt;4454&lt;/item&gt;&lt;item&gt;4526&lt;/item&gt;&lt;item&gt;4530&lt;/item&gt;&lt;item&gt;4533&lt;/item&gt;&lt;item&gt;4534&lt;/item&gt;&lt;item&gt;4541&lt;/item&gt;&lt;item&gt;4571&lt;/item&gt;&lt;item&gt;4582&lt;/item&gt;&lt;item&gt;4584&lt;/item&gt;&lt;item&gt;4585&lt;/item&gt;&lt;item&gt;4586&lt;/item&gt;&lt;item&gt;4587&lt;/item&gt;&lt;item&gt;4592&lt;/item&gt;&lt;item&gt;4593&lt;/item&gt;&lt;item&gt;4594&lt;/item&gt;&lt;item&gt;4595&lt;/item&gt;&lt;item&gt;4598&lt;/item&gt;&lt;item&gt;4599&lt;/item&gt;&lt;item&gt;4601&lt;/item&gt;&lt;item&gt;4602&lt;/item&gt;&lt;item&gt;4604&lt;/item&gt;&lt;item&gt;4605&lt;/item&gt;&lt;item&gt;4606&lt;/item&gt;&lt;item&gt;4607&lt;/item&gt;&lt;item&gt;4608&lt;/item&gt;&lt;item&gt;4612&lt;/item&gt;&lt;item&gt;4614&lt;/item&gt;&lt;item&gt;4628&lt;/item&gt;&lt;item&gt;4633&lt;/item&gt;&lt;item&gt;4643&lt;/item&gt;&lt;item&gt;4644&lt;/item&gt;&lt;item&gt;4645&lt;/item&gt;&lt;item&gt;4649&lt;/item&gt;&lt;item&gt;4650&lt;/item&gt;&lt;item&gt;4651&lt;/item&gt;&lt;item&gt;4652&lt;/item&gt;&lt;item&gt;4654&lt;/item&gt;&lt;item&gt;4655&lt;/item&gt;&lt;item&gt;4660&lt;/item&gt;&lt;item&gt;4663&lt;/item&gt;&lt;item&gt;4666&lt;/item&gt;&lt;/record-ids&gt;&lt;/item&gt;&lt;/Libraries&gt;"/>
  </w:docVars>
  <w:rsids>
    <w:rsidRoot w:val="00A22DB1"/>
    <w:rsid w:val="00000273"/>
    <w:rsid w:val="00000603"/>
    <w:rsid w:val="00000630"/>
    <w:rsid w:val="000006D0"/>
    <w:rsid w:val="00000C55"/>
    <w:rsid w:val="00000C63"/>
    <w:rsid w:val="00001934"/>
    <w:rsid w:val="00001AC6"/>
    <w:rsid w:val="000028F0"/>
    <w:rsid w:val="000036DA"/>
    <w:rsid w:val="00003C82"/>
    <w:rsid w:val="00003F53"/>
    <w:rsid w:val="00004348"/>
    <w:rsid w:val="00004A1A"/>
    <w:rsid w:val="00004A35"/>
    <w:rsid w:val="000050A3"/>
    <w:rsid w:val="00005155"/>
    <w:rsid w:val="00005190"/>
    <w:rsid w:val="00005E71"/>
    <w:rsid w:val="00006210"/>
    <w:rsid w:val="000062DC"/>
    <w:rsid w:val="0000672A"/>
    <w:rsid w:val="000070D1"/>
    <w:rsid w:val="000073FB"/>
    <w:rsid w:val="000074DE"/>
    <w:rsid w:val="00007D89"/>
    <w:rsid w:val="000100BD"/>
    <w:rsid w:val="00011D0C"/>
    <w:rsid w:val="00012BFE"/>
    <w:rsid w:val="00012D24"/>
    <w:rsid w:val="0001363A"/>
    <w:rsid w:val="00013E9B"/>
    <w:rsid w:val="0001414C"/>
    <w:rsid w:val="00014CF9"/>
    <w:rsid w:val="00014FEF"/>
    <w:rsid w:val="00015584"/>
    <w:rsid w:val="00015F1F"/>
    <w:rsid w:val="000172A2"/>
    <w:rsid w:val="00017321"/>
    <w:rsid w:val="00017875"/>
    <w:rsid w:val="00017A84"/>
    <w:rsid w:val="00017CEC"/>
    <w:rsid w:val="0002022F"/>
    <w:rsid w:val="00020434"/>
    <w:rsid w:val="000208C2"/>
    <w:rsid w:val="00021085"/>
    <w:rsid w:val="00021636"/>
    <w:rsid w:val="00021DA5"/>
    <w:rsid w:val="00022C1E"/>
    <w:rsid w:val="000232F1"/>
    <w:rsid w:val="0002346B"/>
    <w:rsid w:val="000237B2"/>
    <w:rsid w:val="00023B0E"/>
    <w:rsid w:val="00024442"/>
    <w:rsid w:val="00025234"/>
    <w:rsid w:val="00025B48"/>
    <w:rsid w:val="00026739"/>
    <w:rsid w:val="00026D0D"/>
    <w:rsid w:val="000274C0"/>
    <w:rsid w:val="0002763C"/>
    <w:rsid w:val="00027A9D"/>
    <w:rsid w:val="00027B00"/>
    <w:rsid w:val="000307AB"/>
    <w:rsid w:val="00030D0B"/>
    <w:rsid w:val="00030FEB"/>
    <w:rsid w:val="00031635"/>
    <w:rsid w:val="00031966"/>
    <w:rsid w:val="00031C80"/>
    <w:rsid w:val="00031E4F"/>
    <w:rsid w:val="00031EC0"/>
    <w:rsid w:val="00032EBD"/>
    <w:rsid w:val="00032FDF"/>
    <w:rsid w:val="0003362E"/>
    <w:rsid w:val="000337FE"/>
    <w:rsid w:val="000341CE"/>
    <w:rsid w:val="00034469"/>
    <w:rsid w:val="00034821"/>
    <w:rsid w:val="00034893"/>
    <w:rsid w:val="0003492A"/>
    <w:rsid w:val="00035CE5"/>
    <w:rsid w:val="000375C0"/>
    <w:rsid w:val="000375C3"/>
    <w:rsid w:val="00037868"/>
    <w:rsid w:val="00037C78"/>
    <w:rsid w:val="00037E78"/>
    <w:rsid w:val="000406A0"/>
    <w:rsid w:val="00040E58"/>
    <w:rsid w:val="00041E81"/>
    <w:rsid w:val="00042559"/>
    <w:rsid w:val="00042736"/>
    <w:rsid w:val="00042ACB"/>
    <w:rsid w:val="00043612"/>
    <w:rsid w:val="00044257"/>
    <w:rsid w:val="0004513A"/>
    <w:rsid w:val="00045EAC"/>
    <w:rsid w:val="0004654A"/>
    <w:rsid w:val="00046B6D"/>
    <w:rsid w:val="00047140"/>
    <w:rsid w:val="00047A1E"/>
    <w:rsid w:val="00047C2C"/>
    <w:rsid w:val="000507FB"/>
    <w:rsid w:val="00050C7D"/>
    <w:rsid w:val="00050DE6"/>
    <w:rsid w:val="00050EEB"/>
    <w:rsid w:val="00051350"/>
    <w:rsid w:val="0005224E"/>
    <w:rsid w:val="00052600"/>
    <w:rsid w:val="00052A01"/>
    <w:rsid w:val="00052E20"/>
    <w:rsid w:val="00053287"/>
    <w:rsid w:val="0005343E"/>
    <w:rsid w:val="00053F3A"/>
    <w:rsid w:val="000540F6"/>
    <w:rsid w:val="00054308"/>
    <w:rsid w:val="00054350"/>
    <w:rsid w:val="000545D8"/>
    <w:rsid w:val="00054607"/>
    <w:rsid w:val="000547E5"/>
    <w:rsid w:val="00054A69"/>
    <w:rsid w:val="00054D4B"/>
    <w:rsid w:val="00054F34"/>
    <w:rsid w:val="00054F6B"/>
    <w:rsid w:val="00055395"/>
    <w:rsid w:val="0005588D"/>
    <w:rsid w:val="00055BC0"/>
    <w:rsid w:val="00056BCB"/>
    <w:rsid w:val="00057238"/>
    <w:rsid w:val="00060EB5"/>
    <w:rsid w:val="00061187"/>
    <w:rsid w:val="00061341"/>
    <w:rsid w:val="00061EB8"/>
    <w:rsid w:val="000626ED"/>
    <w:rsid w:val="00062B35"/>
    <w:rsid w:val="000639D7"/>
    <w:rsid w:val="000642EC"/>
    <w:rsid w:val="00064C58"/>
    <w:rsid w:val="00065294"/>
    <w:rsid w:val="00065721"/>
    <w:rsid w:val="00065B03"/>
    <w:rsid w:val="00066219"/>
    <w:rsid w:val="00066C1F"/>
    <w:rsid w:val="00067990"/>
    <w:rsid w:val="00067BDF"/>
    <w:rsid w:val="00067EC0"/>
    <w:rsid w:val="00070101"/>
    <w:rsid w:val="0007021E"/>
    <w:rsid w:val="0007071C"/>
    <w:rsid w:val="00070880"/>
    <w:rsid w:val="00070918"/>
    <w:rsid w:val="00070C6E"/>
    <w:rsid w:val="0007186B"/>
    <w:rsid w:val="00071A98"/>
    <w:rsid w:val="00071CA9"/>
    <w:rsid w:val="00071CE9"/>
    <w:rsid w:val="00072292"/>
    <w:rsid w:val="00072B57"/>
    <w:rsid w:val="00072F2F"/>
    <w:rsid w:val="000730C1"/>
    <w:rsid w:val="0007319E"/>
    <w:rsid w:val="000733B6"/>
    <w:rsid w:val="00073901"/>
    <w:rsid w:val="00073BD3"/>
    <w:rsid w:val="00073D9B"/>
    <w:rsid w:val="000746C3"/>
    <w:rsid w:val="00074A56"/>
    <w:rsid w:val="00074AD2"/>
    <w:rsid w:val="00074AF3"/>
    <w:rsid w:val="00075407"/>
    <w:rsid w:val="00075647"/>
    <w:rsid w:val="00075ACE"/>
    <w:rsid w:val="000764C3"/>
    <w:rsid w:val="00076AB6"/>
    <w:rsid w:val="00076B9E"/>
    <w:rsid w:val="00080EFD"/>
    <w:rsid w:val="0008281E"/>
    <w:rsid w:val="0008287C"/>
    <w:rsid w:val="00082E46"/>
    <w:rsid w:val="00083655"/>
    <w:rsid w:val="000842C5"/>
    <w:rsid w:val="000850B3"/>
    <w:rsid w:val="0008625A"/>
    <w:rsid w:val="00086B76"/>
    <w:rsid w:val="00086E03"/>
    <w:rsid w:val="000874D5"/>
    <w:rsid w:val="00087EBD"/>
    <w:rsid w:val="000902C0"/>
    <w:rsid w:val="00090B22"/>
    <w:rsid w:val="00090D0C"/>
    <w:rsid w:val="000914F9"/>
    <w:rsid w:val="0009177F"/>
    <w:rsid w:val="0009183F"/>
    <w:rsid w:val="00092192"/>
    <w:rsid w:val="00093222"/>
    <w:rsid w:val="0009360B"/>
    <w:rsid w:val="00093637"/>
    <w:rsid w:val="000948B3"/>
    <w:rsid w:val="00095170"/>
    <w:rsid w:val="0009628F"/>
    <w:rsid w:val="0009645D"/>
    <w:rsid w:val="00096958"/>
    <w:rsid w:val="00096C7B"/>
    <w:rsid w:val="00097373"/>
    <w:rsid w:val="0009789A"/>
    <w:rsid w:val="000A0323"/>
    <w:rsid w:val="000A03A6"/>
    <w:rsid w:val="000A0799"/>
    <w:rsid w:val="000A0923"/>
    <w:rsid w:val="000A0D30"/>
    <w:rsid w:val="000A138E"/>
    <w:rsid w:val="000A1655"/>
    <w:rsid w:val="000A196C"/>
    <w:rsid w:val="000A2650"/>
    <w:rsid w:val="000A2846"/>
    <w:rsid w:val="000A29B1"/>
    <w:rsid w:val="000A2E44"/>
    <w:rsid w:val="000A3022"/>
    <w:rsid w:val="000A3083"/>
    <w:rsid w:val="000A3160"/>
    <w:rsid w:val="000A3394"/>
    <w:rsid w:val="000A3576"/>
    <w:rsid w:val="000A4318"/>
    <w:rsid w:val="000A432C"/>
    <w:rsid w:val="000A4B9A"/>
    <w:rsid w:val="000A5A2D"/>
    <w:rsid w:val="000A5A9D"/>
    <w:rsid w:val="000A5B84"/>
    <w:rsid w:val="000A605F"/>
    <w:rsid w:val="000A6679"/>
    <w:rsid w:val="000A698D"/>
    <w:rsid w:val="000A6B19"/>
    <w:rsid w:val="000A7BD6"/>
    <w:rsid w:val="000A7C63"/>
    <w:rsid w:val="000A7EEB"/>
    <w:rsid w:val="000B002E"/>
    <w:rsid w:val="000B0C28"/>
    <w:rsid w:val="000B0CD8"/>
    <w:rsid w:val="000B1094"/>
    <w:rsid w:val="000B10AC"/>
    <w:rsid w:val="000B1C31"/>
    <w:rsid w:val="000B1E52"/>
    <w:rsid w:val="000B2198"/>
    <w:rsid w:val="000B3780"/>
    <w:rsid w:val="000B406B"/>
    <w:rsid w:val="000B47F3"/>
    <w:rsid w:val="000B4D2F"/>
    <w:rsid w:val="000B4D35"/>
    <w:rsid w:val="000B4E66"/>
    <w:rsid w:val="000B52B0"/>
    <w:rsid w:val="000B52D2"/>
    <w:rsid w:val="000B5368"/>
    <w:rsid w:val="000B5876"/>
    <w:rsid w:val="000B602D"/>
    <w:rsid w:val="000B6065"/>
    <w:rsid w:val="000B666F"/>
    <w:rsid w:val="000B6877"/>
    <w:rsid w:val="000B6AE7"/>
    <w:rsid w:val="000B72F4"/>
    <w:rsid w:val="000B76E9"/>
    <w:rsid w:val="000C010F"/>
    <w:rsid w:val="000C0D06"/>
    <w:rsid w:val="000C0DB4"/>
    <w:rsid w:val="000C1B2D"/>
    <w:rsid w:val="000C1D83"/>
    <w:rsid w:val="000C2F64"/>
    <w:rsid w:val="000C385E"/>
    <w:rsid w:val="000C46FA"/>
    <w:rsid w:val="000C47B3"/>
    <w:rsid w:val="000C4FBE"/>
    <w:rsid w:val="000C54AD"/>
    <w:rsid w:val="000C6C9D"/>
    <w:rsid w:val="000C7015"/>
    <w:rsid w:val="000C74E5"/>
    <w:rsid w:val="000C7652"/>
    <w:rsid w:val="000D0B53"/>
    <w:rsid w:val="000D0FAE"/>
    <w:rsid w:val="000D1950"/>
    <w:rsid w:val="000D2A9F"/>
    <w:rsid w:val="000D2D33"/>
    <w:rsid w:val="000D3FB6"/>
    <w:rsid w:val="000D4994"/>
    <w:rsid w:val="000D57C4"/>
    <w:rsid w:val="000D5A50"/>
    <w:rsid w:val="000D5CFF"/>
    <w:rsid w:val="000D60E0"/>
    <w:rsid w:val="000D6249"/>
    <w:rsid w:val="000D67C5"/>
    <w:rsid w:val="000D6A1E"/>
    <w:rsid w:val="000D6D6F"/>
    <w:rsid w:val="000D726F"/>
    <w:rsid w:val="000D74D9"/>
    <w:rsid w:val="000D7687"/>
    <w:rsid w:val="000D78D2"/>
    <w:rsid w:val="000D7F7F"/>
    <w:rsid w:val="000E0CB4"/>
    <w:rsid w:val="000E0D41"/>
    <w:rsid w:val="000E144E"/>
    <w:rsid w:val="000E212E"/>
    <w:rsid w:val="000E24DB"/>
    <w:rsid w:val="000E26C2"/>
    <w:rsid w:val="000E28EB"/>
    <w:rsid w:val="000E393C"/>
    <w:rsid w:val="000E3E7E"/>
    <w:rsid w:val="000E3F9F"/>
    <w:rsid w:val="000E4875"/>
    <w:rsid w:val="000E542E"/>
    <w:rsid w:val="000E59DF"/>
    <w:rsid w:val="000E5DE5"/>
    <w:rsid w:val="000E61B7"/>
    <w:rsid w:val="000E62AF"/>
    <w:rsid w:val="000E6CE0"/>
    <w:rsid w:val="000F0C6C"/>
    <w:rsid w:val="000F2676"/>
    <w:rsid w:val="000F27A3"/>
    <w:rsid w:val="000F300E"/>
    <w:rsid w:val="000F36D1"/>
    <w:rsid w:val="000F3E9B"/>
    <w:rsid w:val="000F3FD0"/>
    <w:rsid w:val="000F40BA"/>
    <w:rsid w:val="000F4D5F"/>
    <w:rsid w:val="000F4DB3"/>
    <w:rsid w:val="001009E7"/>
    <w:rsid w:val="00100E1E"/>
    <w:rsid w:val="001010A6"/>
    <w:rsid w:val="001012AA"/>
    <w:rsid w:val="00101619"/>
    <w:rsid w:val="001029B2"/>
    <w:rsid w:val="00102C2C"/>
    <w:rsid w:val="001033C0"/>
    <w:rsid w:val="001033FC"/>
    <w:rsid w:val="0010349F"/>
    <w:rsid w:val="001039FC"/>
    <w:rsid w:val="00104502"/>
    <w:rsid w:val="001047BC"/>
    <w:rsid w:val="00104901"/>
    <w:rsid w:val="00104DA0"/>
    <w:rsid w:val="00105371"/>
    <w:rsid w:val="00105BCE"/>
    <w:rsid w:val="001066A7"/>
    <w:rsid w:val="0010682F"/>
    <w:rsid w:val="00106A23"/>
    <w:rsid w:val="00107276"/>
    <w:rsid w:val="00107A04"/>
    <w:rsid w:val="00107B9E"/>
    <w:rsid w:val="001114D9"/>
    <w:rsid w:val="00111662"/>
    <w:rsid w:val="00112A32"/>
    <w:rsid w:val="00112DF2"/>
    <w:rsid w:val="00113046"/>
    <w:rsid w:val="00113866"/>
    <w:rsid w:val="00113971"/>
    <w:rsid w:val="00113A20"/>
    <w:rsid w:val="00113AC0"/>
    <w:rsid w:val="00114E79"/>
    <w:rsid w:val="00114EF5"/>
    <w:rsid w:val="00115386"/>
    <w:rsid w:val="00115767"/>
    <w:rsid w:val="00115D4B"/>
    <w:rsid w:val="00116140"/>
    <w:rsid w:val="00116194"/>
    <w:rsid w:val="0011672F"/>
    <w:rsid w:val="0011685C"/>
    <w:rsid w:val="00116AD4"/>
    <w:rsid w:val="00117190"/>
    <w:rsid w:val="00117486"/>
    <w:rsid w:val="00122210"/>
    <w:rsid w:val="00122D2E"/>
    <w:rsid w:val="00122D42"/>
    <w:rsid w:val="00122F75"/>
    <w:rsid w:val="001230BA"/>
    <w:rsid w:val="001238BE"/>
    <w:rsid w:val="00123E2C"/>
    <w:rsid w:val="00124B41"/>
    <w:rsid w:val="00124C3A"/>
    <w:rsid w:val="00124DBC"/>
    <w:rsid w:val="00124F94"/>
    <w:rsid w:val="0012520D"/>
    <w:rsid w:val="001253ED"/>
    <w:rsid w:val="001258E7"/>
    <w:rsid w:val="00125B95"/>
    <w:rsid w:val="00126175"/>
    <w:rsid w:val="00126D6E"/>
    <w:rsid w:val="001273C6"/>
    <w:rsid w:val="00127A38"/>
    <w:rsid w:val="00127F69"/>
    <w:rsid w:val="00130658"/>
    <w:rsid w:val="00130DE3"/>
    <w:rsid w:val="00130FE2"/>
    <w:rsid w:val="00131565"/>
    <w:rsid w:val="00132826"/>
    <w:rsid w:val="00132A46"/>
    <w:rsid w:val="00132B28"/>
    <w:rsid w:val="0013316C"/>
    <w:rsid w:val="00133AA5"/>
    <w:rsid w:val="001346BE"/>
    <w:rsid w:val="001350A8"/>
    <w:rsid w:val="001353FA"/>
    <w:rsid w:val="001355FC"/>
    <w:rsid w:val="001358A0"/>
    <w:rsid w:val="00135EA4"/>
    <w:rsid w:val="00136224"/>
    <w:rsid w:val="00137286"/>
    <w:rsid w:val="00137391"/>
    <w:rsid w:val="00137C3D"/>
    <w:rsid w:val="00137E0A"/>
    <w:rsid w:val="001408F8"/>
    <w:rsid w:val="00141E68"/>
    <w:rsid w:val="00142456"/>
    <w:rsid w:val="00144961"/>
    <w:rsid w:val="00144C81"/>
    <w:rsid w:val="0014516D"/>
    <w:rsid w:val="001465DB"/>
    <w:rsid w:val="0014723A"/>
    <w:rsid w:val="00147811"/>
    <w:rsid w:val="0014791D"/>
    <w:rsid w:val="0014791F"/>
    <w:rsid w:val="00147BD8"/>
    <w:rsid w:val="0015036B"/>
    <w:rsid w:val="001503B9"/>
    <w:rsid w:val="001504C8"/>
    <w:rsid w:val="00150828"/>
    <w:rsid w:val="0015088A"/>
    <w:rsid w:val="00151805"/>
    <w:rsid w:val="00151E99"/>
    <w:rsid w:val="00151F2C"/>
    <w:rsid w:val="00151FF9"/>
    <w:rsid w:val="001525FD"/>
    <w:rsid w:val="001529BF"/>
    <w:rsid w:val="00152A59"/>
    <w:rsid w:val="00152D68"/>
    <w:rsid w:val="0015422B"/>
    <w:rsid w:val="00154560"/>
    <w:rsid w:val="0015493F"/>
    <w:rsid w:val="00155EA6"/>
    <w:rsid w:val="00156373"/>
    <w:rsid w:val="0015676A"/>
    <w:rsid w:val="00156E87"/>
    <w:rsid w:val="00156F37"/>
    <w:rsid w:val="001573E2"/>
    <w:rsid w:val="00157962"/>
    <w:rsid w:val="001607AA"/>
    <w:rsid w:val="0016090D"/>
    <w:rsid w:val="00161720"/>
    <w:rsid w:val="0016275C"/>
    <w:rsid w:val="001632B8"/>
    <w:rsid w:val="00163EA5"/>
    <w:rsid w:val="001650A6"/>
    <w:rsid w:val="0016524E"/>
    <w:rsid w:val="00165312"/>
    <w:rsid w:val="00165A99"/>
    <w:rsid w:val="00165B72"/>
    <w:rsid w:val="00166DCD"/>
    <w:rsid w:val="00170217"/>
    <w:rsid w:val="001705E9"/>
    <w:rsid w:val="0017064B"/>
    <w:rsid w:val="00170CA2"/>
    <w:rsid w:val="0017114E"/>
    <w:rsid w:val="00171DB1"/>
    <w:rsid w:val="0017224E"/>
    <w:rsid w:val="001728C3"/>
    <w:rsid w:val="00173312"/>
    <w:rsid w:val="00173442"/>
    <w:rsid w:val="001739A1"/>
    <w:rsid w:val="00173BCA"/>
    <w:rsid w:val="00173E7A"/>
    <w:rsid w:val="00174070"/>
    <w:rsid w:val="001746A6"/>
    <w:rsid w:val="00174E4E"/>
    <w:rsid w:val="00175222"/>
    <w:rsid w:val="00175B5A"/>
    <w:rsid w:val="00175BAA"/>
    <w:rsid w:val="00175EC1"/>
    <w:rsid w:val="001761E0"/>
    <w:rsid w:val="0017660D"/>
    <w:rsid w:val="00177640"/>
    <w:rsid w:val="00180A2B"/>
    <w:rsid w:val="001810C2"/>
    <w:rsid w:val="00181118"/>
    <w:rsid w:val="001816CB"/>
    <w:rsid w:val="001818D1"/>
    <w:rsid w:val="00181B6A"/>
    <w:rsid w:val="001821AB"/>
    <w:rsid w:val="00182642"/>
    <w:rsid w:val="00182993"/>
    <w:rsid w:val="00182DE6"/>
    <w:rsid w:val="001833AC"/>
    <w:rsid w:val="00183A34"/>
    <w:rsid w:val="0018431E"/>
    <w:rsid w:val="0018435D"/>
    <w:rsid w:val="001848FC"/>
    <w:rsid w:val="00184A9F"/>
    <w:rsid w:val="00184D76"/>
    <w:rsid w:val="00184DA3"/>
    <w:rsid w:val="0018566F"/>
    <w:rsid w:val="00185791"/>
    <w:rsid w:val="00185D28"/>
    <w:rsid w:val="0018670D"/>
    <w:rsid w:val="00186F2B"/>
    <w:rsid w:val="00187350"/>
    <w:rsid w:val="00187E48"/>
    <w:rsid w:val="00187EE7"/>
    <w:rsid w:val="0019131D"/>
    <w:rsid w:val="001918BD"/>
    <w:rsid w:val="001921F3"/>
    <w:rsid w:val="00193242"/>
    <w:rsid w:val="001932FE"/>
    <w:rsid w:val="0019334E"/>
    <w:rsid w:val="00193D17"/>
    <w:rsid w:val="00193F39"/>
    <w:rsid w:val="00193F42"/>
    <w:rsid w:val="0019415C"/>
    <w:rsid w:val="001943A4"/>
    <w:rsid w:val="00194E4B"/>
    <w:rsid w:val="00195221"/>
    <w:rsid w:val="00195B9E"/>
    <w:rsid w:val="00197474"/>
    <w:rsid w:val="00197D08"/>
    <w:rsid w:val="00197ED8"/>
    <w:rsid w:val="00197F23"/>
    <w:rsid w:val="001A093B"/>
    <w:rsid w:val="001A0E38"/>
    <w:rsid w:val="001A10C9"/>
    <w:rsid w:val="001A1736"/>
    <w:rsid w:val="001A1CBD"/>
    <w:rsid w:val="001A2083"/>
    <w:rsid w:val="001A248F"/>
    <w:rsid w:val="001A267D"/>
    <w:rsid w:val="001A2F73"/>
    <w:rsid w:val="001A3662"/>
    <w:rsid w:val="001A3683"/>
    <w:rsid w:val="001A37E3"/>
    <w:rsid w:val="001A3F41"/>
    <w:rsid w:val="001A4F08"/>
    <w:rsid w:val="001A4F11"/>
    <w:rsid w:val="001A5146"/>
    <w:rsid w:val="001A5541"/>
    <w:rsid w:val="001A5845"/>
    <w:rsid w:val="001A5910"/>
    <w:rsid w:val="001A5AB2"/>
    <w:rsid w:val="001A5CFC"/>
    <w:rsid w:val="001A60B3"/>
    <w:rsid w:val="001A660F"/>
    <w:rsid w:val="001A6829"/>
    <w:rsid w:val="001A6914"/>
    <w:rsid w:val="001A6D1F"/>
    <w:rsid w:val="001A7FD5"/>
    <w:rsid w:val="001B0B4F"/>
    <w:rsid w:val="001B23F0"/>
    <w:rsid w:val="001B2D47"/>
    <w:rsid w:val="001B340D"/>
    <w:rsid w:val="001B397C"/>
    <w:rsid w:val="001B3A40"/>
    <w:rsid w:val="001B3B50"/>
    <w:rsid w:val="001B44E2"/>
    <w:rsid w:val="001B4B0E"/>
    <w:rsid w:val="001B4F52"/>
    <w:rsid w:val="001B5117"/>
    <w:rsid w:val="001B5121"/>
    <w:rsid w:val="001B56E8"/>
    <w:rsid w:val="001B585F"/>
    <w:rsid w:val="001B5E0B"/>
    <w:rsid w:val="001B6196"/>
    <w:rsid w:val="001B623F"/>
    <w:rsid w:val="001B68F3"/>
    <w:rsid w:val="001B6905"/>
    <w:rsid w:val="001B6AAF"/>
    <w:rsid w:val="001B6C53"/>
    <w:rsid w:val="001B6CA7"/>
    <w:rsid w:val="001B6EAA"/>
    <w:rsid w:val="001B76B7"/>
    <w:rsid w:val="001B78C9"/>
    <w:rsid w:val="001B7AF2"/>
    <w:rsid w:val="001B7B6B"/>
    <w:rsid w:val="001B7FD6"/>
    <w:rsid w:val="001C0F20"/>
    <w:rsid w:val="001C0FBF"/>
    <w:rsid w:val="001C1450"/>
    <w:rsid w:val="001C1C54"/>
    <w:rsid w:val="001C2062"/>
    <w:rsid w:val="001C2912"/>
    <w:rsid w:val="001C3255"/>
    <w:rsid w:val="001C32F7"/>
    <w:rsid w:val="001C38EF"/>
    <w:rsid w:val="001C4262"/>
    <w:rsid w:val="001C42F4"/>
    <w:rsid w:val="001C4ADF"/>
    <w:rsid w:val="001C5382"/>
    <w:rsid w:val="001C61EE"/>
    <w:rsid w:val="001C69A5"/>
    <w:rsid w:val="001C6DDF"/>
    <w:rsid w:val="001C7862"/>
    <w:rsid w:val="001D06D6"/>
    <w:rsid w:val="001D09B1"/>
    <w:rsid w:val="001D0B19"/>
    <w:rsid w:val="001D0DE7"/>
    <w:rsid w:val="001D1595"/>
    <w:rsid w:val="001D24C1"/>
    <w:rsid w:val="001D2EF6"/>
    <w:rsid w:val="001D30EA"/>
    <w:rsid w:val="001D32F3"/>
    <w:rsid w:val="001D356C"/>
    <w:rsid w:val="001D374F"/>
    <w:rsid w:val="001D38EC"/>
    <w:rsid w:val="001D4283"/>
    <w:rsid w:val="001D53FF"/>
    <w:rsid w:val="001D5725"/>
    <w:rsid w:val="001D6228"/>
    <w:rsid w:val="001D7017"/>
    <w:rsid w:val="001D72EB"/>
    <w:rsid w:val="001D76E3"/>
    <w:rsid w:val="001E00A5"/>
    <w:rsid w:val="001E0D98"/>
    <w:rsid w:val="001E17CA"/>
    <w:rsid w:val="001E1B7B"/>
    <w:rsid w:val="001E1E04"/>
    <w:rsid w:val="001E1ED8"/>
    <w:rsid w:val="001E24B2"/>
    <w:rsid w:val="001E3166"/>
    <w:rsid w:val="001E444A"/>
    <w:rsid w:val="001E4C20"/>
    <w:rsid w:val="001E50F6"/>
    <w:rsid w:val="001E5866"/>
    <w:rsid w:val="001E5AD3"/>
    <w:rsid w:val="001E5FCF"/>
    <w:rsid w:val="001E607E"/>
    <w:rsid w:val="001E66D2"/>
    <w:rsid w:val="001E6EBC"/>
    <w:rsid w:val="001E71A7"/>
    <w:rsid w:val="001E756D"/>
    <w:rsid w:val="001E7921"/>
    <w:rsid w:val="001E7DBB"/>
    <w:rsid w:val="001F0A4D"/>
    <w:rsid w:val="001F1400"/>
    <w:rsid w:val="001F161B"/>
    <w:rsid w:val="001F19C7"/>
    <w:rsid w:val="001F1A5F"/>
    <w:rsid w:val="001F1B2F"/>
    <w:rsid w:val="001F1B96"/>
    <w:rsid w:val="001F1C67"/>
    <w:rsid w:val="001F2082"/>
    <w:rsid w:val="001F31C1"/>
    <w:rsid w:val="001F3535"/>
    <w:rsid w:val="001F3969"/>
    <w:rsid w:val="001F464E"/>
    <w:rsid w:val="001F488B"/>
    <w:rsid w:val="001F4B1F"/>
    <w:rsid w:val="001F588A"/>
    <w:rsid w:val="001F5ECE"/>
    <w:rsid w:val="001F5F2A"/>
    <w:rsid w:val="001F6276"/>
    <w:rsid w:val="001F6435"/>
    <w:rsid w:val="001F6495"/>
    <w:rsid w:val="001F6E62"/>
    <w:rsid w:val="001F71E2"/>
    <w:rsid w:val="001F7DDF"/>
    <w:rsid w:val="00200309"/>
    <w:rsid w:val="00200C91"/>
    <w:rsid w:val="00204712"/>
    <w:rsid w:val="0020538D"/>
    <w:rsid w:val="002054D9"/>
    <w:rsid w:val="00205C2B"/>
    <w:rsid w:val="00206AC7"/>
    <w:rsid w:val="00206C95"/>
    <w:rsid w:val="00206CE9"/>
    <w:rsid w:val="002073F3"/>
    <w:rsid w:val="00207A48"/>
    <w:rsid w:val="00210A4E"/>
    <w:rsid w:val="00210E36"/>
    <w:rsid w:val="00211164"/>
    <w:rsid w:val="002111B4"/>
    <w:rsid w:val="002120FB"/>
    <w:rsid w:val="00212AA9"/>
    <w:rsid w:val="002132E0"/>
    <w:rsid w:val="002133EB"/>
    <w:rsid w:val="002139CE"/>
    <w:rsid w:val="00213E51"/>
    <w:rsid w:val="00213EB7"/>
    <w:rsid w:val="00213FA1"/>
    <w:rsid w:val="0021470F"/>
    <w:rsid w:val="00215235"/>
    <w:rsid w:val="00215BFC"/>
    <w:rsid w:val="002160EE"/>
    <w:rsid w:val="0021638B"/>
    <w:rsid w:val="002200C5"/>
    <w:rsid w:val="0022020C"/>
    <w:rsid w:val="00220351"/>
    <w:rsid w:val="0022044E"/>
    <w:rsid w:val="002207A5"/>
    <w:rsid w:val="00220833"/>
    <w:rsid w:val="002217CC"/>
    <w:rsid w:val="002223E7"/>
    <w:rsid w:val="00222531"/>
    <w:rsid w:val="00222AA8"/>
    <w:rsid w:val="00222ACD"/>
    <w:rsid w:val="00222BC1"/>
    <w:rsid w:val="00223188"/>
    <w:rsid w:val="0022348C"/>
    <w:rsid w:val="002250DC"/>
    <w:rsid w:val="00225D31"/>
    <w:rsid w:val="00226B36"/>
    <w:rsid w:val="00226D2B"/>
    <w:rsid w:val="00226D7D"/>
    <w:rsid w:val="002277D4"/>
    <w:rsid w:val="00227A6D"/>
    <w:rsid w:val="002305BE"/>
    <w:rsid w:val="00230A0E"/>
    <w:rsid w:val="00230A72"/>
    <w:rsid w:val="00231A62"/>
    <w:rsid w:val="0023271A"/>
    <w:rsid w:val="002333A5"/>
    <w:rsid w:val="00233EED"/>
    <w:rsid w:val="002344BE"/>
    <w:rsid w:val="002344C3"/>
    <w:rsid w:val="002348ED"/>
    <w:rsid w:val="00234A9A"/>
    <w:rsid w:val="00234ADA"/>
    <w:rsid w:val="00234D37"/>
    <w:rsid w:val="00234D91"/>
    <w:rsid w:val="00234F48"/>
    <w:rsid w:val="00236260"/>
    <w:rsid w:val="002363DD"/>
    <w:rsid w:val="002365DB"/>
    <w:rsid w:val="002369B2"/>
    <w:rsid w:val="00237468"/>
    <w:rsid w:val="002374D7"/>
    <w:rsid w:val="00237623"/>
    <w:rsid w:val="002377C7"/>
    <w:rsid w:val="00237B38"/>
    <w:rsid w:val="00237D22"/>
    <w:rsid w:val="00240C15"/>
    <w:rsid w:val="00240DD9"/>
    <w:rsid w:val="002412EB"/>
    <w:rsid w:val="0024146F"/>
    <w:rsid w:val="002422BF"/>
    <w:rsid w:val="00242820"/>
    <w:rsid w:val="0024328C"/>
    <w:rsid w:val="00243361"/>
    <w:rsid w:val="00243BA8"/>
    <w:rsid w:val="00244106"/>
    <w:rsid w:val="00244518"/>
    <w:rsid w:val="00244A31"/>
    <w:rsid w:val="00245035"/>
    <w:rsid w:val="0024589B"/>
    <w:rsid w:val="00245C32"/>
    <w:rsid w:val="00246602"/>
    <w:rsid w:val="00246816"/>
    <w:rsid w:val="002469DB"/>
    <w:rsid w:val="002469F4"/>
    <w:rsid w:val="002474E2"/>
    <w:rsid w:val="002501DB"/>
    <w:rsid w:val="002503FF"/>
    <w:rsid w:val="002504FC"/>
    <w:rsid w:val="0025081A"/>
    <w:rsid w:val="00250AFB"/>
    <w:rsid w:val="0025274D"/>
    <w:rsid w:val="002535D3"/>
    <w:rsid w:val="00253995"/>
    <w:rsid w:val="00253ECD"/>
    <w:rsid w:val="00254042"/>
    <w:rsid w:val="00254644"/>
    <w:rsid w:val="00254899"/>
    <w:rsid w:val="00255457"/>
    <w:rsid w:val="00255668"/>
    <w:rsid w:val="0025571F"/>
    <w:rsid w:val="00255A4D"/>
    <w:rsid w:val="00256064"/>
    <w:rsid w:val="002564AD"/>
    <w:rsid w:val="00256FB9"/>
    <w:rsid w:val="00257A7F"/>
    <w:rsid w:val="00260317"/>
    <w:rsid w:val="00260D18"/>
    <w:rsid w:val="00261B8E"/>
    <w:rsid w:val="0026254F"/>
    <w:rsid w:val="00264616"/>
    <w:rsid w:val="002649E9"/>
    <w:rsid w:val="00264A82"/>
    <w:rsid w:val="00264E92"/>
    <w:rsid w:val="0026584E"/>
    <w:rsid w:val="00265BE0"/>
    <w:rsid w:val="00265CB5"/>
    <w:rsid w:val="002663B2"/>
    <w:rsid w:val="00266C2B"/>
    <w:rsid w:val="00266C4A"/>
    <w:rsid w:val="00266E15"/>
    <w:rsid w:val="002677ED"/>
    <w:rsid w:val="002679A4"/>
    <w:rsid w:val="00270400"/>
    <w:rsid w:val="0027100A"/>
    <w:rsid w:val="002712A1"/>
    <w:rsid w:val="0027138C"/>
    <w:rsid w:val="00271448"/>
    <w:rsid w:val="002718BF"/>
    <w:rsid w:val="00271E8F"/>
    <w:rsid w:val="00272EDB"/>
    <w:rsid w:val="0027305C"/>
    <w:rsid w:val="002734C1"/>
    <w:rsid w:val="0027386E"/>
    <w:rsid w:val="00274ED7"/>
    <w:rsid w:val="00274FD5"/>
    <w:rsid w:val="00275D83"/>
    <w:rsid w:val="00275DC0"/>
    <w:rsid w:val="00275F3D"/>
    <w:rsid w:val="0027651B"/>
    <w:rsid w:val="002765AE"/>
    <w:rsid w:val="00277915"/>
    <w:rsid w:val="00280001"/>
    <w:rsid w:val="0028028A"/>
    <w:rsid w:val="00280873"/>
    <w:rsid w:val="00280E13"/>
    <w:rsid w:val="00281B5E"/>
    <w:rsid w:val="0028229A"/>
    <w:rsid w:val="00282A5D"/>
    <w:rsid w:val="00282C63"/>
    <w:rsid w:val="00282F13"/>
    <w:rsid w:val="0028333F"/>
    <w:rsid w:val="00283B4D"/>
    <w:rsid w:val="00283ECA"/>
    <w:rsid w:val="002841C7"/>
    <w:rsid w:val="00284514"/>
    <w:rsid w:val="0028501B"/>
    <w:rsid w:val="002853CF"/>
    <w:rsid w:val="00285BF5"/>
    <w:rsid w:val="0028705E"/>
    <w:rsid w:val="00287176"/>
    <w:rsid w:val="00287C61"/>
    <w:rsid w:val="002909D7"/>
    <w:rsid w:val="00290B51"/>
    <w:rsid w:val="00290FE0"/>
    <w:rsid w:val="00291192"/>
    <w:rsid w:val="002911F6"/>
    <w:rsid w:val="00292202"/>
    <w:rsid w:val="002924EF"/>
    <w:rsid w:val="002924F5"/>
    <w:rsid w:val="0029264D"/>
    <w:rsid w:val="00293E17"/>
    <w:rsid w:val="00294AC4"/>
    <w:rsid w:val="00295132"/>
    <w:rsid w:val="00295331"/>
    <w:rsid w:val="00295B50"/>
    <w:rsid w:val="00295CDA"/>
    <w:rsid w:val="00295FBF"/>
    <w:rsid w:val="0029623F"/>
    <w:rsid w:val="002964A2"/>
    <w:rsid w:val="00296B03"/>
    <w:rsid w:val="002976D5"/>
    <w:rsid w:val="002A1A78"/>
    <w:rsid w:val="002A1AA5"/>
    <w:rsid w:val="002A1AEB"/>
    <w:rsid w:val="002A1D1D"/>
    <w:rsid w:val="002A2B4E"/>
    <w:rsid w:val="002A36D0"/>
    <w:rsid w:val="002A3813"/>
    <w:rsid w:val="002A49CB"/>
    <w:rsid w:val="002A4C7C"/>
    <w:rsid w:val="002A4E12"/>
    <w:rsid w:val="002A53C5"/>
    <w:rsid w:val="002A5494"/>
    <w:rsid w:val="002A5A86"/>
    <w:rsid w:val="002A5DBA"/>
    <w:rsid w:val="002A6353"/>
    <w:rsid w:val="002A6627"/>
    <w:rsid w:val="002A6B04"/>
    <w:rsid w:val="002A7595"/>
    <w:rsid w:val="002A78BA"/>
    <w:rsid w:val="002A7BCE"/>
    <w:rsid w:val="002A7CB6"/>
    <w:rsid w:val="002A7D75"/>
    <w:rsid w:val="002B03C0"/>
    <w:rsid w:val="002B10E5"/>
    <w:rsid w:val="002B123C"/>
    <w:rsid w:val="002B14F6"/>
    <w:rsid w:val="002B223A"/>
    <w:rsid w:val="002B237D"/>
    <w:rsid w:val="002B2610"/>
    <w:rsid w:val="002B452D"/>
    <w:rsid w:val="002B490A"/>
    <w:rsid w:val="002B529C"/>
    <w:rsid w:val="002B5748"/>
    <w:rsid w:val="002B5CDD"/>
    <w:rsid w:val="002B7106"/>
    <w:rsid w:val="002B7490"/>
    <w:rsid w:val="002B7B9B"/>
    <w:rsid w:val="002B7ECD"/>
    <w:rsid w:val="002C04E4"/>
    <w:rsid w:val="002C0814"/>
    <w:rsid w:val="002C09D0"/>
    <w:rsid w:val="002C0D63"/>
    <w:rsid w:val="002C122E"/>
    <w:rsid w:val="002C172D"/>
    <w:rsid w:val="002C17B0"/>
    <w:rsid w:val="002C2497"/>
    <w:rsid w:val="002C2D7C"/>
    <w:rsid w:val="002C3E68"/>
    <w:rsid w:val="002C42AC"/>
    <w:rsid w:val="002C50B7"/>
    <w:rsid w:val="002C519B"/>
    <w:rsid w:val="002C6AFD"/>
    <w:rsid w:val="002C6C5C"/>
    <w:rsid w:val="002C7035"/>
    <w:rsid w:val="002C71B4"/>
    <w:rsid w:val="002D050D"/>
    <w:rsid w:val="002D0547"/>
    <w:rsid w:val="002D10A8"/>
    <w:rsid w:val="002D12AC"/>
    <w:rsid w:val="002D1645"/>
    <w:rsid w:val="002D17E5"/>
    <w:rsid w:val="002D1B21"/>
    <w:rsid w:val="002D1D10"/>
    <w:rsid w:val="002D2130"/>
    <w:rsid w:val="002D24B6"/>
    <w:rsid w:val="002D25E7"/>
    <w:rsid w:val="002D27BA"/>
    <w:rsid w:val="002D3AD3"/>
    <w:rsid w:val="002D3C00"/>
    <w:rsid w:val="002D3DD2"/>
    <w:rsid w:val="002D4291"/>
    <w:rsid w:val="002D45FF"/>
    <w:rsid w:val="002D53DB"/>
    <w:rsid w:val="002D6BC8"/>
    <w:rsid w:val="002D6F6D"/>
    <w:rsid w:val="002D7087"/>
    <w:rsid w:val="002D71A9"/>
    <w:rsid w:val="002D7373"/>
    <w:rsid w:val="002D7893"/>
    <w:rsid w:val="002D7F05"/>
    <w:rsid w:val="002E0C48"/>
    <w:rsid w:val="002E0EB2"/>
    <w:rsid w:val="002E0EB4"/>
    <w:rsid w:val="002E2162"/>
    <w:rsid w:val="002E305B"/>
    <w:rsid w:val="002E30DF"/>
    <w:rsid w:val="002E3473"/>
    <w:rsid w:val="002E3FB5"/>
    <w:rsid w:val="002E40D7"/>
    <w:rsid w:val="002E41D6"/>
    <w:rsid w:val="002E4C49"/>
    <w:rsid w:val="002E5A8E"/>
    <w:rsid w:val="002E5B74"/>
    <w:rsid w:val="002E65B4"/>
    <w:rsid w:val="002E703E"/>
    <w:rsid w:val="002E76BD"/>
    <w:rsid w:val="002E7724"/>
    <w:rsid w:val="002E7EC0"/>
    <w:rsid w:val="002F0463"/>
    <w:rsid w:val="002F048B"/>
    <w:rsid w:val="002F0996"/>
    <w:rsid w:val="002F0B41"/>
    <w:rsid w:val="002F0BF0"/>
    <w:rsid w:val="002F0C43"/>
    <w:rsid w:val="002F1290"/>
    <w:rsid w:val="002F1B9C"/>
    <w:rsid w:val="002F200C"/>
    <w:rsid w:val="002F2171"/>
    <w:rsid w:val="002F2243"/>
    <w:rsid w:val="002F238A"/>
    <w:rsid w:val="002F2E52"/>
    <w:rsid w:val="002F423F"/>
    <w:rsid w:val="002F4C21"/>
    <w:rsid w:val="002F4D99"/>
    <w:rsid w:val="002F5AD2"/>
    <w:rsid w:val="002F5CED"/>
    <w:rsid w:val="002F5E2B"/>
    <w:rsid w:val="002F60A3"/>
    <w:rsid w:val="002F62CF"/>
    <w:rsid w:val="002F674A"/>
    <w:rsid w:val="002F6767"/>
    <w:rsid w:val="002F69F7"/>
    <w:rsid w:val="002F6BE1"/>
    <w:rsid w:val="002F6E71"/>
    <w:rsid w:val="002F6E95"/>
    <w:rsid w:val="002F7077"/>
    <w:rsid w:val="002F72AB"/>
    <w:rsid w:val="002F788B"/>
    <w:rsid w:val="003008C5"/>
    <w:rsid w:val="00300F0C"/>
    <w:rsid w:val="003012A8"/>
    <w:rsid w:val="00301A03"/>
    <w:rsid w:val="00301BD3"/>
    <w:rsid w:val="00303359"/>
    <w:rsid w:val="00304569"/>
    <w:rsid w:val="00304B68"/>
    <w:rsid w:val="00304F1F"/>
    <w:rsid w:val="003055A4"/>
    <w:rsid w:val="003071F5"/>
    <w:rsid w:val="003078DE"/>
    <w:rsid w:val="00307B77"/>
    <w:rsid w:val="00307C85"/>
    <w:rsid w:val="0031051C"/>
    <w:rsid w:val="003106AF"/>
    <w:rsid w:val="00310856"/>
    <w:rsid w:val="003108C7"/>
    <w:rsid w:val="00310C52"/>
    <w:rsid w:val="00310E9D"/>
    <w:rsid w:val="00310FF1"/>
    <w:rsid w:val="00311A76"/>
    <w:rsid w:val="003126E4"/>
    <w:rsid w:val="003126FA"/>
    <w:rsid w:val="00312A81"/>
    <w:rsid w:val="00313632"/>
    <w:rsid w:val="00313CAD"/>
    <w:rsid w:val="00314666"/>
    <w:rsid w:val="00314989"/>
    <w:rsid w:val="003154BE"/>
    <w:rsid w:val="003157DB"/>
    <w:rsid w:val="00315836"/>
    <w:rsid w:val="003158B3"/>
    <w:rsid w:val="00315BE5"/>
    <w:rsid w:val="0031630C"/>
    <w:rsid w:val="0031651B"/>
    <w:rsid w:val="00320E50"/>
    <w:rsid w:val="00321160"/>
    <w:rsid w:val="0032232D"/>
    <w:rsid w:val="00322D30"/>
    <w:rsid w:val="00322D4F"/>
    <w:rsid w:val="003238FF"/>
    <w:rsid w:val="00323D8B"/>
    <w:rsid w:val="0032428A"/>
    <w:rsid w:val="00324E4D"/>
    <w:rsid w:val="00325145"/>
    <w:rsid w:val="00325609"/>
    <w:rsid w:val="00326407"/>
    <w:rsid w:val="00326C41"/>
    <w:rsid w:val="00326DD1"/>
    <w:rsid w:val="00327D2B"/>
    <w:rsid w:val="00327F14"/>
    <w:rsid w:val="003302F6"/>
    <w:rsid w:val="0033081C"/>
    <w:rsid w:val="003312B9"/>
    <w:rsid w:val="00331429"/>
    <w:rsid w:val="0033149B"/>
    <w:rsid w:val="00331D45"/>
    <w:rsid w:val="003323F1"/>
    <w:rsid w:val="0033244C"/>
    <w:rsid w:val="00332735"/>
    <w:rsid w:val="0033283C"/>
    <w:rsid w:val="00332C9A"/>
    <w:rsid w:val="00333379"/>
    <w:rsid w:val="003337B5"/>
    <w:rsid w:val="0033382E"/>
    <w:rsid w:val="003353C2"/>
    <w:rsid w:val="003358B0"/>
    <w:rsid w:val="00336353"/>
    <w:rsid w:val="00336D01"/>
    <w:rsid w:val="00336F32"/>
    <w:rsid w:val="0033760D"/>
    <w:rsid w:val="00337C81"/>
    <w:rsid w:val="00337F12"/>
    <w:rsid w:val="003402F8"/>
    <w:rsid w:val="00341000"/>
    <w:rsid w:val="00341135"/>
    <w:rsid w:val="0034196A"/>
    <w:rsid w:val="00341DAE"/>
    <w:rsid w:val="00341EA9"/>
    <w:rsid w:val="00342404"/>
    <w:rsid w:val="00342C57"/>
    <w:rsid w:val="003434B1"/>
    <w:rsid w:val="003443A6"/>
    <w:rsid w:val="00344C7E"/>
    <w:rsid w:val="00344F20"/>
    <w:rsid w:val="00345325"/>
    <w:rsid w:val="00345A99"/>
    <w:rsid w:val="00346A49"/>
    <w:rsid w:val="003474DC"/>
    <w:rsid w:val="00347AD1"/>
    <w:rsid w:val="00347B62"/>
    <w:rsid w:val="003501F7"/>
    <w:rsid w:val="00350289"/>
    <w:rsid w:val="003505DE"/>
    <w:rsid w:val="003507C5"/>
    <w:rsid w:val="00350C55"/>
    <w:rsid w:val="0035122B"/>
    <w:rsid w:val="003515C7"/>
    <w:rsid w:val="00352759"/>
    <w:rsid w:val="00352840"/>
    <w:rsid w:val="003528DD"/>
    <w:rsid w:val="00352902"/>
    <w:rsid w:val="00352D0B"/>
    <w:rsid w:val="003537E7"/>
    <w:rsid w:val="00354683"/>
    <w:rsid w:val="003557E3"/>
    <w:rsid w:val="00355A8F"/>
    <w:rsid w:val="00356406"/>
    <w:rsid w:val="003566BF"/>
    <w:rsid w:val="00356DAC"/>
    <w:rsid w:val="00357C5E"/>
    <w:rsid w:val="00357EB2"/>
    <w:rsid w:val="00360C8F"/>
    <w:rsid w:val="00360DCB"/>
    <w:rsid w:val="00361443"/>
    <w:rsid w:val="00361604"/>
    <w:rsid w:val="00361F63"/>
    <w:rsid w:val="003627A8"/>
    <w:rsid w:val="00362E7D"/>
    <w:rsid w:val="003630DA"/>
    <w:rsid w:val="0036317A"/>
    <w:rsid w:val="00363364"/>
    <w:rsid w:val="00363E78"/>
    <w:rsid w:val="00364A19"/>
    <w:rsid w:val="003650F2"/>
    <w:rsid w:val="00365291"/>
    <w:rsid w:val="00365B29"/>
    <w:rsid w:val="00365DC7"/>
    <w:rsid w:val="0036621C"/>
    <w:rsid w:val="0036671C"/>
    <w:rsid w:val="0036796D"/>
    <w:rsid w:val="00367E19"/>
    <w:rsid w:val="00367E49"/>
    <w:rsid w:val="0037004B"/>
    <w:rsid w:val="00370475"/>
    <w:rsid w:val="0037104E"/>
    <w:rsid w:val="0037174F"/>
    <w:rsid w:val="003719D6"/>
    <w:rsid w:val="00371C09"/>
    <w:rsid w:val="00372715"/>
    <w:rsid w:val="00372986"/>
    <w:rsid w:val="00372E5C"/>
    <w:rsid w:val="0037309A"/>
    <w:rsid w:val="00373194"/>
    <w:rsid w:val="0037325C"/>
    <w:rsid w:val="003736F4"/>
    <w:rsid w:val="00373DB4"/>
    <w:rsid w:val="0037464C"/>
    <w:rsid w:val="00374DA1"/>
    <w:rsid w:val="003750C8"/>
    <w:rsid w:val="003763C8"/>
    <w:rsid w:val="00376802"/>
    <w:rsid w:val="00376957"/>
    <w:rsid w:val="00376EAB"/>
    <w:rsid w:val="0037716F"/>
    <w:rsid w:val="00377BEA"/>
    <w:rsid w:val="00377CDD"/>
    <w:rsid w:val="00377D33"/>
    <w:rsid w:val="00380A75"/>
    <w:rsid w:val="00380DF4"/>
    <w:rsid w:val="00380E32"/>
    <w:rsid w:val="00380F06"/>
    <w:rsid w:val="00381B5D"/>
    <w:rsid w:val="00382098"/>
    <w:rsid w:val="00383121"/>
    <w:rsid w:val="00384185"/>
    <w:rsid w:val="00385624"/>
    <w:rsid w:val="0038582D"/>
    <w:rsid w:val="00385B33"/>
    <w:rsid w:val="00385FDC"/>
    <w:rsid w:val="003869C4"/>
    <w:rsid w:val="00386B5C"/>
    <w:rsid w:val="003871D4"/>
    <w:rsid w:val="00387348"/>
    <w:rsid w:val="00387382"/>
    <w:rsid w:val="003875E4"/>
    <w:rsid w:val="00387F88"/>
    <w:rsid w:val="00387FC4"/>
    <w:rsid w:val="003911B7"/>
    <w:rsid w:val="003917F5"/>
    <w:rsid w:val="00391F35"/>
    <w:rsid w:val="003921CB"/>
    <w:rsid w:val="003926E0"/>
    <w:rsid w:val="0039280B"/>
    <w:rsid w:val="003929FC"/>
    <w:rsid w:val="00392ABE"/>
    <w:rsid w:val="00393AF5"/>
    <w:rsid w:val="00393FAF"/>
    <w:rsid w:val="003944E4"/>
    <w:rsid w:val="00395203"/>
    <w:rsid w:val="0039541D"/>
    <w:rsid w:val="00395448"/>
    <w:rsid w:val="00395717"/>
    <w:rsid w:val="0039574D"/>
    <w:rsid w:val="0039586B"/>
    <w:rsid w:val="003960BE"/>
    <w:rsid w:val="003969AD"/>
    <w:rsid w:val="003972C3"/>
    <w:rsid w:val="00397569"/>
    <w:rsid w:val="0039771E"/>
    <w:rsid w:val="00397740"/>
    <w:rsid w:val="003978EC"/>
    <w:rsid w:val="003A072F"/>
    <w:rsid w:val="003A0834"/>
    <w:rsid w:val="003A0DFD"/>
    <w:rsid w:val="003A184F"/>
    <w:rsid w:val="003A192D"/>
    <w:rsid w:val="003A3FCE"/>
    <w:rsid w:val="003A42BE"/>
    <w:rsid w:val="003A461F"/>
    <w:rsid w:val="003A4B2E"/>
    <w:rsid w:val="003A52F7"/>
    <w:rsid w:val="003A5A40"/>
    <w:rsid w:val="003A65C8"/>
    <w:rsid w:val="003A6811"/>
    <w:rsid w:val="003A68DC"/>
    <w:rsid w:val="003A74FF"/>
    <w:rsid w:val="003A7A1A"/>
    <w:rsid w:val="003B0115"/>
    <w:rsid w:val="003B15A1"/>
    <w:rsid w:val="003B2347"/>
    <w:rsid w:val="003B235A"/>
    <w:rsid w:val="003B2753"/>
    <w:rsid w:val="003B30ED"/>
    <w:rsid w:val="003B38D8"/>
    <w:rsid w:val="003B449F"/>
    <w:rsid w:val="003B627C"/>
    <w:rsid w:val="003B6830"/>
    <w:rsid w:val="003B6B89"/>
    <w:rsid w:val="003B6F85"/>
    <w:rsid w:val="003B7312"/>
    <w:rsid w:val="003B7484"/>
    <w:rsid w:val="003B78F0"/>
    <w:rsid w:val="003C0FC4"/>
    <w:rsid w:val="003C3DE2"/>
    <w:rsid w:val="003C47F1"/>
    <w:rsid w:val="003C4C57"/>
    <w:rsid w:val="003C4D3D"/>
    <w:rsid w:val="003C4DE1"/>
    <w:rsid w:val="003C5752"/>
    <w:rsid w:val="003C5A3E"/>
    <w:rsid w:val="003C5A5A"/>
    <w:rsid w:val="003C5FF3"/>
    <w:rsid w:val="003C62B8"/>
    <w:rsid w:val="003C6BEA"/>
    <w:rsid w:val="003C707D"/>
    <w:rsid w:val="003C7CC0"/>
    <w:rsid w:val="003D0083"/>
    <w:rsid w:val="003D01C0"/>
    <w:rsid w:val="003D066E"/>
    <w:rsid w:val="003D099C"/>
    <w:rsid w:val="003D0DEA"/>
    <w:rsid w:val="003D10F2"/>
    <w:rsid w:val="003D1226"/>
    <w:rsid w:val="003D2662"/>
    <w:rsid w:val="003D2EEE"/>
    <w:rsid w:val="003D3014"/>
    <w:rsid w:val="003D314B"/>
    <w:rsid w:val="003D348E"/>
    <w:rsid w:val="003D34BA"/>
    <w:rsid w:val="003D3940"/>
    <w:rsid w:val="003D3944"/>
    <w:rsid w:val="003D3AC9"/>
    <w:rsid w:val="003D3EC0"/>
    <w:rsid w:val="003D409B"/>
    <w:rsid w:val="003D4765"/>
    <w:rsid w:val="003D47DD"/>
    <w:rsid w:val="003D4968"/>
    <w:rsid w:val="003D6BA8"/>
    <w:rsid w:val="003D6F0A"/>
    <w:rsid w:val="003D6F3C"/>
    <w:rsid w:val="003D791B"/>
    <w:rsid w:val="003E127D"/>
    <w:rsid w:val="003E1E8D"/>
    <w:rsid w:val="003E2319"/>
    <w:rsid w:val="003E2495"/>
    <w:rsid w:val="003E2A23"/>
    <w:rsid w:val="003E428B"/>
    <w:rsid w:val="003E499E"/>
    <w:rsid w:val="003E4B56"/>
    <w:rsid w:val="003E5B13"/>
    <w:rsid w:val="003E7ADA"/>
    <w:rsid w:val="003F0BA0"/>
    <w:rsid w:val="003F238E"/>
    <w:rsid w:val="003F2522"/>
    <w:rsid w:val="003F2919"/>
    <w:rsid w:val="003F308C"/>
    <w:rsid w:val="003F3932"/>
    <w:rsid w:val="003F3AD4"/>
    <w:rsid w:val="003F3DA4"/>
    <w:rsid w:val="003F4D93"/>
    <w:rsid w:val="003F4EBF"/>
    <w:rsid w:val="003F54DA"/>
    <w:rsid w:val="003F56F9"/>
    <w:rsid w:val="003F5EBC"/>
    <w:rsid w:val="003F61EF"/>
    <w:rsid w:val="003F6BB1"/>
    <w:rsid w:val="003F7859"/>
    <w:rsid w:val="003F7CE2"/>
    <w:rsid w:val="004001CA"/>
    <w:rsid w:val="00400468"/>
    <w:rsid w:val="00400824"/>
    <w:rsid w:val="00401381"/>
    <w:rsid w:val="0040192F"/>
    <w:rsid w:val="00401B96"/>
    <w:rsid w:val="00401BB2"/>
    <w:rsid w:val="004022F1"/>
    <w:rsid w:val="00402CDD"/>
    <w:rsid w:val="00402EF2"/>
    <w:rsid w:val="00403B44"/>
    <w:rsid w:val="00404CC9"/>
    <w:rsid w:val="00404CF3"/>
    <w:rsid w:val="00404D2E"/>
    <w:rsid w:val="00404F1F"/>
    <w:rsid w:val="004050F2"/>
    <w:rsid w:val="004051E2"/>
    <w:rsid w:val="004058B0"/>
    <w:rsid w:val="00406DDA"/>
    <w:rsid w:val="00407074"/>
    <w:rsid w:val="0040721A"/>
    <w:rsid w:val="004076B9"/>
    <w:rsid w:val="0040784D"/>
    <w:rsid w:val="004106A0"/>
    <w:rsid w:val="00410801"/>
    <w:rsid w:val="00410C7F"/>
    <w:rsid w:val="00410D9B"/>
    <w:rsid w:val="00410E10"/>
    <w:rsid w:val="00411302"/>
    <w:rsid w:val="00411D5C"/>
    <w:rsid w:val="004122E8"/>
    <w:rsid w:val="004123CC"/>
    <w:rsid w:val="00412458"/>
    <w:rsid w:val="0041254B"/>
    <w:rsid w:val="004129FC"/>
    <w:rsid w:val="00412F4E"/>
    <w:rsid w:val="00412F4F"/>
    <w:rsid w:val="004134C1"/>
    <w:rsid w:val="004136A2"/>
    <w:rsid w:val="00417045"/>
    <w:rsid w:val="004175A2"/>
    <w:rsid w:val="00417C5F"/>
    <w:rsid w:val="00417C99"/>
    <w:rsid w:val="00420A12"/>
    <w:rsid w:val="00420D62"/>
    <w:rsid w:val="00420E4C"/>
    <w:rsid w:val="00421706"/>
    <w:rsid w:val="004219BB"/>
    <w:rsid w:val="00423233"/>
    <w:rsid w:val="00423EBC"/>
    <w:rsid w:val="00424285"/>
    <w:rsid w:val="004257F7"/>
    <w:rsid w:val="00426119"/>
    <w:rsid w:val="00427023"/>
    <w:rsid w:val="00427618"/>
    <w:rsid w:val="00430802"/>
    <w:rsid w:val="00430B5D"/>
    <w:rsid w:val="00430DB9"/>
    <w:rsid w:val="00430E87"/>
    <w:rsid w:val="004311B2"/>
    <w:rsid w:val="00431458"/>
    <w:rsid w:val="00431615"/>
    <w:rsid w:val="00431ADF"/>
    <w:rsid w:val="004322B4"/>
    <w:rsid w:val="00433322"/>
    <w:rsid w:val="0043374C"/>
    <w:rsid w:val="00434361"/>
    <w:rsid w:val="0043497A"/>
    <w:rsid w:val="00435703"/>
    <w:rsid w:val="00435852"/>
    <w:rsid w:val="00435B56"/>
    <w:rsid w:val="004360F4"/>
    <w:rsid w:val="00436835"/>
    <w:rsid w:val="0043777B"/>
    <w:rsid w:val="00437BA2"/>
    <w:rsid w:val="004403E9"/>
    <w:rsid w:val="00440A35"/>
    <w:rsid w:val="00440C37"/>
    <w:rsid w:val="0044106A"/>
    <w:rsid w:val="0044119D"/>
    <w:rsid w:val="00441428"/>
    <w:rsid w:val="00441CB3"/>
    <w:rsid w:val="004426BA"/>
    <w:rsid w:val="004426F9"/>
    <w:rsid w:val="00442EC5"/>
    <w:rsid w:val="00442EEB"/>
    <w:rsid w:val="004434FB"/>
    <w:rsid w:val="00443628"/>
    <w:rsid w:val="004442F2"/>
    <w:rsid w:val="004442F6"/>
    <w:rsid w:val="00444724"/>
    <w:rsid w:val="00444837"/>
    <w:rsid w:val="00444EC3"/>
    <w:rsid w:val="00444FC9"/>
    <w:rsid w:val="004459DF"/>
    <w:rsid w:val="00446AE5"/>
    <w:rsid w:val="004474C8"/>
    <w:rsid w:val="004477FD"/>
    <w:rsid w:val="00451008"/>
    <w:rsid w:val="00451068"/>
    <w:rsid w:val="004513B7"/>
    <w:rsid w:val="0045247B"/>
    <w:rsid w:val="00452705"/>
    <w:rsid w:val="00452D96"/>
    <w:rsid w:val="00453026"/>
    <w:rsid w:val="004535B3"/>
    <w:rsid w:val="00453FA9"/>
    <w:rsid w:val="004540ED"/>
    <w:rsid w:val="00454E70"/>
    <w:rsid w:val="004556EB"/>
    <w:rsid w:val="00455E8D"/>
    <w:rsid w:val="00456489"/>
    <w:rsid w:val="00456758"/>
    <w:rsid w:val="00456B04"/>
    <w:rsid w:val="00456C6E"/>
    <w:rsid w:val="00456DC6"/>
    <w:rsid w:val="004572C5"/>
    <w:rsid w:val="00457BD0"/>
    <w:rsid w:val="00460436"/>
    <w:rsid w:val="00461CF4"/>
    <w:rsid w:val="00462F06"/>
    <w:rsid w:val="004634CA"/>
    <w:rsid w:val="004648B0"/>
    <w:rsid w:val="0046662E"/>
    <w:rsid w:val="004666D2"/>
    <w:rsid w:val="004672EB"/>
    <w:rsid w:val="004673E5"/>
    <w:rsid w:val="00467660"/>
    <w:rsid w:val="004677FF"/>
    <w:rsid w:val="00467AFE"/>
    <w:rsid w:val="00470AA4"/>
    <w:rsid w:val="00470DB8"/>
    <w:rsid w:val="00471386"/>
    <w:rsid w:val="0047169C"/>
    <w:rsid w:val="00472019"/>
    <w:rsid w:val="004721BE"/>
    <w:rsid w:val="00472305"/>
    <w:rsid w:val="004732E3"/>
    <w:rsid w:val="004739E0"/>
    <w:rsid w:val="00473A75"/>
    <w:rsid w:val="00473ABE"/>
    <w:rsid w:val="00473B26"/>
    <w:rsid w:val="004751B3"/>
    <w:rsid w:val="00475EE9"/>
    <w:rsid w:val="00475FC5"/>
    <w:rsid w:val="0047625C"/>
    <w:rsid w:val="004764D6"/>
    <w:rsid w:val="00476DB4"/>
    <w:rsid w:val="00476FAF"/>
    <w:rsid w:val="004772BB"/>
    <w:rsid w:val="00477998"/>
    <w:rsid w:val="00480345"/>
    <w:rsid w:val="0048038A"/>
    <w:rsid w:val="0048066C"/>
    <w:rsid w:val="00480F76"/>
    <w:rsid w:val="00481477"/>
    <w:rsid w:val="00481BFD"/>
    <w:rsid w:val="004823C1"/>
    <w:rsid w:val="00482E40"/>
    <w:rsid w:val="004834E8"/>
    <w:rsid w:val="00483AEA"/>
    <w:rsid w:val="00483C8C"/>
    <w:rsid w:val="0048501F"/>
    <w:rsid w:val="00485EC3"/>
    <w:rsid w:val="0048608D"/>
    <w:rsid w:val="004866F2"/>
    <w:rsid w:val="004873FF"/>
    <w:rsid w:val="004874EF"/>
    <w:rsid w:val="004876EC"/>
    <w:rsid w:val="00487F4D"/>
    <w:rsid w:val="004901BD"/>
    <w:rsid w:val="00490994"/>
    <w:rsid w:val="0049108F"/>
    <w:rsid w:val="00492256"/>
    <w:rsid w:val="00492620"/>
    <w:rsid w:val="00493849"/>
    <w:rsid w:val="00493EF4"/>
    <w:rsid w:val="0049413B"/>
    <w:rsid w:val="004941F5"/>
    <w:rsid w:val="0049459C"/>
    <w:rsid w:val="0049506A"/>
    <w:rsid w:val="00495351"/>
    <w:rsid w:val="004958F1"/>
    <w:rsid w:val="00495AC7"/>
    <w:rsid w:val="0049674B"/>
    <w:rsid w:val="00497FE1"/>
    <w:rsid w:val="004A0B1E"/>
    <w:rsid w:val="004A284D"/>
    <w:rsid w:val="004A3781"/>
    <w:rsid w:val="004A3DD5"/>
    <w:rsid w:val="004A416B"/>
    <w:rsid w:val="004A44BD"/>
    <w:rsid w:val="004A4C1E"/>
    <w:rsid w:val="004A4D09"/>
    <w:rsid w:val="004A4F72"/>
    <w:rsid w:val="004A55EE"/>
    <w:rsid w:val="004A5818"/>
    <w:rsid w:val="004A62B3"/>
    <w:rsid w:val="004A72DC"/>
    <w:rsid w:val="004A752B"/>
    <w:rsid w:val="004A785B"/>
    <w:rsid w:val="004B134A"/>
    <w:rsid w:val="004B13FA"/>
    <w:rsid w:val="004B1F04"/>
    <w:rsid w:val="004B224E"/>
    <w:rsid w:val="004B263B"/>
    <w:rsid w:val="004B269C"/>
    <w:rsid w:val="004B2999"/>
    <w:rsid w:val="004B299F"/>
    <w:rsid w:val="004B2C9A"/>
    <w:rsid w:val="004B3089"/>
    <w:rsid w:val="004B3115"/>
    <w:rsid w:val="004B3189"/>
    <w:rsid w:val="004B453E"/>
    <w:rsid w:val="004B482D"/>
    <w:rsid w:val="004B4DF9"/>
    <w:rsid w:val="004B51A9"/>
    <w:rsid w:val="004B5674"/>
    <w:rsid w:val="004B5941"/>
    <w:rsid w:val="004B59DF"/>
    <w:rsid w:val="004B62C1"/>
    <w:rsid w:val="004B631C"/>
    <w:rsid w:val="004B680E"/>
    <w:rsid w:val="004B68C3"/>
    <w:rsid w:val="004B6A46"/>
    <w:rsid w:val="004B71A4"/>
    <w:rsid w:val="004B766D"/>
    <w:rsid w:val="004B7845"/>
    <w:rsid w:val="004B7B89"/>
    <w:rsid w:val="004B7E53"/>
    <w:rsid w:val="004C0B24"/>
    <w:rsid w:val="004C1403"/>
    <w:rsid w:val="004C15D5"/>
    <w:rsid w:val="004C1976"/>
    <w:rsid w:val="004C1D77"/>
    <w:rsid w:val="004C1E07"/>
    <w:rsid w:val="004C1FD3"/>
    <w:rsid w:val="004C25DC"/>
    <w:rsid w:val="004C3153"/>
    <w:rsid w:val="004C332C"/>
    <w:rsid w:val="004C36A8"/>
    <w:rsid w:val="004C3F71"/>
    <w:rsid w:val="004C4194"/>
    <w:rsid w:val="004C489E"/>
    <w:rsid w:val="004C48FD"/>
    <w:rsid w:val="004C55BE"/>
    <w:rsid w:val="004C5906"/>
    <w:rsid w:val="004C5A08"/>
    <w:rsid w:val="004C5E00"/>
    <w:rsid w:val="004C6230"/>
    <w:rsid w:val="004C667A"/>
    <w:rsid w:val="004C6D7D"/>
    <w:rsid w:val="004C6EAD"/>
    <w:rsid w:val="004D0018"/>
    <w:rsid w:val="004D0116"/>
    <w:rsid w:val="004D092C"/>
    <w:rsid w:val="004D0C49"/>
    <w:rsid w:val="004D108C"/>
    <w:rsid w:val="004D1626"/>
    <w:rsid w:val="004D176F"/>
    <w:rsid w:val="004D2600"/>
    <w:rsid w:val="004D303C"/>
    <w:rsid w:val="004D34F2"/>
    <w:rsid w:val="004D381A"/>
    <w:rsid w:val="004D3971"/>
    <w:rsid w:val="004D3E44"/>
    <w:rsid w:val="004D441D"/>
    <w:rsid w:val="004D4433"/>
    <w:rsid w:val="004D4475"/>
    <w:rsid w:val="004D4646"/>
    <w:rsid w:val="004D49FD"/>
    <w:rsid w:val="004D4ACC"/>
    <w:rsid w:val="004D5180"/>
    <w:rsid w:val="004D6120"/>
    <w:rsid w:val="004D6284"/>
    <w:rsid w:val="004D6C5D"/>
    <w:rsid w:val="004D7A43"/>
    <w:rsid w:val="004D7AD4"/>
    <w:rsid w:val="004D7CBB"/>
    <w:rsid w:val="004E0BDB"/>
    <w:rsid w:val="004E0E35"/>
    <w:rsid w:val="004E0FFC"/>
    <w:rsid w:val="004E1018"/>
    <w:rsid w:val="004E117F"/>
    <w:rsid w:val="004E118F"/>
    <w:rsid w:val="004E17BE"/>
    <w:rsid w:val="004E1A1F"/>
    <w:rsid w:val="004E2B0E"/>
    <w:rsid w:val="004E2D31"/>
    <w:rsid w:val="004E3E7C"/>
    <w:rsid w:val="004E40C9"/>
    <w:rsid w:val="004E470E"/>
    <w:rsid w:val="004E4AF9"/>
    <w:rsid w:val="004E4F71"/>
    <w:rsid w:val="004E4FD9"/>
    <w:rsid w:val="004E6268"/>
    <w:rsid w:val="004E66A7"/>
    <w:rsid w:val="004E6DCA"/>
    <w:rsid w:val="004E7007"/>
    <w:rsid w:val="004E7625"/>
    <w:rsid w:val="004E7B52"/>
    <w:rsid w:val="004E7B9E"/>
    <w:rsid w:val="004E7EA0"/>
    <w:rsid w:val="004F03D4"/>
    <w:rsid w:val="004F040B"/>
    <w:rsid w:val="004F11A7"/>
    <w:rsid w:val="004F150C"/>
    <w:rsid w:val="004F1908"/>
    <w:rsid w:val="004F1A73"/>
    <w:rsid w:val="004F1BEA"/>
    <w:rsid w:val="004F1CC5"/>
    <w:rsid w:val="004F242A"/>
    <w:rsid w:val="004F3863"/>
    <w:rsid w:val="004F3EBC"/>
    <w:rsid w:val="004F3F55"/>
    <w:rsid w:val="004F4502"/>
    <w:rsid w:val="004F47A1"/>
    <w:rsid w:val="004F5584"/>
    <w:rsid w:val="004F5767"/>
    <w:rsid w:val="004F581E"/>
    <w:rsid w:val="004F64E7"/>
    <w:rsid w:val="004F6720"/>
    <w:rsid w:val="004F7222"/>
    <w:rsid w:val="004F799E"/>
    <w:rsid w:val="004F7C51"/>
    <w:rsid w:val="0050027C"/>
    <w:rsid w:val="005002EC"/>
    <w:rsid w:val="00500799"/>
    <w:rsid w:val="005018D5"/>
    <w:rsid w:val="00501A39"/>
    <w:rsid w:val="00501B3A"/>
    <w:rsid w:val="00501D49"/>
    <w:rsid w:val="00502376"/>
    <w:rsid w:val="0050258D"/>
    <w:rsid w:val="00502C5B"/>
    <w:rsid w:val="00502CF0"/>
    <w:rsid w:val="0050427C"/>
    <w:rsid w:val="00505322"/>
    <w:rsid w:val="005055EE"/>
    <w:rsid w:val="00505856"/>
    <w:rsid w:val="00505927"/>
    <w:rsid w:val="00506EC4"/>
    <w:rsid w:val="005075A9"/>
    <w:rsid w:val="00510399"/>
    <w:rsid w:val="00510AA6"/>
    <w:rsid w:val="00511222"/>
    <w:rsid w:val="005112B1"/>
    <w:rsid w:val="00511807"/>
    <w:rsid w:val="00512A4D"/>
    <w:rsid w:val="00512C28"/>
    <w:rsid w:val="00512EBA"/>
    <w:rsid w:val="00513BC1"/>
    <w:rsid w:val="00514C3E"/>
    <w:rsid w:val="00514D0C"/>
    <w:rsid w:val="005153E0"/>
    <w:rsid w:val="00515C1F"/>
    <w:rsid w:val="00516104"/>
    <w:rsid w:val="00516317"/>
    <w:rsid w:val="005169BB"/>
    <w:rsid w:val="00516B79"/>
    <w:rsid w:val="0051712E"/>
    <w:rsid w:val="0051720B"/>
    <w:rsid w:val="0051763F"/>
    <w:rsid w:val="00517726"/>
    <w:rsid w:val="00517FE1"/>
    <w:rsid w:val="00520262"/>
    <w:rsid w:val="0052056D"/>
    <w:rsid w:val="005212A6"/>
    <w:rsid w:val="005218AF"/>
    <w:rsid w:val="00522520"/>
    <w:rsid w:val="00522744"/>
    <w:rsid w:val="005227E4"/>
    <w:rsid w:val="0052292C"/>
    <w:rsid w:val="00522CF8"/>
    <w:rsid w:val="00523285"/>
    <w:rsid w:val="0052392E"/>
    <w:rsid w:val="00524D47"/>
    <w:rsid w:val="00524F8A"/>
    <w:rsid w:val="0052536B"/>
    <w:rsid w:val="0052545C"/>
    <w:rsid w:val="00525519"/>
    <w:rsid w:val="00525A38"/>
    <w:rsid w:val="00526AAB"/>
    <w:rsid w:val="00526BE8"/>
    <w:rsid w:val="00527F98"/>
    <w:rsid w:val="00530924"/>
    <w:rsid w:val="00530BF6"/>
    <w:rsid w:val="00530D2D"/>
    <w:rsid w:val="00530F7E"/>
    <w:rsid w:val="005314D0"/>
    <w:rsid w:val="00531A33"/>
    <w:rsid w:val="00531EFF"/>
    <w:rsid w:val="00532090"/>
    <w:rsid w:val="00532C8C"/>
    <w:rsid w:val="005332DA"/>
    <w:rsid w:val="00533E69"/>
    <w:rsid w:val="00534398"/>
    <w:rsid w:val="00534543"/>
    <w:rsid w:val="005366B0"/>
    <w:rsid w:val="00536974"/>
    <w:rsid w:val="0053697A"/>
    <w:rsid w:val="00536AF5"/>
    <w:rsid w:val="00537BAA"/>
    <w:rsid w:val="00537F87"/>
    <w:rsid w:val="0054035B"/>
    <w:rsid w:val="00540B22"/>
    <w:rsid w:val="005414DB"/>
    <w:rsid w:val="00542E33"/>
    <w:rsid w:val="00542E52"/>
    <w:rsid w:val="005431B0"/>
    <w:rsid w:val="005435EE"/>
    <w:rsid w:val="0054374E"/>
    <w:rsid w:val="005437E2"/>
    <w:rsid w:val="005440AC"/>
    <w:rsid w:val="0054433A"/>
    <w:rsid w:val="005446A9"/>
    <w:rsid w:val="00544C5A"/>
    <w:rsid w:val="00544F2F"/>
    <w:rsid w:val="005456D1"/>
    <w:rsid w:val="005461B6"/>
    <w:rsid w:val="00546315"/>
    <w:rsid w:val="005466A2"/>
    <w:rsid w:val="00546822"/>
    <w:rsid w:val="00547F0B"/>
    <w:rsid w:val="00550790"/>
    <w:rsid w:val="00550876"/>
    <w:rsid w:val="00550898"/>
    <w:rsid w:val="005508F4"/>
    <w:rsid w:val="00550904"/>
    <w:rsid w:val="0055096D"/>
    <w:rsid w:val="00550DE0"/>
    <w:rsid w:val="0055156B"/>
    <w:rsid w:val="00551B02"/>
    <w:rsid w:val="00552141"/>
    <w:rsid w:val="005528B1"/>
    <w:rsid w:val="00552A26"/>
    <w:rsid w:val="00552B6E"/>
    <w:rsid w:val="00552C5B"/>
    <w:rsid w:val="00552DA4"/>
    <w:rsid w:val="00552E9D"/>
    <w:rsid w:val="00553CF7"/>
    <w:rsid w:val="00553EDF"/>
    <w:rsid w:val="0055467E"/>
    <w:rsid w:val="0055483B"/>
    <w:rsid w:val="0055533E"/>
    <w:rsid w:val="0055545F"/>
    <w:rsid w:val="005561AC"/>
    <w:rsid w:val="005562E9"/>
    <w:rsid w:val="0055631F"/>
    <w:rsid w:val="00556893"/>
    <w:rsid w:val="00556FD2"/>
    <w:rsid w:val="00556FF5"/>
    <w:rsid w:val="0055737D"/>
    <w:rsid w:val="005574F5"/>
    <w:rsid w:val="00557845"/>
    <w:rsid w:val="00557D65"/>
    <w:rsid w:val="00560F15"/>
    <w:rsid w:val="00561A17"/>
    <w:rsid w:val="00562817"/>
    <w:rsid w:val="00562901"/>
    <w:rsid w:val="005642DF"/>
    <w:rsid w:val="005644D4"/>
    <w:rsid w:val="005646C1"/>
    <w:rsid w:val="00564B02"/>
    <w:rsid w:val="005650DB"/>
    <w:rsid w:val="00565433"/>
    <w:rsid w:val="00566102"/>
    <w:rsid w:val="00566A4E"/>
    <w:rsid w:val="00566C3A"/>
    <w:rsid w:val="00566C70"/>
    <w:rsid w:val="00566F96"/>
    <w:rsid w:val="00566FD3"/>
    <w:rsid w:val="0056749C"/>
    <w:rsid w:val="00567DDA"/>
    <w:rsid w:val="005700B1"/>
    <w:rsid w:val="00570729"/>
    <w:rsid w:val="0057144C"/>
    <w:rsid w:val="005721CB"/>
    <w:rsid w:val="00572386"/>
    <w:rsid w:val="00572B49"/>
    <w:rsid w:val="00573B45"/>
    <w:rsid w:val="00573DA7"/>
    <w:rsid w:val="005744EC"/>
    <w:rsid w:val="005750EA"/>
    <w:rsid w:val="00575B56"/>
    <w:rsid w:val="00576589"/>
    <w:rsid w:val="00576831"/>
    <w:rsid w:val="00576C42"/>
    <w:rsid w:val="005774F8"/>
    <w:rsid w:val="00577697"/>
    <w:rsid w:val="00577D74"/>
    <w:rsid w:val="00577FF7"/>
    <w:rsid w:val="005800E3"/>
    <w:rsid w:val="00580984"/>
    <w:rsid w:val="005810B2"/>
    <w:rsid w:val="00581C0E"/>
    <w:rsid w:val="0058235B"/>
    <w:rsid w:val="00582647"/>
    <w:rsid w:val="00582EDE"/>
    <w:rsid w:val="00583A96"/>
    <w:rsid w:val="00583C35"/>
    <w:rsid w:val="00583D44"/>
    <w:rsid w:val="00583DC6"/>
    <w:rsid w:val="005846B0"/>
    <w:rsid w:val="005853ED"/>
    <w:rsid w:val="00585726"/>
    <w:rsid w:val="005859F8"/>
    <w:rsid w:val="00585FBE"/>
    <w:rsid w:val="005860DE"/>
    <w:rsid w:val="005860FD"/>
    <w:rsid w:val="00586680"/>
    <w:rsid w:val="005867C6"/>
    <w:rsid w:val="00586F5D"/>
    <w:rsid w:val="00590770"/>
    <w:rsid w:val="00590BA8"/>
    <w:rsid w:val="00591306"/>
    <w:rsid w:val="00591447"/>
    <w:rsid w:val="0059352A"/>
    <w:rsid w:val="00593CFF"/>
    <w:rsid w:val="00594063"/>
    <w:rsid w:val="005946B3"/>
    <w:rsid w:val="00594DF5"/>
    <w:rsid w:val="00594E43"/>
    <w:rsid w:val="005955CA"/>
    <w:rsid w:val="00595C6C"/>
    <w:rsid w:val="005960FC"/>
    <w:rsid w:val="0059623F"/>
    <w:rsid w:val="00596906"/>
    <w:rsid w:val="00596F5D"/>
    <w:rsid w:val="005972CF"/>
    <w:rsid w:val="005A1049"/>
    <w:rsid w:val="005A1113"/>
    <w:rsid w:val="005A2127"/>
    <w:rsid w:val="005A273C"/>
    <w:rsid w:val="005A2972"/>
    <w:rsid w:val="005A2E43"/>
    <w:rsid w:val="005A3079"/>
    <w:rsid w:val="005A45A9"/>
    <w:rsid w:val="005A494D"/>
    <w:rsid w:val="005A5471"/>
    <w:rsid w:val="005A5B73"/>
    <w:rsid w:val="005A5D4B"/>
    <w:rsid w:val="005A6CC2"/>
    <w:rsid w:val="005A6FE2"/>
    <w:rsid w:val="005A7573"/>
    <w:rsid w:val="005A7959"/>
    <w:rsid w:val="005A7A08"/>
    <w:rsid w:val="005A7CCC"/>
    <w:rsid w:val="005B00E8"/>
    <w:rsid w:val="005B0532"/>
    <w:rsid w:val="005B0672"/>
    <w:rsid w:val="005B0A45"/>
    <w:rsid w:val="005B115F"/>
    <w:rsid w:val="005B13C2"/>
    <w:rsid w:val="005B1C34"/>
    <w:rsid w:val="005B1F24"/>
    <w:rsid w:val="005B3C5A"/>
    <w:rsid w:val="005B442A"/>
    <w:rsid w:val="005B59AE"/>
    <w:rsid w:val="005B68BF"/>
    <w:rsid w:val="005B699E"/>
    <w:rsid w:val="005B6D5E"/>
    <w:rsid w:val="005B6FFC"/>
    <w:rsid w:val="005B7486"/>
    <w:rsid w:val="005B77B0"/>
    <w:rsid w:val="005B79DD"/>
    <w:rsid w:val="005C10A1"/>
    <w:rsid w:val="005C1B8F"/>
    <w:rsid w:val="005C250D"/>
    <w:rsid w:val="005C367A"/>
    <w:rsid w:val="005C383C"/>
    <w:rsid w:val="005C3BE7"/>
    <w:rsid w:val="005C4345"/>
    <w:rsid w:val="005C5575"/>
    <w:rsid w:val="005C5F56"/>
    <w:rsid w:val="005C6112"/>
    <w:rsid w:val="005C6635"/>
    <w:rsid w:val="005C6D1C"/>
    <w:rsid w:val="005C709F"/>
    <w:rsid w:val="005C7253"/>
    <w:rsid w:val="005C74F6"/>
    <w:rsid w:val="005D06EF"/>
    <w:rsid w:val="005D11B0"/>
    <w:rsid w:val="005D162B"/>
    <w:rsid w:val="005D1C66"/>
    <w:rsid w:val="005D2256"/>
    <w:rsid w:val="005D2E3A"/>
    <w:rsid w:val="005D3516"/>
    <w:rsid w:val="005D38CF"/>
    <w:rsid w:val="005D3F0A"/>
    <w:rsid w:val="005D50FD"/>
    <w:rsid w:val="005D5384"/>
    <w:rsid w:val="005D5402"/>
    <w:rsid w:val="005D767D"/>
    <w:rsid w:val="005E0126"/>
    <w:rsid w:val="005E0226"/>
    <w:rsid w:val="005E093C"/>
    <w:rsid w:val="005E1695"/>
    <w:rsid w:val="005E172C"/>
    <w:rsid w:val="005E174D"/>
    <w:rsid w:val="005E2468"/>
    <w:rsid w:val="005E3812"/>
    <w:rsid w:val="005E388A"/>
    <w:rsid w:val="005E3DAB"/>
    <w:rsid w:val="005E3E25"/>
    <w:rsid w:val="005E3E5C"/>
    <w:rsid w:val="005E4967"/>
    <w:rsid w:val="005E4BAD"/>
    <w:rsid w:val="005E6DEC"/>
    <w:rsid w:val="005E763C"/>
    <w:rsid w:val="005E78C3"/>
    <w:rsid w:val="005E79A0"/>
    <w:rsid w:val="005E79CC"/>
    <w:rsid w:val="005E7B91"/>
    <w:rsid w:val="005F015F"/>
    <w:rsid w:val="005F04E1"/>
    <w:rsid w:val="005F0618"/>
    <w:rsid w:val="005F0E8D"/>
    <w:rsid w:val="005F13D8"/>
    <w:rsid w:val="005F1588"/>
    <w:rsid w:val="005F1EFF"/>
    <w:rsid w:val="005F20AA"/>
    <w:rsid w:val="005F21E1"/>
    <w:rsid w:val="005F279B"/>
    <w:rsid w:val="005F3C9A"/>
    <w:rsid w:val="005F3F7F"/>
    <w:rsid w:val="005F4716"/>
    <w:rsid w:val="005F484A"/>
    <w:rsid w:val="005F4A68"/>
    <w:rsid w:val="005F4C68"/>
    <w:rsid w:val="005F54F2"/>
    <w:rsid w:val="005F5D20"/>
    <w:rsid w:val="005F5D5B"/>
    <w:rsid w:val="005F5E7F"/>
    <w:rsid w:val="005F6036"/>
    <w:rsid w:val="005F62C4"/>
    <w:rsid w:val="005F69C9"/>
    <w:rsid w:val="005F7454"/>
    <w:rsid w:val="005F7704"/>
    <w:rsid w:val="005F799D"/>
    <w:rsid w:val="005F7B0F"/>
    <w:rsid w:val="005F7EAE"/>
    <w:rsid w:val="00600756"/>
    <w:rsid w:val="00600E79"/>
    <w:rsid w:val="006011DB"/>
    <w:rsid w:val="0060161C"/>
    <w:rsid w:val="00602A38"/>
    <w:rsid w:val="00603B31"/>
    <w:rsid w:val="00603C82"/>
    <w:rsid w:val="00604733"/>
    <w:rsid w:val="00604A94"/>
    <w:rsid w:val="00605209"/>
    <w:rsid w:val="00606181"/>
    <w:rsid w:val="0061083A"/>
    <w:rsid w:val="00611391"/>
    <w:rsid w:val="006114BE"/>
    <w:rsid w:val="00612BE7"/>
    <w:rsid w:val="00612D32"/>
    <w:rsid w:val="00613375"/>
    <w:rsid w:val="00613868"/>
    <w:rsid w:val="00613AA3"/>
    <w:rsid w:val="00613FBE"/>
    <w:rsid w:val="006147F3"/>
    <w:rsid w:val="006156C2"/>
    <w:rsid w:val="00615A8B"/>
    <w:rsid w:val="00615A92"/>
    <w:rsid w:val="00615D21"/>
    <w:rsid w:val="00616437"/>
    <w:rsid w:val="00616A40"/>
    <w:rsid w:val="00616A4E"/>
    <w:rsid w:val="00617141"/>
    <w:rsid w:val="006175BD"/>
    <w:rsid w:val="00617CB9"/>
    <w:rsid w:val="00617E8E"/>
    <w:rsid w:val="00620BBA"/>
    <w:rsid w:val="00621372"/>
    <w:rsid w:val="0062163C"/>
    <w:rsid w:val="00621FCD"/>
    <w:rsid w:val="00622836"/>
    <w:rsid w:val="00622E63"/>
    <w:rsid w:val="0062319E"/>
    <w:rsid w:val="0062331E"/>
    <w:rsid w:val="00624A90"/>
    <w:rsid w:val="00624C18"/>
    <w:rsid w:val="00624DE6"/>
    <w:rsid w:val="0062514C"/>
    <w:rsid w:val="0062582B"/>
    <w:rsid w:val="00626308"/>
    <w:rsid w:val="00626B62"/>
    <w:rsid w:val="006275FC"/>
    <w:rsid w:val="00627AD9"/>
    <w:rsid w:val="00627B4B"/>
    <w:rsid w:val="00630F5B"/>
    <w:rsid w:val="006312EC"/>
    <w:rsid w:val="0063173A"/>
    <w:rsid w:val="00631974"/>
    <w:rsid w:val="00631E91"/>
    <w:rsid w:val="006325EA"/>
    <w:rsid w:val="00632B8F"/>
    <w:rsid w:val="00632C31"/>
    <w:rsid w:val="0063332F"/>
    <w:rsid w:val="006335F1"/>
    <w:rsid w:val="00633778"/>
    <w:rsid w:val="00634761"/>
    <w:rsid w:val="006349FA"/>
    <w:rsid w:val="00634E4B"/>
    <w:rsid w:val="00634FF8"/>
    <w:rsid w:val="0063514A"/>
    <w:rsid w:val="00636806"/>
    <w:rsid w:val="00636F73"/>
    <w:rsid w:val="00637A0C"/>
    <w:rsid w:val="006401AD"/>
    <w:rsid w:val="006404CB"/>
    <w:rsid w:val="0064101D"/>
    <w:rsid w:val="00641080"/>
    <w:rsid w:val="006415BC"/>
    <w:rsid w:val="00642320"/>
    <w:rsid w:val="00642802"/>
    <w:rsid w:val="00642C8F"/>
    <w:rsid w:val="00643458"/>
    <w:rsid w:val="00643916"/>
    <w:rsid w:val="00643B16"/>
    <w:rsid w:val="00644784"/>
    <w:rsid w:val="00644C83"/>
    <w:rsid w:val="0064548A"/>
    <w:rsid w:val="00645ABA"/>
    <w:rsid w:val="00645BCA"/>
    <w:rsid w:val="00645C08"/>
    <w:rsid w:val="00645C3B"/>
    <w:rsid w:val="00646060"/>
    <w:rsid w:val="006465CF"/>
    <w:rsid w:val="00646FF8"/>
    <w:rsid w:val="0065025E"/>
    <w:rsid w:val="00650A0A"/>
    <w:rsid w:val="00650A34"/>
    <w:rsid w:val="00650E6C"/>
    <w:rsid w:val="00650E8F"/>
    <w:rsid w:val="0065135B"/>
    <w:rsid w:val="00651C2E"/>
    <w:rsid w:val="00651DC8"/>
    <w:rsid w:val="00651E25"/>
    <w:rsid w:val="00652068"/>
    <w:rsid w:val="0065277E"/>
    <w:rsid w:val="00652826"/>
    <w:rsid w:val="00652E1E"/>
    <w:rsid w:val="0065358B"/>
    <w:rsid w:val="006539B8"/>
    <w:rsid w:val="00653EF2"/>
    <w:rsid w:val="00653FFF"/>
    <w:rsid w:val="00654328"/>
    <w:rsid w:val="006545D2"/>
    <w:rsid w:val="00655076"/>
    <w:rsid w:val="00655494"/>
    <w:rsid w:val="006554BA"/>
    <w:rsid w:val="00655B38"/>
    <w:rsid w:val="00656241"/>
    <w:rsid w:val="0065642B"/>
    <w:rsid w:val="006564F6"/>
    <w:rsid w:val="00656D6C"/>
    <w:rsid w:val="006577F7"/>
    <w:rsid w:val="00657A86"/>
    <w:rsid w:val="00657F7C"/>
    <w:rsid w:val="00660058"/>
    <w:rsid w:val="00660121"/>
    <w:rsid w:val="00661599"/>
    <w:rsid w:val="00661A58"/>
    <w:rsid w:val="00661A61"/>
    <w:rsid w:val="00661F68"/>
    <w:rsid w:val="00662364"/>
    <w:rsid w:val="006626F9"/>
    <w:rsid w:val="00662D5E"/>
    <w:rsid w:val="006633A3"/>
    <w:rsid w:val="00663540"/>
    <w:rsid w:val="00663570"/>
    <w:rsid w:val="00663B0F"/>
    <w:rsid w:val="00664F02"/>
    <w:rsid w:val="00665067"/>
    <w:rsid w:val="006658B4"/>
    <w:rsid w:val="0066616B"/>
    <w:rsid w:val="006661DF"/>
    <w:rsid w:val="0066625F"/>
    <w:rsid w:val="0067085D"/>
    <w:rsid w:val="00671013"/>
    <w:rsid w:val="00671539"/>
    <w:rsid w:val="00672240"/>
    <w:rsid w:val="00672604"/>
    <w:rsid w:val="006737CD"/>
    <w:rsid w:val="00673C35"/>
    <w:rsid w:val="00673E3C"/>
    <w:rsid w:val="006746B1"/>
    <w:rsid w:val="00674B3B"/>
    <w:rsid w:val="00674DBE"/>
    <w:rsid w:val="00675CAE"/>
    <w:rsid w:val="006768B6"/>
    <w:rsid w:val="00676AF4"/>
    <w:rsid w:val="00676CAC"/>
    <w:rsid w:val="00676E1F"/>
    <w:rsid w:val="00676E7B"/>
    <w:rsid w:val="00680154"/>
    <w:rsid w:val="00680E15"/>
    <w:rsid w:val="00681C20"/>
    <w:rsid w:val="00682716"/>
    <w:rsid w:val="00682F5F"/>
    <w:rsid w:val="0068359C"/>
    <w:rsid w:val="00683694"/>
    <w:rsid w:val="00683971"/>
    <w:rsid w:val="00683D29"/>
    <w:rsid w:val="00684BD8"/>
    <w:rsid w:val="006855DE"/>
    <w:rsid w:val="00685986"/>
    <w:rsid w:val="0068604D"/>
    <w:rsid w:val="0068653A"/>
    <w:rsid w:val="00686630"/>
    <w:rsid w:val="00686D12"/>
    <w:rsid w:val="00686D48"/>
    <w:rsid w:val="006908DC"/>
    <w:rsid w:val="00690990"/>
    <w:rsid w:val="00690BF2"/>
    <w:rsid w:val="006919D2"/>
    <w:rsid w:val="006925AF"/>
    <w:rsid w:val="00692969"/>
    <w:rsid w:val="00692D07"/>
    <w:rsid w:val="00692E4C"/>
    <w:rsid w:val="00693790"/>
    <w:rsid w:val="00694046"/>
    <w:rsid w:val="006942BC"/>
    <w:rsid w:val="006945AF"/>
    <w:rsid w:val="00694805"/>
    <w:rsid w:val="00694BD9"/>
    <w:rsid w:val="00695921"/>
    <w:rsid w:val="00695B30"/>
    <w:rsid w:val="00695C7E"/>
    <w:rsid w:val="006964C4"/>
    <w:rsid w:val="00696B3B"/>
    <w:rsid w:val="006970B6"/>
    <w:rsid w:val="006975B1"/>
    <w:rsid w:val="006A1684"/>
    <w:rsid w:val="006A1734"/>
    <w:rsid w:val="006A2346"/>
    <w:rsid w:val="006A2C9E"/>
    <w:rsid w:val="006A3C26"/>
    <w:rsid w:val="006A3CF4"/>
    <w:rsid w:val="006A55E9"/>
    <w:rsid w:val="006A66FC"/>
    <w:rsid w:val="006A6926"/>
    <w:rsid w:val="006A7521"/>
    <w:rsid w:val="006A7632"/>
    <w:rsid w:val="006B0DEB"/>
    <w:rsid w:val="006B13C5"/>
    <w:rsid w:val="006B15F9"/>
    <w:rsid w:val="006B1BAF"/>
    <w:rsid w:val="006B2061"/>
    <w:rsid w:val="006B2311"/>
    <w:rsid w:val="006B241F"/>
    <w:rsid w:val="006B2590"/>
    <w:rsid w:val="006B2A3F"/>
    <w:rsid w:val="006B323D"/>
    <w:rsid w:val="006B4187"/>
    <w:rsid w:val="006B4230"/>
    <w:rsid w:val="006B44AA"/>
    <w:rsid w:val="006B4630"/>
    <w:rsid w:val="006B4C54"/>
    <w:rsid w:val="006B5B41"/>
    <w:rsid w:val="006B5B88"/>
    <w:rsid w:val="006B75A8"/>
    <w:rsid w:val="006B75FA"/>
    <w:rsid w:val="006C00D0"/>
    <w:rsid w:val="006C0B43"/>
    <w:rsid w:val="006C1AE5"/>
    <w:rsid w:val="006C1D67"/>
    <w:rsid w:val="006C25C1"/>
    <w:rsid w:val="006C26DC"/>
    <w:rsid w:val="006C280F"/>
    <w:rsid w:val="006C4E84"/>
    <w:rsid w:val="006C5664"/>
    <w:rsid w:val="006C5A74"/>
    <w:rsid w:val="006C678D"/>
    <w:rsid w:val="006C70F5"/>
    <w:rsid w:val="006C7387"/>
    <w:rsid w:val="006C7467"/>
    <w:rsid w:val="006C748F"/>
    <w:rsid w:val="006D0D54"/>
    <w:rsid w:val="006D0F81"/>
    <w:rsid w:val="006D132D"/>
    <w:rsid w:val="006D145E"/>
    <w:rsid w:val="006D1764"/>
    <w:rsid w:val="006D1C5F"/>
    <w:rsid w:val="006D245C"/>
    <w:rsid w:val="006D356B"/>
    <w:rsid w:val="006D3751"/>
    <w:rsid w:val="006D3F78"/>
    <w:rsid w:val="006D4746"/>
    <w:rsid w:val="006D54F8"/>
    <w:rsid w:val="006D554A"/>
    <w:rsid w:val="006D6149"/>
    <w:rsid w:val="006D617B"/>
    <w:rsid w:val="006D6676"/>
    <w:rsid w:val="006D6898"/>
    <w:rsid w:val="006D69EE"/>
    <w:rsid w:val="006D714F"/>
    <w:rsid w:val="006D770E"/>
    <w:rsid w:val="006D775A"/>
    <w:rsid w:val="006D7AF9"/>
    <w:rsid w:val="006E014A"/>
    <w:rsid w:val="006E16D7"/>
    <w:rsid w:val="006E327B"/>
    <w:rsid w:val="006E3A12"/>
    <w:rsid w:val="006E3AA4"/>
    <w:rsid w:val="006E429C"/>
    <w:rsid w:val="006E4461"/>
    <w:rsid w:val="006E48D2"/>
    <w:rsid w:val="006E4BE2"/>
    <w:rsid w:val="006E4E15"/>
    <w:rsid w:val="006E4ED8"/>
    <w:rsid w:val="006E4FCB"/>
    <w:rsid w:val="006E5B7C"/>
    <w:rsid w:val="006E6164"/>
    <w:rsid w:val="006E7713"/>
    <w:rsid w:val="006E7946"/>
    <w:rsid w:val="006E798B"/>
    <w:rsid w:val="006E7FDB"/>
    <w:rsid w:val="006F01FC"/>
    <w:rsid w:val="006F0643"/>
    <w:rsid w:val="006F16C4"/>
    <w:rsid w:val="006F1BCD"/>
    <w:rsid w:val="006F1CB6"/>
    <w:rsid w:val="006F2757"/>
    <w:rsid w:val="006F2777"/>
    <w:rsid w:val="006F289C"/>
    <w:rsid w:val="006F2A38"/>
    <w:rsid w:val="006F2AAF"/>
    <w:rsid w:val="006F2AB5"/>
    <w:rsid w:val="006F2B0D"/>
    <w:rsid w:val="006F2D01"/>
    <w:rsid w:val="006F2E23"/>
    <w:rsid w:val="006F2F3C"/>
    <w:rsid w:val="006F3066"/>
    <w:rsid w:val="006F3831"/>
    <w:rsid w:val="006F3852"/>
    <w:rsid w:val="006F4221"/>
    <w:rsid w:val="006F4340"/>
    <w:rsid w:val="006F4BDF"/>
    <w:rsid w:val="006F5395"/>
    <w:rsid w:val="006F6224"/>
    <w:rsid w:val="006F62F5"/>
    <w:rsid w:val="006F6F7C"/>
    <w:rsid w:val="006F7110"/>
    <w:rsid w:val="006F711D"/>
    <w:rsid w:val="006F7A64"/>
    <w:rsid w:val="006F7A97"/>
    <w:rsid w:val="006F7C03"/>
    <w:rsid w:val="006F7E38"/>
    <w:rsid w:val="007000D9"/>
    <w:rsid w:val="0070017A"/>
    <w:rsid w:val="00700833"/>
    <w:rsid w:val="00701E63"/>
    <w:rsid w:val="00702EB8"/>
    <w:rsid w:val="00702F77"/>
    <w:rsid w:val="007030FF"/>
    <w:rsid w:val="00703498"/>
    <w:rsid w:val="00703FCA"/>
    <w:rsid w:val="007043D5"/>
    <w:rsid w:val="00704529"/>
    <w:rsid w:val="00704DCD"/>
    <w:rsid w:val="007052E4"/>
    <w:rsid w:val="00705F7D"/>
    <w:rsid w:val="00706CE4"/>
    <w:rsid w:val="0070739A"/>
    <w:rsid w:val="00710516"/>
    <w:rsid w:val="0071061A"/>
    <w:rsid w:val="00710ADB"/>
    <w:rsid w:val="007112CA"/>
    <w:rsid w:val="00711367"/>
    <w:rsid w:val="007113F1"/>
    <w:rsid w:val="007147B3"/>
    <w:rsid w:val="00714C9E"/>
    <w:rsid w:val="00715142"/>
    <w:rsid w:val="00715896"/>
    <w:rsid w:val="0071599B"/>
    <w:rsid w:val="00715E12"/>
    <w:rsid w:val="00716180"/>
    <w:rsid w:val="007164F4"/>
    <w:rsid w:val="00716757"/>
    <w:rsid w:val="00716D0E"/>
    <w:rsid w:val="00717CAE"/>
    <w:rsid w:val="007212AF"/>
    <w:rsid w:val="00721D17"/>
    <w:rsid w:val="00722C8B"/>
    <w:rsid w:val="00723266"/>
    <w:rsid w:val="0072362C"/>
    <w:rsid w:val="00723849"/>
    <w:rsid w:val="007244F0"/>
    <w:rsid w:val="007244F4"/>
    <w:rsid w:val="00724623"/>
    <w:rsid w:val="00724AC0"/>
    <w:rsid w:val="00725023"/>
    <w:rsid w:val="007259C8"/>
    <w:rsid w:val="0072665F"/>
    <w:rsid w:val="00726E38"/>
    <w:rsid w:val="00727121"/>
    <w:rsid w:val="00727423"/>
    <w:rsid w:val="007277BF"/>
    <w:rsid w:val="0073007E"/>
    <w:rsid w:val="0073063A"/>
    <w:rsid w:val="00730792"/>
    <w:rsid w:val="00730CD8"/>
    <w:rsid w:val="00731176"/>
    <w:rsid w:val="0073134A"/>
    <w:rsid w:val="007318DA"/>
    <w:rsid w:val="0073255A"/>
    <w:rsid w:val="00732B5D"/>
    <w:rsid w:val="00732DB7"/>
    <w:rsid w:val="007330FF"/>
    <w:rsid w:val="007339A9"/>
    <w:rsid w:val="00733B48"/>
    <w:rsid w:val="00733DB4"/>
    <w:rsid w:val="007345A0"/>
    <w:rsid w:val="00734DB5"/>
    <w:rsid w:val="00735355"/>
    <w:rsid w:val="00735917"/>
    <w:rsid w:val="00735924"/>
    <w:rsid w:val="00735B20"/>
    <w:rsid w:val="00735C11"/>
    <w:rsid w:val="00736009"/>
    <w:rsid w:val="007362C6"/>
    <w:rsid w:val="0074083F"/>
    <w:rsid w:val="00740BAE"/>
    <w:rsid w:val="00740D6D"/>
    <w:rsid w:val="00741042"/>
    <w:rsid w:val="007413B2"/>
    <w:rsid w:val="0074188C"/>
    <w:rsid w:val="00742555"/>
    <w:rsid w:val="00742AC4"/>
    <w:rsid w:val="00742C8E"/>
    <w:rsid w:val="00743E13"/>
    <w:rsid w:val="0074433A"/>
    <w:rsid w:val="0074473E"/>
    <w:rsid w:val="00744B9D"/>
    <w:rsid w:val="0074567C"/>
    <w:rsid w:val="00745EFA"/>
    <w:rsid w:val="00746816"/>
    <w:rsid w:val="00746AC3"/>
    <w:rsid w:val="007473CB"/>
    <w:rsid w:val="00747CAC"/>
    <w:rsid w:val="00750054"/>
    <w:rsid w:val="00750355"/>
    <w:rsid w:val="00750394"/>
    <w:rsid w:val="007523B9"/>
    <w:rsid w:val="00752B9E"/>
    <w:rsid w:val="00752DA6"/>
    <w:rsid w:val="00753B23"/>
    <w:rsid w:val="007545F6"/>
    <w:rsid w:val="00754DFC"/>
    <w:rsid w:val="00754EED"/>
    <w:rsid w:val="00756D77"/>
    <w:rsid w:val="00757181"/>
    <w:rsid w:val="00757671"/>
    <w:rsid w:val="00757892"/>
    <w:rsid w:val="00757CC6"/>
    <w:rsid w:val="00760029"/>
    <w:rsid w:val="00760881"/>
    <w:rsid w:val="00760A27"/>
    <w:rsid w:val="00760A62"/>
    <w:rsid w:val="00760E3B"/>
    <w:rsid w:val="0076188B"/>
    <w:rsid w:val="00761D15"/>
    <w:rsid w:val="00762120"/>
    <w:rsid w:val="00762576"/>
    <w:rsid w:val="00762622"/>
    <w:rsid w:val="00762831"/>
    <w:rsid w:val="00762CA4"/>
    <w:rsid w:val="007634A6"/>
    <w:rsid w:val="007637AB"/>
    <w:rsid w:val="00763ACA"/>
    <w:rsid w:val="00763C97"/>
    <w:rsid w:val="007648CC"/>
    <w:rsid w:val="00764A5F"/>
    <w:rsid w:val="00764C4B"/>
    <w:rsid w:val="00764E39"/>
    <w:rsid w:val="00764FB7"/>
    <w:rsid w:val="00765ACD"/>
    <w:rsid w:val="007662C4"/>
    <w:rsid w:val="007664BA"/>
    <w:rsid w:val="007667D3"/>
    <w:rsid w:val="00766C8F"/>
    <w:rsid w:val="00767182"/>
    <w:rsid w:val="007675B0"/>
    <w:rsid w:val="007678F4"/>
    <w:rsid w:val="00767C43"/>
    <w:rsid w:val="007704FC"/>
    <w:rsid w:val="0077079A"/>
    <w:rsid w:val="007709AD"/>
    <w:rsid w:val="00770A7F"/>
    <w:rsid w:val="0077149E"/>
    <w:rsid w:val="00771682"/>
    <w:rsid w:val="00772BB7"/>
    <w:rsid w:val="00772D23"/>
    <w:rsid w:val="00773862"/>
    <w:rsid w:val="00773AB9"/>
    <w:rsid w:val="00773DB3"/>
    <w:rsid w:val="00773E9B"/>
    <w:rsid w:val="007747A8"/>
    <w:rsid w:val="00774D6A"/>
    <w:rsid w:val="00776242"/>
    <w:rsid w:val="00776D35"/>
    <w:rsid w:val="00776DCC"/>
    <w:rsid w:val="00776EF5"/>
    <w:rsid w:val="00777A6C"/>
    <w:rsid w:val="0078013F"/>
    <w:rsid w:val="007801E4"/>
    <w:rsid w:val="007803E1"/>
    <w:rsid w:val="007807BD"/>
    <w:rsid w:val="007809F8"/>
    <w:rsid w:val="00780ABE"/>
    <w:rsid w:val="00780B67"/>
    <w:rsid w:val="007812C3"/>
    <w:rsid w:val="007815E4"/>
    <w:rsid w:val="007815E6"/>
    <w:rsid w:val="00781A6B"/>
    <w:rsid w:val="00782148"/>
    <w:rsid w:val="00782883"/>
    <w:rsid w:val="007832BB"/>
    <w:rsid w:val="007837B2"/>
    <w:rsid w:val="007837E8"/>
    <w:rsid w:val="0078387C"/>
    <w:rsid w:val="007841C7"/>
    <w:rsid w:val="007848A2"/>
    <w:rsid w:val="00784E2F"/>
    <w:rsid w:val="007855DE"/>
    <w:rsid w:val="0078578A"/>
    <w:rsid w:val="00785B6B"/>
    <w:rsid w:val="00785D6A"/>
    <w:rsid w:val="00785DCA"/>
    <w:rsid w:val="007865D4"/>
    <w:rsid w:val="007872F4"/>
    <w:rsid w:val="00787941"/>
    <w:rsid w:val="00787ADD"/>
    <w:rsid w:val="00790803"/>
    <w:rsid w:val="007912D2"/>
    <w:rsid w:val="00791CE4"/>
    <w:rsid w:val="00792170"/>
    <w:rsid w:val="00792EE7"/>
    <w:rsid w:val="00793A3B"/>
    <w:rsid w:val="0079544B"/>
    <w:rsid w:val="00795C13"/>
    <w:rsid w:val="00796319"/>
    <w:rsid w:val="007967D4"/>
    <w:rsid w:val="00796C98"/>
    <w:rsid w:val="00796D6C"/>
    <w:rsid w:val="007972E2"/>
    <w:rsid w:val="007976C3"/>
    <w:rsid w:val="007A05B0"/>
    <w:rsid w:val="007A05ED"/>
    <w:rsid w:val="007A0908"/>
    <w:rsid w:val="007A0DA6"/>
    <w:rsid w:val="007A1259"/>
    <w:rsid w:val="007A1D49"/>
    <w:rsid w:val="007A286E"/>
    <w:rsid w:val="007A3057"/>
    <w:rsid w:val="007A33EC"/>
    <w:rsid w:val="007A385F"/>
    <w:rsid w:val="007A3B4C"/>
    <w:rsid w:val="007A3C8A"/>
    <w:rsid w:val="007A4268"/>
    <w:rsid w:val="007A44A6"/>
    <w:rsid w:val="007A492F"/>
    <w:rsid w:val="007A4C09"/>
    <w:rsid w:val="007A5381"/>
    <w:rsid w:val="007A55F7"/>
    <w:rsid w:val="007A5971"/>
    <w:rsid w:val="007A6099"/>
    <w:rsid w:val="007A6867"/>
    <w:rsid w:val="007A6CD7"/>
    <w:rsid w:val="007A7AB0"/>
    <w:rsid w:val="007A7B67"/>
    <w:rsid w:val="007A7D7E"/>
    <w:rsid w:val="007B0488"/>
    <w:rsid w:val="007B0CE8"/>
    <w:rsid w:val="007B17BD"/>
    <w:rsid w:val="007B21DE"/>
    <w:rsid w:val="007B2265"/>
    <w:rsid w:val="007B2550"/>
    <w:rsid w:val="007B2D4D"/>
    <w:rsid w:val="007B347A"/>
    <w:rsid w:val="007B3C40"/>
    <w:rsid w:val="007B40B0"/>
    <w:rsid w:val="007B426A"/>
    <w:rsid w:val="007B4418"/>
    <w:rsid w:val="007B45FD"/>
    <w:rsid w:val="007B4C36"/>
    <w:rsid w:val="007B543E"/>
    <w:rsid w:val="007B626D"/>
    <w:rsid w:val="007B6B38"/>
    <w:rsid w:val="007B6F39"/>
    <w:rsid w:val="007B7072"/>
    <w:rsid w:val="007B7A9A"/>
    <w:rsid w:val="007B7BEB"/>
    <w:rsid w:val="007C071D"/>
    <w:rsid w:val="007C19A2"/>
    <w:rsid w:val="007C1E2D"/>
    <w:rsid w:val="007C1E34"/>
    <w:rsid w:val="007C289F"/>
    <w:rsid w:val="007C2E11"/>
    <w:rsid w:val="007C3382"/>
    <w:rsid w:val="007C376D"/>
    <w:rsid w:val="007C385F"/>
    <w:rsid w:val="007C3A72"/>
    <w:rsid w:val="007C3BE6"/>
    <w:rsid w:val="007C4566"/>
    <w:rsid w:val="007C499A"/>
    <w:rsid w:val="007C52D0"/>
    <w:rsid w:val="007C6165"/>
    <w:rsid w:val="007D0F8A"/>
    <w:rsid w:val="007D139F"/>
    <w:rsid w:val="007D1E60"/>
    <w:rsid w:val="007D211C"/>
    <w:rsid w:val="007D2932"/>
    <w:rsid w:val="007D3535"/>
    <w:rsid w:val="007D3FFC"/>
    <w:rsid w:val="007D4E13"/>
    <w:rsid w:val="007D5E7C"/>
    <w:rsid w:val="007D6950"/>
    <w:rsid w:val="007D696F"/>
    <w:rsid w:val="007D7429"/>
    <w:rsid w:val="007D7710"/>
    <w:rsid w:val="007D777B"/>
    <w:rsid w:val="007E023C"/>
    <w:rsid w:val="007E080F"/>
    <w:rsid w:val="007E08AF"/>
    <w:rsid w:val="007E08C6"/>
    <w:rsid w:val="007E0F98"/>
    <w:rsid w:val="007E10F1"/>
    <w:rsid w:val="007E19FB"/>
    <w:rsid w:val="007E23C5"/>
    <w:rsid w:val="007E273D"/>
    <w:rsid w:val="007E290B"/>
    <w:rsid w:val="007E2AF8"/>
    <w:rsid w:val="007E2B1D"/>
    <w:rsid w:val="007E315F"/>
    <w:rsid w:val="007E3512"/>
    <w:rsid w:val="007E364C"/>
    <w:rsid w:val="007E3A79"/>
    <w:rsid w:val="007E47DB"/>
    <w:rsid w:val="007E490A"/>
    <w:rsid w:val="007E4B3B"/>
    <w:rsid w:val="007E4D54"/>
    <w:rsid w:val="007E4FF6"/>
    <w:rsid w:val="007E6B2F"/>
    <w:rsid w:val="007E72B5"/>
    <w:rsid w:val="007E74BE"/>
    <w:rsid w:val="007E775D"/>
    <w:rsid w:val="007E7BB7"/>
    <w:rsid w:val="007F0E25"/>
    <w:rsid w:val="007F11CD"/>
    <w:rsid w:val="007F16D8"/>
    <w:rsid w:val="007F1A05"/>
    <w:rsid w:val="007F2339"/>
    <w:rsid w:val="007F2403"/>
    <w:rsid w:val="007F2471"/>
    <w:rsid w:val="007F2B2E"/>
    <w:rsid w:val="007F2BFE"/>
    <w:rsid w:val="007F3DF1"/>
    <w:rsid w:val="007F3F23"/>
    <w:rsid w:val="007F470B"/>
    <w:rsid w:val="007F4A18"/>
    <w:rsid w:val="007F4F17"/>
    <w:rsid w:val="007F533C"/>
    <w:rsid w:val="007F6AB1"/>
    <w:rsid w:val="007F6D4F"/>
    <w:rsid w:val="007F76B5"/>
    <w:rsid w:val="007F7AB9"/>
    <w:rsid w:val="007F7DD8"/>
    <w:rsid w:val="007F7E13"/>
    <w:rsid w:val="008003E3"/>
    <w:rsid w:val="008006BA"/>
    <w:rsid w:val="0080083E"/>
    <w:rsid w:val="00800C83"/>
    <w:rsid w:val="00800D08"/>
    <w:rsid w:val="00801B99"/>
    <w:rsid w:val="00802D98"/>
    <w:rsid w:val="00802E0C"/>
    <w:rsid w:val="008033F9"/>
    <w:rsid w:val="00803C35"/>
    <w:rsid w:val="00803D83"/>
    <w:rsid w:val="00803E8C"/>
    <w:rsid w:val="00803FD1"/>
    <w:rsid w:val="00804352"/>
    <w:rsid w:val="00804CE8"/>
    <w:rsid w:val="008053C5"/>
    <w:rsid w:val="00805B51"/>
    <w:rsid w:val="00805B70"/>
    <w:rsid w:val="00805C4D"/>
    <w:rsid w:val="00805FB6"/>
    <w:rsid w:val="00806E20"/>
    <w:rsid w:val="00806E28"/>
    <w:rsid w:val="00807056"/>
    <w:rsid w:val="008072E7"/>
    <w:rsid w:val="00807EFC"/>
    <w:rsid w:val="00810159"/>
    <w:rsid w:val="0081118D"/>
    <w:rsid w:val="00811310"/>
    <w:rsid w:val="008113B7"/>
    <w:rsid w:val="008115E4"/>
    <w:rsid w:val="008117B9"/>
    <w:rsid w:val="00811C4C"/>
    <w:rsid w:val="0081201A"/>
    <w:rsid w:val="008120C2"/>
    <w:rsid w:val="00812233"/>
    <w:rsid w:val="00812418"/>
    <w:rsid w:val="008128D5"/>
    <w:rsid w:val="00812DE4"/>
    <w:rsid w:val="00812FB2"/>
    <w:rsid w:val="0081383A"/>
    <w:rsid w:val="00813B20"/>
    <w:rsid w:val="00814626"/>
    <w:rsid w:val="008158F3"/>
    <w:rsid w:val="00815FAF"/>
    <w:rsid w:val="008160CD"/>
    <w:rsid w:val="008161E6"/>
    <w:rsid w:val="008172E2"/>
    <w:rsid w:val="008172FE"/>
    <w:rsid w:val="008173A5"/>
    <w:rsid w:val="008176E5"/>
    <w:rsid w:val="00817712"/>
    <w:rsid w:val="008178ED"/>
    <w:rsid w:val="008200C0"/>
    <w:rsid w:val="00820467"/>
    <w:rsid w:val="00820A62"/>
    <w:rsid w:val="00820C3D"/>
    <w:rsid w:val="008214D5"/>
    <w:rsid w:val="008220FA"/>
    <w:rsid w:val="008230DD"/>
    <w:rsid w:val="00823238"/>
    <w:rsid w:val="008234FE"/>
    <w:rsid w:val="00823667"/>
    <w:rsid w:val="00824BA3"/>
    <w:rsid w:val="008252F6"/>
    <w:rsid w:val="0082720B"/>
    <w:rsid w:val="008272B3"/>
    <w:rsid w:val="00830BF8"/>
    <w:rsid w:val="008314C0"/>
    <w:rsid w:val="008325E6"/>
    <w:rsid w:val="00832736"/>
    <w:rsid w:val="00832A25"/>
    <w:rsid w:val="00832F4E"/>
    <w:rsid w:val="00833584"/>
    <w:rsid w:val="008336E3"/>
    <w:rsid w:val="00833B35"/>
    <w:rsid w:val="00833CB1"/>
    <w:rsid w:val="0083482F"/>
    <w:rsid w:val="008349EF"/>
    <w:rsid w:val="00834FE3"/>
    <w:rsid w:val="00835144"/>
    <w:rsid w:val="008352DA"/>
    <w:rsid w:val="0083535E"/>
    <w:rsid w:val="00835500"/>
    <w:rsid w:val="008355EC"/>
    <w:rsid w:val="00835632"/>
    <w:rsid w:val="00835791"/>
    <w:rsid w:val="00835B08"/>
    <w:rsid w:val="0083742D"/>
    <w:rsid w:val="008374D6"/>
    <w:rsid w:val="00841017"/>
    <w:rsid w:val="00841062"/>
    <w:rsid w:val="00841170"/>
    <w:rsid w:val="0084117E"/>
    <w:rsid w:val="008413C2"/>
    <w:rsid w:val="0084196C"/>
    <w:rsid w:val="00841B5E"/>
    <w:rsid w:val="00841C6A"/>
    <w:rsid w:val="008420F2"/>
    <w:rsid w:val="00842592"/>
    <w:rsid w:val="008426C2"/>
    <w:rsid w:val="0084311E"/>
    <w:rsid w:val="0084314D"/>
    <w:rsid w:val="008439CD"/>
    <w:rsid w:val="00843D8C"/>
    <w:rsid w:val="008442BA"/>
    <w:rsid w:val="0084486B"/>
    <w:rsid w:val="00845461"/>
    <w:rsid w:val="00846578"/>
    <w:rsid w:val="00846B50"/>
    <w:rsid w:val="008474F5"/>
    <w:rsid w:val="00847BFD"/>
    <w:rsid w:val="008502B4"/>
    <w:rsid w:val="00850C2A"/>
    <w:rsid w:val="00851000"/>
    <w:rsid w:val="00851167"/>
    <w:rsid w:val="00852761"/>
    <w:rsid w:val="00852AEC"/>
    <w:rsid w:val="00852C24"/>
    <w:rsid w:val="008530A2"/>
    <w:rsid w:val="0085322A"/>
    <w:rsid w:val="00853581"/>
    <w:rsid w:val="0085380C"/>
    <w:rsid w:val="00853A86"/>
    <w:rsid w:val="00853FCE"/>
    <w:rsid w:val="00854944"/>
    <w:rsid w:val="00855310"/>
    <w:rsid w:val="008561CC"/>
    <w:rsid w:val="00856343"/>
    <w:rsid w:val="00856566"/>
    <w:rsid w:val="00856B22"/>
    <w:rsid w:val="00856C21"/>
    <w:rsid w:val="00857714"/>
    <w:rsid w:val="008600DF"/>
    <w:rsid w:val="0086064F"/>
    <w:rsid w:val="00860BE7"/>
    <w:rsid w:val="00860E41"/>
    <w:rsid w:val="0086139A"/>
    <w:rsid w:val="00861C34"/>
    <w:rsid w:val="00862799"/>
    <w:rsid w:val="00862E5F"/>
    <w:rsid w:val="0086329F"/>
    <w:rsid w:val="00864FDA"/>
    <w:rsid w:val="00865131"/>
    <w:rsid w:val="0086546C"/>
    <w:rsid w:val="00865FDE"/>
    <w:rsid w:val="008660CF"/>
    <w:rsid w:val="008669BE"/>
    <w:rsid w:val="00866F3A"/>
    <w:rsid w:val="00867073"/>
    <w:rsid w:val="008673FA"/>
    <w:rsid w:val="008676EF"/>
    <w:rsid w:val="00867E2B"/>
    <w:rsid w:val="00867F23"/>
    <w:rsid w:val="008700DC"/>
    <w:rsid w:val="00870735"/>
    <w:rsid w:val="00870C0C"/>
    <w:rsid w:val="00871070"/>
    <w:rsid w:val="008714B2"/>
    <w:rsid w:val="00871824"/>
    <w:rsid w:val="008719BD"/>
    <w:rsid w:val="00872103"/>
    <w:rsid w:val="008723E1"/>
    <w:rsid w:val="008725B4"/>
    <w:rsid w:val="00872964"/>
    <w:rsid w:val="008732A9"/>
    <w:rsid w:val="008736F7"/>
    <w:rsid w:val="0087387F"/>
    <w:rsid w:val="00873ACA"/>
    <w:rsid w:val="0087443A"/>
    <w:rsid w:val="0087455D"/>
    <w:rsid w:val="00874A7C"/>
    <w:rsid w:val="0087552A"/>
    <w:rsid w:val="00875CA8"/>
    <w:rsid w:val="00875DDE"/>
    <w:rsid w:val="0087601C"/>
    <w:rsid w:val="00876E26"/>
    <w:rsid w:val="00876E3F"/>
    <w:rsid w:val="00876E64"/>
    <w:rsid w:val="008773FF"/>
    <w:rsid w:val="00881312"/>
    <w:rsid w:val="008816C7"/>
    <w:rsid w:val="00881CB3"/>
    <w:rsid w:val="008832BE"/>
    <w:rsid w:val="008832D0"/>
    <w:rsid w:val="008836AB"/>
    <w:rsid w:val="00883745"/>
    <w:rsid w:val="00883E68"/>
    <w:rsid w:val="00884408"/>
    <w:rsid w:val="00884456"/>
    <w:rsid w:val="00884D68"/>
    <w:rsid w:val="0088532E"/>
    <w:rsid w:val="0088533B"/>
    <w:rsid w:val="00885364"/>
    <w:rsid w:val="00885C9C"/>
    <w:rsid w:val="00886091"/>
    <w:rsid w:val="00886658"/>
    <w:rsid w:val="00886857"/>
    <w:rsid w:val="00886890"/>
    <w:rsid w:val="00886D5B"/>
    <w:rsid w:val="0088704E"/>
    <w:rsid w:val="0088741F"/>
    <w:rsid w:val="00887606"/>
    <w:rsid w:val="00890130"/>
    <w:rsid w:val="008904D9"/>
    <w:rsid w:val="00891CBE"/>
    <w:rsid w:val="0089208A"/>
    <w:rsid w:val="008927EF"/>
    <w:rsid w:val="00893046"/>
    <w:rsid w:val="00893182"/>
    <w:rsid w:val="00893247"/>
    <w:rsid w:val="00893BD7"/>
    <w:rsid w:val="00893EAB"/>
    <w:rsid w:val="008947A8"/>
    <w:rsid w:val="00895249"/>
    <w:rsid w:val="008959A5"/>
    <w:rsid w:val="0089608D"/>
    <w:rsid w:val="008A01EA"/>
    <w:rsid w:val="008A0DF1"/>
    <w:rsid w:val="008A0FA4"/>
    <w:rsid w:val="008A1013"/>
    <w:rsid w:val="008A19C0"/>
    <w:rsid w:val="008A1FE2"/>
    <w:rsid w:val="008A247F"/>
    <w:rsid w:val="008A25B0"/>
    <w:rsid w:val="008A277A"/>
    <w:rsid w:val="008A2E23"/>
    <w:rsid w:val="008A373B"/>
    <w:rsid w:val="008A3D84"/>
    <w:rsid w:val="008A46BC"/>
    <w:rsid w:val="008A5456"/>
    <w:rsid w:val="008A5A75"/>
    <w:rsid w:val="008A5D42"/>
    <w:rsid w:val="008A601E"/>
    <w:rsid w:val="008A6293"/>
    <w:rsid w:val="008A7122"/>
    <w:rsid w:val="008A746F"/>
    <w:rsid w:val="008A769F"/>
    <w:rsid w:val="008A7807"/>
    <w:rsid w:val="008A7A67"/>
    <w:rsid w:val="008B0222"/>
    <w:rsid w:val="008B109C"/>
    <w:rsid w:val="008B1CB7"/>
    <w:rsid w:val="008B1EA5"/>
    <w:rsid w:val="008B3108"/>
    <w:rsid w:val="008B37AB"/>
    <w:rsid w:val="008B37B4"/>
    <w:rsid w:val="008B430E"/>
    <w:rsid w:val="008B6637"/>
    <w:rsid w:val="008B6D80"/>
    <w:rsid w:val="008B6F7D"/>
    <w:rsid w:val="008B7D51"/>
    <w:rsid w:val="008B7D8E"/>
    <w:rsid w:val="008C0759"/>
    <w:rsid w:val="008C07B1"/>
    <w:rsid w:val="008C09E6"/>
    <w:rsid w:val="008C12E0"/>
    <w:rsid w:val="008C138B"/>
    <w:rsid w:val="008C13F6"/>
    <w:rsid w:val="008C170B"/>
    <w:rsid w:val="008C1CB8"/>
    <w:rsid w:val="008C2697"/>
    <w:rsid w:val="008C2CD1"/>
    <w:rsid w:val="008C3C32"/>
    <w:rsid w:val="008C4268"/>
    <w:rsid w:val="008C448C"/>
    <w:rsid w:val="008C465F"/>
    <w:rsid w:val="008C4A11"/>
    <w:rsid w:val="008C5941"/>
    <w:rsid w:val="008C5DA6"/>
    <w:rsid w:val="008C681F"/>
    <w:rsid w:val="008C6988"/>
    <w:rsid w:val="008C6A3F"/>
    <w:rsid w:val="008C6BBF"/>
    <w:rsid w:val="008C7011"/>
    <w:rsid w:val="008C7724"/>
    <w:rsid w:val="008C7B62"/>
    <w:rsid w:val="008D023A"/>
    <w:rsid w:val="008D0B42"/>
    <w:rsid w:val="008D14DB"/>
    <w:rsid w:val="008D1AEC"/>
    <w:rsid w:val="008D1D9B"/>
    <w:rsid w:val="008D3380"/>
    <w:rsid w:val="008D3383"/>
    <w:rsid w:val="008D3524"/>
    <w:rsid w:val="008D3607"/>
    <w:rsid w:val="008D3991"/>
    <w:rsid w:val="008D3C1C"/>
    <w:rsid w:val="008D4D76"/>
    <w:rsid w:val="008D4E60"/>
    <w:rsid w:val="008D5324"/>
    <w:rsid w:val="008D5910"/>
    <w:rsid w:val="008D67D3"/>
    <w:rsid w:val="008D6CC7"/>
    <w:rsid w:val="008D736A"/>
    <w:rsid w:val="008D7376"/>
    <w:rsid w:val="008D7723"/>
    <w:rsid w:val="008D7879"/>
    <w:rsid w:val="008D79AB"/>
    <w:rsid w:val="008D7F71"/>
    <w:rsid w:val="008E00F9"/>
    <w:rsid w:val="008E1215"/>
    <w:rsid w:val="008E2ECC"/>
    <w:rsid w:val="008E3221"/>
    <w:rsid w:val="008E37C3"/>
    <w:rsid w:val="008E3A06"/>
    <w:rsid w:val="008E4D5F"/>
    <w:rsid w:val="008E5287"/>
    <w:rsid w:val="008E5714"/>
    <w:rsid w:val="008E5CDF"/>
    <w:rsid w:val="008E5ED3"/>
    <w:rsid w:val="008E603D"/>
    <w:rsid w:val="008E6249"/>
    <w:rsid w:val="008E6950"/>
    <w:rsid w:val="008E6DFD"/>
    <w:rsid w:val="008E708A"/>
    <w:rsid w:val="008E7E4D"/>
    <w:rsid w:val="008E7F48"/>
    <w:rsid w:val="008F1EFB"/>
    <w:rsid w:val="008F2629"/>
    <w:rsid w:val="008F2849"/>
    <w:rsid w:val="008F28CA"/>
    <w:rsid w:val="008F2BEC"/>
    <w:rsid w:val="008F3340"/>
    <w:rsid w:val="008F39DD"/>
    <w:rsid w:val="008F42C2"/>
    <w:rsid w:val="008F4562"/>
    <w:rsid w:val="008F4970"/>
    <w:rsid w:val="008F4DA5"/>
    <w:rsid w:val="008F4E32"/>
    <w:rsid w:val="008F59D0"/>
    <w:rsid w:val="008F5D12"/>
    <w:rsid w:val="008F5EB1"/>
    <w:rsid w:val="008F5FA2"/>
    <w:rsid w:val="008F6C6A"/>
    <w:rsid w:val="008F6F0D"/>
    <w:rsid w:val="008F6FA1"/>
    <w:rsid w:val="008F7119"/>
    <w:rsid w:val="008F76CD"/>
    <w:rsid w:val="00900138"/>
    <w:rsid w:val="00900819"/>
    <w:rsid w:val="00900826"/>
    <w:rsid w:val="0090123F"/>
    <w:rsid w:val="00901ACF"/>
    <w:rsid w:val="009039E5"/>
    <w:rsid w:val="00903A56"/>
    <w:rsid w:val="00903D18"/>
    <w:rsid w:val="00904F1B"/>
    <w:rsid w:val="0090508A"/>
    <w:rsid w:val="00906330"/>
    <w:rsid w:val="0090647E"/>
    <w:rsid w:val="009064FE"/>
    <w:rsid w:val="00906B62"/>
    <w:rsid w:val="00911191"/>
    <w:rsid w:val="00911D82"/>
    <w:rsid w:val="00911E54"/>
    <w:rsid w:val="009120BF"/>
    <w:rsid w:val="009129CD"/>
    <w:rsid w:val="00912FE3"/>
    <w:rsid w:val="009140A7"/>
    <w:rsid w:val="0091442B"/>
    <w:rsid w:val="0091465A"/>
    <w:rsid w:val="0091468F"/>
    <w:rsid w:val="00914A8F"/>
    <w:rsid w:val="00915175"/>
    <w:rsid w:val="00915289"/>
    <w:rsid w:val="00915355"/>
    <w:rsid w:val="00915EC9"/>
    <w:rsid w:val="00916061"/>
    <w:rsid w:val="009166F1"/>
    <w:rsid w:val="009171D1"/>
    <w:rsid w:val="0091723A"/>
    <w:rsid w:val="0091733F"/>
    <w:rsid w:val="009176D4"/>
    <w:rsid w:val="00917916"/>
    <w:rsid w:val="009179C6"/>
    <w:rsid w:val="00917BD8"/>
    <w:rsid w:val="00917EDA"/>
    <w:rsid w:val="009217EA"/>
    <w:rsid w:val="00921DC8"/>
    <w:rsid w:val="00921DEE"/>
    <w:rsid w:val="009222C1"/>
    <w:rsid w:val="00922385"/>
    <w:rsid w:val="00923264"/>
    <w:rsid w:val="00923674"/>
    <w:rsid w:val="0092463E"/>
    <w:rsid w:val="009246E0"/>
    <w:rsid w:val="009251AA"/>
    <w:rsid w:val="0092528E"/>
    <w:rsid w:val="0092602F"/>
    <w:rsid w:val="00926A90"/>
    <w:rsid w:val="00926CEB"/>
    <w:rsid w:val="009273E8"/>
    <w:rsid w:val="009274D2"/>
    <w:rsid w:val="009306D6"/>
    <w:rsid w:val="00931141"/>
    <w:rsid w:val="009312DF"/>
    <w:rsid w:val="00931A6D"/>
    <w:rsid w:val="00931A71"/>
    <w:rsid w:val="009324AF"/>
    <w:rsid w:val="00932D0A"/>
    <w:rsid w:val="00932E8A"/>
    <w:rsid w:val="0093398B"/>
    <w:rsid w:val="00933A67"/>
    <w:rsid w:val="00934412"/>
    <w:rsid w:val="00935211"/>
    <w:rsid w:val="00935B89"/>
    <w:rsid w:val="00935C05"/>
    <w:rsid w:val="00935C20"/>
    <w:rsid w:val="0093621A"/>
    <w:rsid w:val="009365B8"/>
    <w:rsid w:val="00936920"/>
    <w:rsid w:val="00936A93"/>
    <w:rsid w:val="00936F00"/>
    <w:rsid w:val="00937490"/>
    <w:rsid w:val="00937A24"/>
    <w:rsid w:val="00937AAA"/>
    <w:rsid w:val="00937EC0"/>
    <w:rsid w:val="009408DB"/>
    <w:rsid w:val="00940D79"/>
    <w:rsid w:val="009412FA"/>
    <w:rsid w:val="00941341"/>
    <w:rsid w:val="00942B29"/>
    <w:rsid w:val="0094308B"/>
    <w:rsid w:val="00943620"/>
    <w:rsid w:val="00943844"/>
    <w:rsid w:val="0094399F"/>
    <w:rsid w:val="00944470"/>
    <w:rsid w:val="0094472D"/>
    <w:rsid w:val="00945475"/>
    <w:rsid w:val="009456C3"/>
    <w:rsid w:val="00945EF5"/>
    <w:rsid w:val="009460F3"/>
    <w:rsid w:val="009461CF"/>
    <w:rsid w:val="009464C4"/>
    <w:rsid w:val="009468AF"/>
    <w:rsid w:val="00946F1A"/>
    <w:rsid w:val="00947DA0"/>
    <w:rsid w:val="00947F05"/>
    <w:rsid w:val="00950160"/>
    <w:rsid w:val="00950229"/>
    <w:rsid w:val="00950D48"/>
    <w:rsid w:val="009512C6"/>
    <w:rsid w:val="009523D0"/>
    <w:rsid w:val="00952B01"/>
    <w:rsid w:val="00952E15"/>
    <w:rsid w:val="00952FFB"/>
    <w:rsid w:val="0095330C"/>
    <w:rsid w:val="0095345A"/>
    <w:rsid w:val="009547CC"/>
    <w:rsid w:val="009551CE"/>
    <w:rsid w:val="00955874"/>
    <w:rsid w:val="009558C9"/>
    <w:rsid w:val="00955A5F"/>
    <w:rsid w:val="00956C69"/>
    <w:rsid w:val="00956DF5"/>
    <w:rsid w:val="0095743B"/>
    <w:rsid w:val="00957A90"/>
    <w:rsid w:val="0096016B"/>
    <w:rsid w:val="009604E1"/>
    <w:rsid w:val="00960601"/>
    <w:rsid w:val="009618EB"/>
    <w:rsid w:val="00961B8A"/>
    <w:rsid w:val="00961C97"/>
    <w:rsid w:val="009623C5"/>
    <w:rsid w:val="009625EA"/>
    <w:rsid w:val="00962A13"/>
    <w:rsid w:val="009631EB"/>
    <w:rsid w:val="009634E4"/>
    <w:rsid w:val="0096356A"/>
    <w:rsid w:val="0096398D"/>
    <w:rsid w:val="00963C46"/>
    <w:rsid w:val="009654F4"/>
    <w:rsid w:val="00965B1E"/>
    <w:rsid w:val="00965B88"/>
    <w:rsid w:val="009664C4"/>
    <w:rsid w:val="00966A8F"/>
    <w:rsid w:val="009671CD"/>
    <w:rsid w:val="009679EF"/>
    <w:rsid w:val="00967AB0"/>
    <w:rsid w:val="00967B2F"/>
    <w:rsid w:val="00967F3B"/>
    <w:rsid w:val="009700E1"/>
    <w:rsid w:val="00971034"/>
    <w:rsid w:val="00972F77"/>
    <w:rsid w:val="009730D3"/>
    <w:rsid w:val="00973778"/>
    <w:rsid w:val="00973A27"/>
    <w:rsid w:val="009740FC"/>
    <w:rsid w:val="00974E1E"/>
    <w:rsid w:val="00974F13"/>
    <w:rsid w:val="00975081"/>
    <w:rsid w:val="009753B2"/>
    <w:rsid w:val="009762D4"/>
    <w:rsid w:val="0097681D"/>
    <w:rsid w:val="00976CF1"/>
    <w:rsid w:val="00976D4A"/>
    <w:rsid w:val="00977741"/>
    <w:rsid w:val="00977E99"/>
    <w:rsid w:val="009803AC"/>
    <w:rsid w:val="00980608"/>
    <w:rsid w:val="00981B67"/>
    <w:rsid w:val="00981E52"/>
    <w:rsid w:val="009821B4"/>
    <w:rsid w:val="00982599"/>
    <w:rsid w:val="0098279A"/>
    <w:rsid w:val="00982ED6"/>
    <w:rsid w:val="0098447E"/>
    <w:rsid w:val="00984A43"/>
    <w:rsid w:val="00985287"/>
    <w:rsid w:val="00985966"/>
    <w:rsid w:val="00985BAC"/>
    <w:rsid w:val="00985E1D"/>
    <w:rsid w:val="00985EB1"/>
    <w:rsid w:val="009861DA"/>
    <w:rsid w:val="00986F29"/>
    <w:rsid w:val="0098715D"/>
    <w:rsid w:val="00987903"/>
    <w:rsid w:val="00987C2E"/>
    <w:rsid w:val="00987DE8"/>
    <w:rsid w:val="00987F23"/>
    <w:rsid w:val="009901F1"/>
    <w:rsid w:val="009911CD"/>
    <w:rsid w:val="0099164C"/>
    <w:rsid w:val="00991C16"/>
    <w:rsid w:val="00992D2C"/>
    <w:rsid w:val="0099308B"/>
    <w:rsid w:val="009938FC"/>
    <w:rsid w:val="0099454F"/>
    <w:rsid w:val="0099502D"/>
    <w:rsid w:val="00995D7F"/>
    <w:rsid w:val="00996072"/>
    <w:rsid w:val="0099637E"/>
    <w:rsid w:val="009963C4"/>
    <w:rsid w:val="00996FAD"/>
    <w:rsid w:val="009972C9"/>
    <w:rsid w:val="009974C1"/>
    <w:rsid w:val="00997863"/>
    <w:rsid w:val="0099796B"/>
    <w:rsid w:val="00997AB2"/>
    <w:rsid w:val="00997B99"/>
    <w:rsid w:val="009A03C5"/>
    <w:rsid w:val="009A0474"/>
    <w:rsid w:val="009A0ABF"/>
    <w:rsid w:val="009A14C1"/>
    <w:rsid w:val="009A1648"/>
    <w:rsid w:val="009A1764"/>
    <w:rsid w:val="009A1888"/>
    <w:rsid w:val="009A1ADC"/>
    <w:rsid w:val="009A2040"/>
    <w:rsid w:val="009A2311"/>
    <w:rsid w:val="009A2BA4"/>
    <w:rsid w:val="009A2EB4"/>
    <w:rsid w:val="009A2FF2"/>
    <w:rsid w:val="009A3381"/>
    <w:rsid w:val="009A3446"/>
    <w:rsid w:val="009A476B"/>
    <w:rsid w:val="009A485E"/>
    <w:rsid w:val="009A52D6"/>
    <w:rsid w:val="009A60D5"/>
    <w:rsid w:val="009A6742"/>
    <w:rsid w:val="009A696E"/>
    <w:rsid w:val="009A6F1E"/>
    <w:rsid w:val="009A738B"/>
    <w:rsid w:val="009B046A"/>
    <w:rsid w:val="009B1CDE"/>
    <w:rsid w:val="009B2131"/>
    <w:rsid w:val="009B2574"/>
    <w:rsid w:val="009B44B3"/>
    <w:rsid w:val="009B4C9E"/>
    <w:rsid w:val="009B4CE1"/>
    <w:rsid w:val="009B53A0"/>
    <w:rsid w:val="009B549D"/>
    <w:rsid w:val="009B5E8D"/>
    <w:rsid w:val="009B60AA"/>
    <w:rsid w:val="009B6C33"/>
    <w:rsid w:val="009B7265"/>
    <w:rsid w:val="009B76E8"/>
    <w:rsid w:val="009B7717"/>
    <w:rsid w:val="009C089D"/>
    <w:rsid w:val="009C143E"/>
    <w:rsid w:val="009C1D99"/>
    <w:rsid w:val="009C272C"/>
    <w:rsid w:val="009C3678"/>
    <w:rsid w:val="009C3A8E"/>
    <w:rsid w:val="009C4039"/>
    <w:rsid w:val="009C4C25"/>
    <w:rsid w:val="009C50B2"/>
    <w:rsid w:val="009C688B"/>
    <w:rsid w:val="009C7221"/>
    <w:rsid w:val="009C72E2"/>
    <w:rsid w:val="009D091E"/>
    <w:rsid w:val="009D0BF8"/>
    <w:rsid w:val="009D0E83"/>
    <w:rsid w:val="009D0F90"/>
    <w:rsid w:val="009D180C"/>
    <w:rsid w:val="009D1827"/>
    <w:rsid w:val="009D214C"/>
    <w:rsid w:val="009D2833"/>
    <w:rsid w:val="009D2D01"/>
    <w:rsid w:val="009D2FA2"/>
    <w:rsid w:val="009D39DE"/>
    <w:rsid w:val="009D3B95"/>
    <w:rsid w:val="009D4632"/>
    <w:rsid w:val="009D4BBB"/>
    <w:rsid w:val="009D4C14"/>
    <w:rsid w:val="009D5263"/>
    <w:rsid w:val="009D52AF"/>
    <w:rsid w:val="009D5965"/>
    <w:rsid w:val="009D6177"/>
    <w:rsid w:val="009D6854"/>
    <w:rsid w:val="009D68F4"/>
    <w:rsid w:val="009D6A6A"/>
    <w:rsid w:val="009D6A6C"/>
    <w:rsid w:val="009D6FC0"/>
    <w:rsid w:val="009D77BB"/>
    <w:rsid w:val="009D7AA1"/>
    <w:rsid w:val="009E044E"/>
    <w:rsid w:val="009E0693"/>
    <w:rsid w:val="009E073F"/>
    <w:rsid w:val="009E0AEE"/>
    <w:rsid w:val="009E1069"/>
    <w:rsid w:val="009E1229"/>
    <w:rsid w:val="009E1C05"/>
    <w:rsid w:val="009E2022"/>
    <w:rsid w:val="009E2667"/>
    <w:rsid w:val="009E3194"/>
    <w:rsid w:val="009E349C"/>
    <w:rsid w:val="009E3599"/>
    <w:rsid w:val="009E3695"/>
    <w:rsid w:val="009E39A2"/>
    <w:rsid w:val="009E3A59"/>
    <w:rsid w:val="009E4683"/>
    <w:rsid w:val="009E4B59"/>
    <w:rsid w:val="009E521D"/>
    <w:rsid w:val="009E59D2"/>
    <w:rsid w:val="009E6B88"/>
    <w:rsid w:val="009E6E67"/>
    <w:rsid w:val="009E72DA"/>
    <w:rsid w:val="009E7564"/>
    <w:rsid w:val="009F0773"/>
    <w:rsid w:val="009F0945"/>
    <w:rsid w:val="009F0FB0"/>
    <w:rsid w:val="009F11ED"/>
    <w:rsid w:val="009F13EA"/>
    <w:rsid w:val="009F1BF3"/>
    <w:rsid w:val="009F1C74"/>
    <w:rsid w:val="009F246F"/>
    <w:rsid w:val="009F2527"/>
    <w:rsid w:val="009F2964"/>
    <w:rsid w:val="009F39CA"/>
    <w:rsid w:val="009F3B12"/>
    <w:rsid w:val="009F3F52"/>
    <w:rsid w:val="009F3FB7"/>
    <w:rsid w:val="009F412E"/>
    <w:rsid w:val="009F42E5"/>
    <w:rsid w:val="009F4340"/>
    <w:rsid w:val="009F47EB"/>
    <w:rsid w:val="009F4F18"/>
    <w:rsid w:val="009F6125"/>
    <w:rsid w:val="009F69B7"/>
    <w:rsid w:val="009F6ACF"/>
    <w:rsid w:val="009F71ED"/>
    <w:rsid w:val="009F725C"/>
    <w:rsid w:val="009F7D3C"/>
    <w:rsid w:val="00A002FA"/>
    <w:rsid w:val="00A0179B"/>
    <w:rsid w:val="00A02060"/>
    <w:rsid w:val="00A02287"/>
    <w:rsid w:val="00A0262A"/>
    <w:rsid w:val="00A02A43"/>
    <w:rsid w:val="00A03227"/>
    <w:rsid w:val="00A03429"/>
    <w:rsid w:val="00A0386D"/>
    <w:rsid w:val="00A041C5"/>
    <w:rsid w:val="00A0441B"/>
    <w:rsid w:val="00A0487B"/>
    <w:rsid w:val="00A050C7"/>
    <w:rsid w:val="00A05741"/>
    <w:rsid w:val="00A05851"/>
    <w:rsid w:val="00A05A2D"/>
    <w:rsid w:val="00A05A37"/>
    <w:rsid w:val="00A05C82"/>
    <w:rsid w:val="00A061A8"/>
    <w:rsid w:val="00A06BB0"/>
    <w:rsid w:val="00A0782B"/>
    <w:rsid w:val="00A0795B"/>
    <w:rsid w:val="00A103A5"/>
    <w:rsid w:val="00A103D6"/>
    <w:rsid w:val="00A106A9"/>
    <w:rsid w:val="00A108FC"/>
    <w:rsid w:val="00A10CD5"/>
    <w:rsid w:val="00A10F57"/>
    <w:rsid w:val="00A11358"/>
    <w:rsid w:val="00A11453"/>
    <w:rsid w:val="00A11FEB"/>
    <w:rsid w:val="00A122E0"/>
    <w:rsid w:val="00A12F24"/>
    <w:rsid w:val="00A13130"/>
    <w:rsid w:val="00A13182"/>
    <w:rsid w:val="00A132B2"/>
    <w:rsid w:val="00A139DD"/>
    <w:rsid w:val="00A14DB2"/>
    <w:rsid w:val="00A150BA"/>
    <w:rsid w:val="00A153A7"/>
    <w:rsid w:val="00A15ACC"/>
    <w:rsid w:val="00A15B19"/>
    <w:rsid w:val="00A16887"/>
    <w:rsid w:val="00A16F75"/>
    <w:rsid w:val="00A172D8"/>
    <w:rsid w:val="00A1790B"/>
    <w:rsid w:val="00A17981"/>
    <w:rsid w:val="00A17FAF"/>
    <w:rsid w:val="00A201B9"/>
    <w:rsid w:val="00A2033C"/>
    <w:rsid w:val="00A211D8"/>
    <w:rsid w:val="00A21F94"/>
    <w:rsid w:val="00A2251D"/>
    <w:rsid w:val="00A2298A"/>
    <w:rsid w:val="00A22CCE"/>
    <w:rsid w:val="00A22DB1"/>
    <w:rsid w:val="00A22F62"/>
    <w:rsid w:val="00A2401E"/>
    <w:rsid w:val="00A2406E"/>
    <w:rsid w:val="00A243C8"/>
    <w:rsid w:val="00A25662"/>
    <w:rsid w:val="00A25E5F"/>
    <w:rsid w:val="00A25FDC"/>
    <w:rsid w:val="00A269E1"/>
    <w:rsid w:val="00A26CDF"/>
    <w:rsid w:val="00A27340"/>
    <w:rsid w:val="00A27850"/>
    <w:rsid w:val="00A27F8D"/>
    <w:rsid w:val="00A3015E"/>
    <w:rsid w:val="00A30C88"/>
    <w:rsid w:val="00A30DCA"/>
    <w:rsid w:val="00A30F87"/>
    <w:rsid w:val="00A31811"/>
    <w:rsid w:val="00A31949"/>
    <w:rsid w:val="00A31D40"/>
    <w:rsid w:val="00A31FEE"/>
    <w:rsid w:val="00A32733"/>
    <w:rsid w:val="00A32B89"/>
    <w:rsid w:val="00A32BC8"/>
    <w:rsid w:val="00A32F79"/>
    <w:rsid w:val="00A33344"/>
    <w:rsid w:val="00A33D35"/>
    <w:rsid w:val="00A3448B"/>
    <w:rsid w:val="00A34647"/>
    <w:rsid w:val="00A35158"/>
    <w:rsid w:val="00A362D7"/>
    <w:rsid w:val="00A36BA7"/>
    <w:rsid w:val="00A36E02"/>
    <w:rsid w:val="00A37232"/>
    <w:rsid w:val="00A3738E"/>
    <w:rsid w:val="00A3751E"/>
    <w:rsid w:val="00A40C72"/>
    <w:rsid w:val="00A411B4"/>
    <w:rsid w:val="00A426B1"/>
    <w:rsid w:val="00A42782"/>
    <w:rsid w:val="00A43421"/>
    <w:rsid w:val="00A43433"/>
    <w:rsid w:val="00A4380D"/>
    <w:rsid w:val="00A43CD4"/>
    <w:rsid w:val="00A43E29"/>
    <w:rsid w:val="00A43F72"/>
    <w:rsid w:val="00A445C6"/>
    <w:rsid w:val="00A45532"/>
    <w:rsid w:val="00A46BE8"/>
    <w:rsid w:val="00A478DA"/>
    <w:rsid w:val="00A502F9"/>
    <w:rsid w:val="00A50AF7"/>
    <w:rsid w:val="00A517FB"/>
    <w:rsid w:val="00A51BAB"/>
    <w:rsid w:val="00A520CE"/>
    <w:rsid w:val="00A5241F"/>
    <w:rsid w:val="00A526BF"/>
    <w:rsid w:val="00A53183"/>
    <w:rsid w:val="00A542DD"/>
    <w:rsid w:val="00A55174"/>
    <w:rsid w:val="00A55246"/>
    <w:rsid w:val="00A557B7"/>
    <w:rsid w:val="00A564B1"/>
    <w:rsid w:val="00A56A66"/>
    <w:rsid w:val="00A579E6"/>
    <w:rsid w:val="00A605A9"/>
    <w:rsid w:val="00A60821"/>
    <w:rsid w:val="00A612D3"/>
    <w:rsid w:val="00A618A2"/>
    <w:rsid w:val="00A61F7E"/>
    <w:rsid w:val="00A62514"/>
    <w:rsid w:val="00A62F1A"/>
    <w:rsid w:val="00A635AD"/>
    <w:rsid w:val="00A6405F"/>
    <w:rsid w:val="00A640FC"/>
    <w:rsid w:val="00A644EE"/>
    <w:rsid w:val="00A646F0"/>
    <w:rsid w:val="00A6516D"/>
    <w:rsid w:val="00A65B4C"/>
    <w:rsid w:val="00A6733E"/>
    <w:rsid w:val="00A67790"/>
    <w:rsid w:val="00A67B5C"/>
    <w:rsid w:val="00A67F38"/>
    <w:rsid w:val="00A70601"/>
    <w:rsid w:val="00A707E6"/>
    <w:rsid w:val="00A70844"/>
    <w:rsid w:val="00A71394"/>
    <w:rsid w:val="00A715A5"/>
    <w:rsid w:val="00A7271B"/>
    <w:rsid w:val="00A72BDB"/>
    <w:rsid w:val="00A734BB"/>
    <w:rsid w:val="00A73CF2"/>
    <w:rsid w:val="00A73D58"/>
    <w:rsid w:val="00A74564"/>
    <w:rsid w:val="00A745E1"/>
    <w:rsid w:val="00A7478F"/>
    <w:rsid w:val="00A74800"/>
    <w:rsid w:val="00A752F7"/>
    <w:rsid w:val="00A757DC"/>
    <w:rsid w:val="00A80681"/>
    <w:rsid w:val="00A80CA7"/>
    <w:rsid w:val="00A81172"/>
    <w:rsid w:val="00A8134B"/>
    <w:rsid w:val="00A8181D"/>
    <w:rsid w:val="00A81D09"/>
    <w:rsid w:val="00A81EA0"/>
    <w:rsid w:val="00A82067"/>
    <w:rsid w:val="00A82834"/>
    <w:rsid w:val="00A82918"/>
    <w:rsid w:val="00A82CFC"/>
    <w:rsid w:val="00A83383"/>
    <w:rsid w:val="00A8380A"/>
    <w:rsid w:val="00A840B6"/>
    <w:rsid w:val="00A843DB"/>
    <w:rsid w:val="00A84918"/>
    <w:rsid w:val="00A84929"/>
    <w:rsid w:val="00A84E4B"/>
    <w:rsid w:val="00A84F8C"/>
    <w:rsid w:val="00A855E3"/>
    <w:rsid w:val="00A8574D"/>
    <w:rsid w:val="00A85D1F"/>
    <w:rsid w:val="00A867C3"/>
    <w:rsid w:val="00A86C79"/>
    <w:rsid w:val="00A875D3"/>
    <w:rsid w:val="00A87B2E"/>
    <w:rsid w:val="00A902E4"/>
    <w:rsid w:val="00A90E8B"/>
    <w:rsid w:val="00A90EBD"/>
    <w:rsid w:val="00A91579"/>
    <w:rsid w:val="00A91707"/>
    <w:rsid w:val="00A91C2E"/>
    <w:rsid w:val="00A91DFF"/>
    <w:rsid w:val="00A9222B"/>
    <w:rsid w:val="00A93450"/>
    <w:rsid w:val="00A93457"/>
    <w:rsid w:val="00A935DC"/>
    <w:rsid w:val="00A938F5"/>
    <w:rsid w:val="00A94A7E"/>
    <w:rsid w:val="00A94E52"/>
    <w:rsid w:val="00A94FAD"/>
    <w:rsid w:val="00A953EC"/>
    <w:rsid w:val="00A959F0"/>
    <w:rsid w:val="00A95B6E"/>
    <w:rsid w:val="00A95DF4"/>
    <w:rsid w:val="00A96EF2"/>
    <w:rsid w:val="00A97070"/>
    <w:rsid w:val="00A97334"/>
    <w:rsid w:val="00A97BAE"/>
    <w:rsid w:val="00AA077A"/>
    <w:rsid w:val="00AA0F34"/>
    <w:rsid w:val="00AA1876"/>
    <w:rsid w:val="00AA1B37"/>
    <w:rsid w:val="00AA1B39"/>
    <w:rsid w:val="00AA1D19"/>
    <w:rsid w:val="00AA2112"/>
    <w:rsid w:val="00AA2126"/>
    <w:rsid w:val="00AA298F"/>
    <w:rsid w:val="00AA2A59"/>
    <w:rsid w:val="00AA2FBE"/>
    <w:rsid w:val="00AA3B27"/>
    <w:rsid w:val="00AA3BFF"/>
    <w:rsid w:val="00AA4680"/>
    <w:rsid w:val="00AA4804"/>
    <w:rsid w:val="00AA4E7E"/>
    <w:rsid w:val="00AA537E"/>
    <w:rsid w:val="00AA61A8"/>
    <w:rsid w:val="00AA6358"/>
    <w:rsid w:val="00AA646D"/>
    <w:rsid w:val="00AA6BD1"/>
    <w:rsid w:val="00AA6E59"/>
    <w:rsid w:val="00AB0D0B"/>
    <w:rsid w:val="00AB116F"/>
    <w:rsid w:val="00AB11C8"/>
    <w:rsid w:val="00AB11E6"/>
    <w:rsid w:val="00AB25E8"/>
    <w:rsid w:val="00AB291E"/>
    <w:rsid w:val="00AB2AE8"/>
    <w:rsid w:val="00AB36C8"/>
    <w:rsid w:val="00AB3D13"/>
    <w:rsid w:val="00AB400B"/>
    <w:rsid w:val="00AB4A51"/>
    <w:rsid w:val="00AB4B44"/>
    <w:rsid w:val="00AB51FA"/>
    <w:rsid w:val="00AB56B6"/>
    <w:rsid w:val="00AB5DAF"/>
    <w:rsid w:val="00AB5E1B"/>
    <w:rsid w:val="00AB5EFA"/>
    <w:rsid w:val="00AB647F"/>
    <w:rsid w:val="00AB6949"/>
    <w:rsid w:val="00AB6E61"/>
    <w:rsid w:val="00AB7667"/>
    <w:rsid w:val="00AB7CCD"/>
    <w:rsid w:val="00AC0812"/>
    <w:rsid w:val="00AC08B6"/>
    <w:rsid w:val="00AC0E61"/>
    <w:rsid w:val="00AC12AE"/>
    <w:rsid w:val="00AC17C2"/>
    <w:rsid w:val="00AC24F6"/>
    <w:rsid w:val="00AC2D8D"/>
    <w:rsid w:val="00AC36CD"/>
    <w:rsid w:val="00AC4664"/>
    <w:rsid w:val="00AC4809"/>
    <w:rsid w:val="00AC4952"/>
    <w:rsid w:val="00AC4A7B"/>
    <w:rsid w:val="00AC4FCA"/>
    <w:rsid w:val="00AC5AFD"/>
    <w:rsid w:val="00AC5F5A"/>
    <w:rsid w:val="00AC6421"/>
    <w:rsid w:val="00AC691F"/>
    <w:rsid w:val="00AC70FC"/>
    <w:rsid w:val="00AC78D1"/>
    <w:rsid w:val="00AC7FF2"/>
    <w:rsid w:val="00AD0AAC"/>
    <w:rsid w:val="00AD0AE1"/>
    <w:rsid w:val="00AD0E31"/>
    <w:rsid w:val="00AD1A2F"/>
    <w:rsid w:val="00AD1ED6"/>
    <w:rsid w:val="00AD29D2"/>
    <w:rsid w:val="00AD4939"/>
    <w:rsid w:val="00AD4F32"/>
    <w:rsid w:val="00AD53BC"/>
    <w:rsid w:val="00AD585C"/>
    <w:rsid w:val="00AD5F50"/>
    <w:rsid w:val="00AD6A70"/>
    <w:rsid w:val="00AD71CA"/>
    <w:rsid w:val="00AD780F"/>
    <w:rsid w:val="00AD7FDC"/>
    <w:rsid w:val="00AE086D"/>
    <w:rsid w:val="00AE0CF9"/>
    <w:rsid w:val="00AE1BF8"/>
    <w:rsid w:val="00AE1C02"/>
    <w:rsid w:val="00AE26C1"/>
    <w:rsid w:val="00AE276B"/>
    <w:rsid w:val="00AE2F51"/>
    <w:rsid w:val="00AE349F"/>
    <w:rsid w:val="00AE45A4"/>
    <w:rsid w:val="00AE5039"/>
    <w:rsid w:val="00AE596B"/>
    <w:rsid w:val="00AE5EB7"/>
    <w:rsid w:val="00AE6248"/>
    <w:rsid w:val="00AE6AFD"/>
    <w:rsid w:val="00AE6CB2"/>
    <w:rsid w:val="00AE6CDB"/>
    <w:rsid w:val="00AE6F41"/>
    <w:rsid w:val="00AE7498"/>
    <w:rsid w:val="00AE76EB"/>
    <w:rsid w:val="00AE7C52"/>
    <w:rsid w:val="00AF09C0"/>
    <w:rsid w:val="00AF0E11"/>
    <w:rsid w:val="00AF0F7B"/>
    <w:rsid w:val="00AF1830"/>
    <w:rsid w:val="00AF189B"/>
    <w:rsid w:val="00AF23F4"/>
    <w:rsid w:val="00AF2A7A"/>
    <w:rsid w:val="00AF340E"/>
    <w:rsid w:val="00AF3A7F"/>
    <w:rsid w:val="00AF40C0"/>
    <w:rsid w:val="00AF430D"/>
    <w:rsid w:val="00AF451C"/>
    <w:rsid w:val="00AF49CB"/>
    <w:rsid w:val="00AF4C45"/>
    <w:rsid w:val="00AF4D82"/>
    <w:rsid w:val="00AF60FA"/>
    <w:rsid w:val="00AF6189"/>
    <w:rsid w:val="00AF61DF"/>
    <w:rsid w:val="00AF62C8"/>
    <w:rsid w:val="00AF64DB"/>
    <w:rsid w:val="00AF6EF0"/>
    <w:rsid w:val="00AF6EF7"/>
    <w:rsid w:val="00B00836"/>
    <w:rsid w:val="00B00AD3"/>
    <w:rsid w:val="00B013C3"/>
    <w:rsid w:val="00B01428"/>
    <w:rsid w:val="00B021B6"/>
    <w:rsid w:val="00B02809"/>
    <w:rsid w:val="00B0295C"/>
    <w:rsid w:val="00B0467C"/>
    <w:rsid w:val="00B04C2A"/>
    <w:rsid w:val="00B05D70"/>
    <w:rsid w:val="00B05E00"/>
    <w:rsid w:val="00B06063"/>
    <w:rsid w:val="00B06CBA"/>
    <w:rsid w:val="00B06FD4"/>
    <w:rsid w:val="00B0747B"/>
    <w:rsid w:val="00B07BD8"/>
    <w:rsid w:val="00B07BEA"/>
    <w:rsid w:val="00B1053E"/>
    <w:rsid w:val="00B10B23"/>
    <w:rsid w:val="00B10DE1"/>
    <w:rsid w:val="00B117FC"/>
    <w:rsid w:val="00B120C7"/>
    <w:rsid w:val="00B123EC"/>
    <w:rsid w:val="00B134BC"/>
    <w:rsid w:val="00B13E0E"/>
    <w:rsid w:val="00B140D3"/>
    <w:rsid w:val="00B14267"/>
    <w:rsid w:val="00B14378"/>
    <w:rsid w:val="00B145B8"/>
    <w:rsid w:val="00B14D08"/>
    <w:rsid w:val="00B16952"/>
    <w:rsid w:val="00B16CAA"/>
    <w:rsid w:val="00B16DDB"/>
    <w:rsid w:val="00B16FEF"/>
    <w:rsid w:val="00B1721C"/>
    <w:rsid w:val="00B174DC"/>
    <w:rsid w:val="00B17A2D"/>
    <w:rsid w:val="00B20BBC"/>
    <w:rsid w:val="00B20D66"/>
    <w:rsid w:val="00B216DA"/>
    <w:rsid w:val="00B226E2"/>
    <w:rsid w:val="00B230C8"/>
    <w:rsid w:val="00B23837"/>
    <w:rsid w:val="00B2384F"/>
    <w:rsid w:val="00B23BA0"/>
    <w:rsid w:val="00B24C37"/>
    <w:rsid w:val="00B24DDF"/>
    <w:rsid w:val="00B25202"/>
    <w:rsid w:val="00B2578D"/>
    <w:rsid w:val="00B25F1E"/>
    <w:rsid w:val="00B268CF"/>
    <w:rsid w:val="00B26A47"/>
    <w:rsid w:val="00B27166"/>
    <w:rsid w:val="00B271C2"/>
    <w:rsid w:val="00B2762A"/>
    <w:rsid w:val="00B27982"/>
    <w:rsid w:val="00B27BBD"/>
    <w:rsid w:val="00B3005D"/>
    <w:rsid w:val="00B30736"/>
    <w:rsid w:val="00B30DE2"/>
    <w:rsid w:val="00B310CE"/>
    <w:rsid w:val="00B31138"/>
    <w:rsid w:val="00B312C6"/>
    <w:rsid w:val="00B3184C"/>
    <w:rsid w:val="00B319A4"/>
    <w:rsid w:val="00B319C8"/>
    <w:rsid w:val="00B31B74"/>
    <w:rsid w:val="00B31CF6"/>
    <w:rsid w:val="00B329BD"/>
    <w:rsid w:val="00B32C86"/>
    <w:rsid w:val="00B3316D"/>
    <w:rsid w:val="00B331ED"/>
    <w:rsid w:val="00B3377C"/>
    <w:rsid w:val="00B34E30"/>
    <w:rsid w:val="00B35567"/>
    <w:rsid w:val="00B35711"/>
    <w:rsid w:val="00B359B2"/>
    <w:rsid w:val="00B35EA1"/>
    <w:rsid w:val="00B36862"/>
    <w:rsid w:val="00B3702D"/>
    <w:rsid w:val="00B372A5"/>
    <w:rsid w:val="00B37382"/>
    <w:rsid w:val="00B379F6"/>
    <w:rsid w:val="00B37B33"/>
    <w:rsid w:val="00B37CB5"/>
    <w:rsid w:val="00B40919"/>
    <w:rsid w:val="00B418B4"/>
    <w:rsid w:val="00B41C36"/>
    <w:rsid w:val="00B42DFF"/>
    <w:rsid w:val="00B436AA"/>
    <w:rsid w:val="00B43855"/>
    <w:rsid w:val="00B44305"/>
    <w:rsid w:val="00B44AF9"/>
    <w:rsid w:val="00B44C5C"/>
    <w:rsid w:val="00B44DD3"/>
    <w:rsid w:val="00B453B9"/>
    <w:rsid w:val="00B46526"/>
    <w:rsid w:val="00B46F10"/>
    <w:rsid w:val="00B479AF"/>
    <w:rsid w:val="00B501FA"/>
    <w:rsid w:val="00B5148D"/>
    <w:rsid w:val="00B5178B"/>
    <w:rsid w:val="00B5183D"/>
    <w:rsid w:val="00B51D7D"/>
    <w:rsid w:val="00B521D7"/>
    <w:rsid w:val="00B5237E"/>
    <w:rsid w:val="00B5245F"/>
    <w:rsid w:val="00B5335C"/>
    <w:rsid w:val="00B540AF"/>
    <w:rsid w:val="00B545A8"/>
    <w:rsid w:val="00B55105"/>
    <w:rsid w:val="00B55359"/>
    <w:rsid w:val="00B555D5"/>
    <w:rsid w:val="00B559EF"/>
    <w:rsid w:val="00B565D7"/>
    <w:rsid w:val="00B56AC0"/>
    <w:rsid w:val="00B56B4E"/>
    <w:rsid w:val="00B56C69"/>
    <w:rsid w:val="00B56F14"/>
    <w:rsid w:val="00B578A8"/>
    <w:rsid w:val="00B578C9"/>
    <w:rsid w:val="00B57E87"/>
    <w:rsid w:val="00B60032"/>
    <w:rsid w:val="00B601B3"/>
    <w:rsid w:val="00B6074E"/>
    <w:rsid w:val="00B61308"/>
    <w:rsid w:val="00B61394"/>
    <w:rsid w:val="00B61751"/>
    <w:rsid w:val="00B619E8"/>
    <w:rsid w:val="00B62CBD"/>
    <w:rsid w:val="00B631CF"/>
    <w:rsid w:val="00B63E01"/>
    <w:rsid w:val="00B6409A"/>
    <w:rsid w:val="00B6423C"/>
    <w:rsid w:val="00B64569"/>
    <w:rsid w:val="00B64601"/>
    <w:rsid w:val="00B64CE0"/>
    <w:rsid w:val="00B64DD5"/>
    <w:rsid w:val="00B64EDB"/>
    <w:rsid w:val="00B64F23"/>
    <w:rsid w:val="00B64FBB"/>
    <w:rsid w:val="00B655EF"/>
    <w:rsid w:val="00B65FBF"/>
    <w:rsid w:val="00B666E5"/>
    <w:rsid w:val="00B66A99"/>
    <w:rsid w:val="00B66BE1"/>
    <w:rsid w:val="00B670C0"/>
    <w:rsid w:val="00B67411"/>
    <w:rsid w:val="00B67A0A"/>
    <w:rsid w:val="00B70A81"/>
    <w:rsid w:val="00B70BE6"/>
    <w:rsid w:val="00B7191C"/>
    <w:rsid w:val="00B71B76"/>
    <w:rsid w:val="00B71D8D"/>
    <w:rsid w:val="00B7217A"/>
    <w:rsid w:val="00B72F5D"/>
    <w:rsid w:val="00B7305F"/>
    <w:rsid w:val="00B7326C"/>
    <w:rsid w:val="00B73CAF"/>
    <w:rsid w:val="00B7402A"/>
    <w:rsid w:val="00B7418A"/>
    <w:rsid w:val="00B74271"/>
    <w:rsid w:val="00B749F3"/>
    <w:rsid w:val="00B751AE"/>
    <w:rsid w:val="00B7531B"/>
    <w:rsid w:val="00B75844"/>
    <w:rsid w:val="00B75E76"/>
    <w:rsid w:val="00B75FC6"/>
    <w:rsid w:val="00B7621E"/>
    <w:rsid w:val="00B764B9"/>
    <w:rsid w:val="00B7677C"/>
    <w:rsid w:val="00B77262"/>
    <w:rsid w:val="00B772CD"/>
    <w:rsid w:val="00B77A54"/>
    <w:rsid w:val="00B77A91"/>
    <w:rsid w:val="00B77AC9"/>
    <w:rsid w:val="00B77AF1"/>
    <w:rsid w:val="00B77E1B"/>
    <w:rsid w:val="00B77F20"/>
    <w:rsid w:val="00B802A5"/>
    <w:rsid w:val="00B804C7"/>
    <w:rsid w:val="00B80C63"/>
    <w:rsid w:val="00B821FF"/>
    <w:rsid w:val="00B82405"/>
    <w:rsid w:val="00B82675"/>
    <w:rsid w:val="00B8272D"/>
    <w:rsid w:val="00B8280B"/>
    <w:rsid w:val="00B828C0"/>
    <w:rsid w:val="00B82ACD"/>
    <w:rsid w:val="00B82C7D"/>
    <w:rsid w:val="00B831B2"/>
    <w:rsid w:val="00B838D9"/>
    <w:rsid w:val="00B8390C"/>
    <w:rsid w:val="00B83FF2"/>
    <w:rsid w:val="00B844CA"/>
    <w:rsid w:val="00B84A0D"/>
    <w:rsid w:val="00B84A30"/>
    <w:rsid w:val="00B85F56"/>
    <w:rsid w:val="00B86063"/>
    <w:rsid w:val="00B87F42"/>
    <w:rsid w:val="00B90A80"/>
    <w:rsid w:val="00B90B66"/>
    <w:rsid w:val="00B9134D"/>
    <w:rsid w:val="00B91934"/>
    <w:rsid w:val="00B92007"/>
    <w:rsid w:val="00B9202E"/>
    <w:rsid w:val="00B924BD"/>
    <w:rsid w:val="00B92805"/>
    <w:rsid w:val="00B92ED2"/>
    <w:rsid w:val="00B9335F"/>
    <w:rsid w:val="00B941DA"/>
    <w:rsid w:val="00B94229"/>
    <w:rsid w:val="00B94526"/>
    <w:rsid w:val="00B94551"/>
    <w:rsid w:val="00B950BC"/>
    <w:rsid w:val="00B950E6"/>
    <w:rsid w:val="00B95E76"/>
    <w:rsid w:val="00B96690"/>
    <w:rsid w:val="00B96749"/>
    <w:rsid w:val="00B96DE5"/>
    <w:rsid w:val="00B97349"/>
    <w:rsid w:val="00B97BDE"/>
    <w:rsid w:val="00BA0071"/>
    <w:rsid w:val="00BA0076"/>
    <w:rsid w:val="00BA01CB"/>
    <w:rsid w:val="00BA0BA6"/>
    <w:rsid w:val="00BA1508"/>
    <w:rsid w:val="00BA1925"/>
    <w:rsid w:val="00BA1FC4"/>
    <w:rsid w:val="00BA27CA"/>
    <w:rsid w:val="00BA2B18"/>
    <w:rsid w:val="00BA2F2C"/>
    <w:rsid w:val="00BA31D3"/>
    <w:rsid w:val="00BA3B46"/>
    <w:rsid w:val="00BA3DB5"/>
    <w:rsid w:val="00BA5488"/>
    <w:rsid w:val="00BA5626"/>
    <w:rsid w:val="00BA6839"/>
    <w:rsid w:val="00BA78E7"/>
    <w:rsid w:val="00BB000D"/>
    <w:rsid w:val="00BB0DE5"/>
    <w:rsid w:val="00BB1672"/>
    <w:rsid w:val="00BB19B8"/>
    <w:rsid w:val="00BB2135"/>
    <w:rsid w:val="00BB2AB3"/>
    <w:rsid w:val="00BB2C78"/>
    <w:rsid w:val="00BB3145"/>
    <w:rsid w:val="00BB349A"/>
    <w:rsid w:val="00BB3995"/>
    <w:rsid w:val="00BB3A67"/>
    <w:rsid w:val="00BB3A93"/>
    <w:rsid w:val="00BB3C9B"/>
    <w:rsid w:val="00BB3D44"/>
    <w:rsid w:val="00BB4505"/>
    <w:rsid w:val="00BB4552"/>
    <w:rsid w:val="00BB490A"/>
    <w:rsid w:val="00BB56B9"/>
    <w:rsid w:val="00BB5AB5"/>
    <w:rsid w:val="00BB67A6"/>
    <w:rsid w:val="00BB686A"/>
    <w:rsid w:val="00BB6B83"/>
    <w:rsid w:val="00BB6F7B"/>
    <w:rsid w:val="00BB7393"/>
    <w:rsid w:val="00BC027A"/>
    <w:rsid w:val="00BC07E9"/>
    <w:rsid w:val="00BC0913"/>
    <w:rsid w:val="00BC1552"/>
    <w:rsid w:val="00BC17C9"/>
    <w:rsid w:val="00BC19B4"/>
    <w:rsid w:val="00BC1C2A"/>
    <w:rsid w:val="00BC2541"/>
    <w:rsid w:val="00BC2B77"/>
    <w:rsid w:val="00BC2DA8"/>
    <w:rsid w:val="00BC319E"/>
    <w:rsid w:val="00BC375D"/>
    <w:rsid w:val="00BC435B"/>
    <w:rsid w:val="00BC4416"/>
    <w:rsid w:val="00BC48B3"/>
    <w:rsid w:val="00BC4BC2"/>
    <w:rsid w:val="00BC4CD6"/>
    <w:rsid w:val="00BC4D92"/>
    <w:rsid w:val="00BC57A3"/>
    <w:rsid w:val="00BC58ED"/>
    <w:rsid w:val="00BC5B2B"/>
    <w:rsid w:val="00BC615B"/>
    <w:rsid w:val="00BC6F38"/>
    <w:rsid w:val="00BC7494"/>
    <w:rsid w:val="00BD0ABB"/>
    <w:rsid w:val="00BD0F2D"/>
    <w:rsid w:val="00BD336E"/>
    <w:rsid w:val="00BD386E"/>
    <w:rsid w:val="00BD4369"/>
    <w:rsid w:val="00BD44AB"/>
    <w:rsid w:val="00BD4504"/>
    <w:rsid w:val="00BD60F9"/>
    <w:rsid w:val="00BD6393"/>
    <w:rsid w:val="00BD67C3"/>
    <w:rsid w:val="00BD69C6"/>
    <w:rsid w:val="00BD6BF3"/>
    <w:rsid w:val="00BD6EBD"/>
    <w:rsid w:val="00BD7679"/>
    <w:rsid w:val="00BD772F"/>
    <w:rsid w:val="00BE051A"/>
    <w:rsid w:val="00BE0C16"/>
    <w:rsid w:val="00BE18FA"/>
    <w:rsid w:val="00BE1BBD"/>
    <w:rsid w:val="00BE1D36"/>
    <w:rsid w:val="00BE2BB0"/>
    <w:rsid w:val="00BE3011"/>
    <w:rsid w:val="00BE3925"/>
    <w:rsid w:val="00BE3C8C"/>
    <w:rsid w:val="00BE41B7"/>
    <w:rsid w:val="00BE47B6"/>
    <w:rsid w:val="00BE4B7D"/>
    <w:rsid w:val="00BE535F"/>
    <w:rsid w:val="00BE53EA"/>
    <w:rsid w:val="00BE6322"/>
    <w:rsid w:val="00BE6955"/>
    <w:rsid w:val="00BE7430"/>
    <w:rsid w:val="00BF0518"/>
    <w:rsid w:val="00BF10B4"/>
    <w:rsid w:val="00BF10E0"/>
    <w:rsid w:val="00BF114F"/>
    <w:rsid w:val="00BF1972"/>
    <w:rsid w:val="00BF1B77"/>
    <w:rsid w:val="00BF2893"/>
    <w:rsid w:val="00BF2BED"/>
    <w:rsid w:val="00BF3A99"/>
    <w:rsid w:val="00BF3F7F"/>
    <w:rsid w:val="00BF4358"/>
    <w:rsid w:val="00BF44AE"/>
    <w:rsid w:val="00BF44BB"/>
    <w:rsid w:val="00BF4C4A"/>
    <w:rsid w:val="00BF5778"/>
    <w:rsid w:val="00BF5ABB"/>
    <w:rsid w:val="00BF5CA1"/>
    <w:rsid w:val="00BF5D60"/>
    <w:rsid w:val="00BF60E9"/>
    <w:rsid w:val="00BF63BE"/>
    <w:rsid w:val="00BF64B1"/>
    <w:rsid w:val="00BF6C77"/>
    <w:rsid w:val="00BF6DE0"/>
    <w:rsid w:val="00BF712D"/>
    <w:rsid w:val="00BF7201"/>
    <w:rsid w:val="00BF7322"/>
    <w:rsid w:val="00BF7ACB"/>
    <w:rsid w:val="00BF7DF1"/>
    <w:rsid w:val="00C007BE"/>
    <w:rsid w:val="00C00B9C"/>
    <w:rsid w:val="00C00CD7"/>
    <w:rsid w:val="00C00D9A"/>
    <w:rsid w:val="00C00DD1"/>
    <w:rsid w:val="00C0175C"/>
    <w:rsid w:val="00C017B9"/>
    <w:rsid w:val="00C01A2F"/>
    <w:rsid w:val="00C02442"/>
    <w:rsid w:val="00C024A3"/>
    <w:rsid w:val="00C024F0"/>
    <w:rsid w:val="00C030B4"/>
    <w:rsid w:val="00C03362"/>
    <w:rsid w:val="00C050C1"/>
    <w:rsid w:val="00C0512E"/>
    <w:rsid w:val="00C0625D"/>
    <w:rsid w:val="00C0638C"/>
    <w:rsid w:val="00C06750"/>
    <w:rsid w:val="00C06FFC"/>
    <w:rsid w:val="00C076AD"/>
    <w:rsid w:val="00C07B80"/>
    <w:rsid w:val="00C100EE"/>
    <w:rsid w:val="00C109BC"/>
    <w:rsid w:val="00C109F4"/>
    <w:rsid w:val="00C11769"/>
    <w:rsid w:val="00C11846"/>
    <w:rsid w:val="00C11939"/>
    <w:rsid w:val="00C12023"/>
    <w:rsid w:val="00C12290"/>
    <w:rsid w:val="00C1244D"/>
    <w:rsid w:val="00C12EA1"/>
    <w:rsid w:val="00C13069"/>
    <w:rsid w:val="00C1382B"/>
    <w:rsid w:val="00C1407E"/>
    <w:rsid w:val="00C14721"/>
    <w:rsid w:val="00C14C17"/>
    <w:rsid w:val="00C15077"/>
    <w:rsid w:val="00C15121"/>
    <w:rsid w:val="00C15195"/>
    <w:rsid w:val="00C15CBC"/>
    <w:rsid w:val="00C167A9"/>
    <w:rsid w:val="00C17487"/>
    <w:rsid w:val="00C1773D"/>
    <w:rsid w:val="00C20227"/>
    <w:rsid w:val="00C2098C"/>
    <w:rsid w:val="00C21409"/>
    <w:rsid w:val="00C214CB"/>
    <w:rsid w:val="00C21B51"/>
    <w:rsid w:val="00C21B83"/>
    <w:rsid w:val="00C21B8D"/>
    <w:rsid w:val="00C236E8"/>
    <w:rsid w:val="00C2424F"/>
    <w:rsid w:val="00C245E5"/>
    <w:rsid w:val="00C25013"/>
    <w:rsid w:val="00C2507A"/>
    <w:rsid w:val="00C253E5"/>
    <w:rsid w:val="00C25E3D"/>
    <w:rsid w:val="00C26084"/>
    <w:rsid w:val="00C260AC"/>
    <w:rsid w:val="00C26C2B"/>
    <w:rsid w:val="00C277AA"/>
    <w:rsid w:val="00C27D07"/>
    <w:rsid w:val="00C30E97"/>
    <w:rsid w:val="00C31CC0"/>
    <w:rsid w:val="00C31F26"/>
    <w:rsid w:val="00C32722"/>
    <w:rsid w:val="00C32BF3"/>
    <w:rsid w:val="00C32D12"/>
    <w:rsid w:val="00C33C5C"/>
    <w:rsid w:val="00C33CE3"/>
    <w:rsid w:val="00C342E6"/>
    <w:rsid w:val="00C3506B"/>
    <w:rsid w:val="00C35651"/>
    <w:rsid w:val="00C3608D"/>
    <w:rsid w:val="00C360B2"/>
    <w:rsid w:val="00C36704"/>
    <w:rsid w:val="00C368B1"/>
    <w:rsid w:val="00C37CC1"/>
    <w:rsid w:val="00C37ED9"/>
    <w:rsid w:val="00C404C7"/>
    <w:rsid w:val="00C409B2"/>
    <w:rsid w:val="00C409B9"/>
    <w:rsid w:val="00C40A98"/>
    <w:rsid w:val="00C40F82"/>
    <w:rsid w:val="00C4157A"/>
    <w:rsid w:val="00C41759"/>
    <w:rsid w:val="00C41FA9"/>
    <w:rsid w:val="00C423EA"/>
    <w:rsid w:val="00C4255F"/>
    <w:rsid w:val="00C4318C"/>
    <w:rsid w:val="00C43722"/>
    <w:rsid w:val="00C43AE1"/>
    <w:rsid w:val="00C43D11"/>
    <w:rsid w:val="00C43D2E"/>
    <w:rsid w:val="00C43F44"/>
    <w:rsid w:val="00C44D7C"/>
    <w:rsid w:val="00C45DD6"/>
    <w:rsid w:val="00C45E39"/>
    <w:rsid w:val="00C45FF5"/>
    <w:rsid w:val="00C46357"/>
    <w:rsid w:val="00C46698"/>
    <w:rsid w:val="00C47C22"/>
    <w:rsid w:val="00C47EFD"/>
    <w:rsid w:val="00C47F76"/>
    <w:rsid w:val="00C5023E"/>
    <w:rsid w:val="00C50A15"/>
    <w:rsid w:val="00C50DBC"/>
    <w:rsid w:val="00C51188"/>
    <w:rsid w:val="00C51A8B"/>
    <w:rsid w:val="00C52400"/>
    <w:rsid w:val="00C53EB6"/>
    <w:rsid w:val="00C54529"/>
    <w:rsid w:val="00C54701"/>
    <w:rsid w:val="00C55234"/>
    <w:rsid w:val="00C570E5"/>
    <w:rsid w:val="00C6091F"/>
    <w:rsid w:val="00C60FEF"/>
    <w:rsid w:val="00C615A4"/>
    <w:rsid w:val="00C62041"/>
    <w:rsid w:val="00C62328"/>
    <w:rsid w:val="00C62371"/>
    <w:rsid w:val="00C62AF1"/>
    <w:rsid w:val="00C63330"/>
    <w:rsid w:val="00C6355D"/>
    <w:rsid w:val="00C641A5"/>
    <w:rsid w:val="00C64403"/>
    <w:rsid w:val="00C65AE8"/>
    <w:rsid w:val="00C66C4B"/>
    <w:rsid w:val="00C66E0D"/>
    <w:rsid w:val="00C6725C"/>
    <w:rsid w:val="00C67588"/>
    <w:rsid w:val="00C704E7"/>
    <w:rsid w:val="00C710D8"/>
    <w:rsid w:val="00C7173E"/>
    <w:rsid w:val="00C719AC"/>
    <w:rsid w:val="00C72240"/>
    <w:rsid w:val="00C7260E"/>
    <w:rsid w:val="00C7364C"/>
    <w:rsid w:val="00C7512A"/>
    <w:rsid w:val="00C776C1"/>
    <w:rsid w:val="00C77C49"/>
    <w:rsid w:val="00C77E16"/>
    <w:rsid w:val="00C8017D"/>
    <w:rsid w:val="00C807DD"/>
    <w:rsid w:val="00C80D7A"/>
    <w:rsid w:val="00C8102C"/>
    <w:rsid w:val="00C81177"/>
    <w:rsid w:val="00C814BC"/>
    <w:rsid w:val="00C818A8"/>
    <w:rsid w:val="00C824E7"/>
    <w:rsid w:val="00C82C24"/>
    <w:rsid w:val="00C82C9A"/>
    <w:rsid w:val="00C82FF2"/>
    <w:rsid w:val="00C83274"/>
    <w:rsid w:val="00C8327C"/>
    <w:rsid w:val="00C83DF9"/>
    <w:rsid w:val="00C8460A"/>
    <w:rsid w:val="00C85CE3"/>
    <w:rsid w:val="00C85CEA"/>
    <w:rsid w:val="00C85F45"/>
    <w:rsid w:val="00C85F7A"/>
    <w:rsid w:val="00C866D0"/>
    <w:rsid w:val="00C86861"/>
    <w:rsid w:val="00C8692E"/>
    <w:rsid w:val="00C878D2"/>
    <w:rsid w:val="00C906A4"/>
    <w:rsid w:val="00C90717"/>
    <w:rsid w:val="00C909D3"/>
    <w:rsid w:val="00C91502"/>
    <w:rsid w:val="00C9206A"/>
    <w:rsid w:val="00C926AC"/>
    <w:rsid w:val="00C92B31"/>
    <w:rsid w:val="00C92E65"/>
    <w:rsid w:val="00C93172"/>
    <w:rsid w:val="00C93A38"/>
    <w:rsid w:val="00C93B8C"/>
    <w:rsid w:val="00C93D77"/>
    <w:rsid w:val="00C9416B"/>
    <w:rsid w:val="00C94C1F"/>
    <w:rsid w:val="00C94FA4"/>
    <w:rsid w:val="00C95004"/>
    <w:rsid w:val="00C96456"/>
    <w:rsid w:val="00C96530"/>
    <w:rsid w:val="00C96618"/>
    <w:rsid w:val="00C97010"/>
    <w:rsid w:val="00C976BB"/>
    <w:rsid w:val="00C977BD"/>
    <w:rsid w:val="00CA15D0"/>
    <w:rsid w:val="00CA25EE"/>
    <w:rsid w:val="00CA2961"/>
    <w:rsid w:val="00CA33BA"/>
    <w:rsid w:val="00CA383E"/>
    <w:rsid w:val="00CA3A82"/>
    <w:rsid w:val="00CA3F73"/>
    <w:rsid w:val="00CA4DCE"/>
    <w:rsid w:val="00CA52EB"/>
    <w:rsid w:val="00CA573C"/>
    <w:rsid w:val="00CA5BE7"/>
    <w:rsid w:val="00CA5FD7"/>
    <w:rsid w:val="00CA61EF"/>
    <w:rsid w:val="00CA636D"/>
    <w:rsid w:val="00CA652D"/>
    <w:rsid w:val="00CA6DC3"/>
    <w:rsid w:val="00CA744F"/>
    <w:rsid w:val="00CA78C0"/>
    <w:rsid w:val="00CA7CF2"/>
    <w:rsid w:val="00CA7E26"/>
    <w:rsid w:val="00CA7EB0"/>
    <w:rsid w:val="00CB0191"/>
    <w:rsid w:val="00CB0325"/>
    <w:rsid w:val="00CB09C0"/>
    <w:rsid w:val="00CB09D9"/>
    <w:rsid w:val="00CB0BC0"/>
    <w:rsid w:val="00CB10C8"/>
    <w:rsid w:val="00CB1175"/>
    <w:rsid w:val="00CB1178"/>
    <w:rsid w:val="00CB198C"/>
    <w:rsid w:val="00CB2381"/>
    <w:rsid w:val="00CB23E2"/>
    <w:rsid w:val="00CB2606"/>
    <w:rsid w:val="00CB2B77"/>
    <w:rsid w:val="00CB2BCD"/>
    <w:rsid w:val="00CB31B5"/>
    <w:rsid w:val="00CB3653"/>
    <w:rsid w:val="00CB377C"/>
    <w:rsid w:val="00CB4615"/>
    <w:rsid w:val="00CB4AE6"/>
    <w:rsid w:val="00CB551A"/>
    <w:rsid w:val="00CB5A83"/>
    <w:rsid w:val="00CB5D2A"/>
    <w:rsid w:val="00CB5F02"/>
    <w:rsid w:val="00CB689B"/>
    <w:rsid w:val="00CB6B1C"/>
    <w:rsid w:val="00CB6F8A"/>
    <w:rsid w:val="00CB7434"/>
    <w:rsid w:val="00CB7802"/>
    <w:rsid w:val="00CB7D70"/>
    <w:rsid w:val="00CB7E9D"/>
    <w:rsid w:val="00CC01C2"/>
    <w:rsid w:val="00CC1126"/>
    <w:rsid w:val="00CC199A"/>
    <w:rsid w:val="00CC201C"/>
    <w:rsid w:val="00CC272F"/>
    <w:rsid w:val="00CC3EF1"/>
    <w:rsid w:val="00CC4158"/>
    <w:rsid w:val="00CC4211"/>
    <w:rsid w:val="00CC50F2"/>
    <w:rsid w:val="00CC5300"/>
    <w:rsid w:val="00CC65B6"/>
    <w:rsid w:val="00CC6A7B"/>
    <w:rsid w:val="00CC7464"/>
    <w:rsid w:val="00CC74BB"/>
    <w:rsid w:val="00CC7710"/>
    <w:rsid w:val="00CD0A8F"/>
    <w:rsid w:val="00CD156C"/>
    <w:rsid w:val="00CD231B"/>
    <w:rsid w:val="00CD2AE8"/>
    <w:rsid w:val="00CD2C23"/>
    <w:rsid w:val="00CD3A3B"/>
    <w:rsid w:val="00CD541B"/>
    <w:rsid w:val="00CD55C4"/>
    <w:rsid w:val="00CD5675"/>
    <w:rsid w:val="00CD5862"/>
    <w:rsid w:val="00CD6757"/>
    <w:rsid w:val="00CD6D9E"/>
    <w:rsid w:val="00CD6F7C"/>
    <w:rsid w:val="00CD79C6"/>
    <w:rsid w:val="00CD7D45"/>
    <w:rsid w:val="00CE0087"/>
    <w:rsid w:val="00CE0F31"/>
    <w:rsid w:val="00CE1058"/>
    <w:rsid w:val="00CE110D"/>
    <w:rsid w:val="00CE13D5"/>
    <w:rsid w:val="00CE1856"/>
    <w:rsid w:val="00CE1DD5"/>
    <w:rsid w:val="00CE20C4"/>
    <w:rsid w:val="00CE20D8"/>
    <w:rsid w:val="00CE275E"/>
    <w:rsid w:val="00CE2BA6"/>
    <w:rsid w:val="00CE320D"/>
    <w:rsid w:val="00CE3514"/>
    <w:rsid w:val="00CE368A"/>
    <w:rsid w:val="00CE3A9B"/>
    <w:rsid w:val="00CE3AAD"/>
    <w:rsid w:val="00CE45A1"/>
    <w:rsid w:val="00CE4998"/>
    <w:rsid w:val="00CE4E2E"/>
    <w:rsid w:val="00CE50BA"/>
    <w:rsid w:val="00CE5A52"/>
    <w:rsid w:val="00CE5D23"/>
    <w:rsid w:val="00CE64EE"/>
    <w:rsid w:val="00CE66F0"/>
    <w:rsid w:val="00CE6DA1"/>
    <w:rsid w:val="00CF15A5"/>
    <w:rsid w:val="00CF18CC"/>
    <w:rsid w:val="00CF24CD"/>
    <w:rsid w:val="00CF29B6"/>
    <w:rsid w:val="00CF2A05"/>
    <w:rsid w:val="00CF2EF8"/>
    <w:rsid w:val="00CF2F11"/>
    <w:rsid w:val="00CF4E0D"/>
    <w:rsid w:val="00CF57AB"/>
    <w:rsid w:val="00CF5DDB"/>
    <w:rsid w:val="00CF61CC"/>
    <w:rsid w:val="00CF6BA2"/>
    <w:rsid w:val="00CF6DB2"/>
    <w:rsid w:val="00CF6EE7"/>
    <w:rsid w:val="00CF7194"/>
    <w:rsid w:val="00CF7E86"/>
    <w:rsid w:val="00D004A0"/>
    <w:rsid w:val="00D00BBF"/>
    <w:rsid w:val="00D0157C"/>
    <w:rsid w:val="00D0161F"/>
    <w:rsid w:val="00D01B43"/>
    <w:rsid w:val="00D020CA"/>
    <w:rsid w:val="00D026C7"/>
    <w:rsid w:val="00D02FEC"/>
    <w:rsid w:val="00D037F7"/>
    <w:rsid w:val="00D043E4"/>
    <w:rsid w:val="00D053C0"/>
    <w:rsid w:val="00D0570A"/>
    <w:rsid w:val="00D05BFC"/>
    <w:rsid w:val="00D05D53"/>
    <w:rsid w:val="00D05EA3"/>
    <w:rsid w:val="00D05ED7"/>
    <w:rsid w:val="00D06F08"/>
    <w:rsid w:val="00D070BC"/>
    <w:rsid w:val="00D070F8"/>
    <w:rsid w:val="00D07C9C"/>
    <w:rsid w:val="00D07E4E"/>
    <w:rsid w:val="00D100CE"/>
    <w:rsid w:val="00D10423"/>
    <w:rsid w:val="00D108CF"/>
    <w:rsid w:val="00D10AFD"/>
    <w:rsid w:val="00D115C6"/>
    <w:rsid w:val="00D11BC1"/>
    <w:rsid w:val="00D13593"/>
    <w:rsid w:val="00D13EAA"/>
    <w:rsid w:val="00D14120"/>
    <w:rsid w:val="00D1495F"/>
    <w:rsid w:val="00D1496E"/>
    <w:rsid w:val="00D14EFA"/>
    <w:rsid w:val="00D15007"/>
    <w:rsid w:val="00D155BE"/>
    <w:rsid w:val="00D158A5"/>
    <w:rsid w:val="00D158C6"/>
    <w:rsid w:val="00D16440"/>
    <w:rsid w:val="00D16B16"/>
    <w:rsid w:val="00D16DEA"/>
    <w:rsid w:val="00D16E74"/>
    <w:rsid w:val="00D17336"/>
    <w:rsid w:val="00D17C08"/>
    <w:rsid w:val="00D17C7C"/>
    <w:rsid w:val="00D17E62"/>
    <w:rsid w:val="00D204C1"/>
    <w:rsid w:val="00D22097"/>
    <w:rsid w:val="00D222BF"/>
    <w:rsid w:val="00D22E6A"/>
    <w:rsid w:val="00D2318C"/>
    <w:rsid w:val="00D23851"/>
    <w:rsid w:val="00D239BE"/>
    <w:rsid w:val="00D23B4C"/>
    <w:rsid w:val="00D23B5B"/>
    <w:rsid w:val="00D24158"/>
    <w:rsid w:val="00D24F25"/>
    <w:rsid w:val="00D266AB"/>
    <w:rsid w:val="00D267F0"/>
    <w:rsid w:val="00D26C3D"/>
    <w:rsid w:val="00D26DB3"/>
    <w:rsid w:val="00D27644"/>
    <w:rsid w:val="00D27BFF"/>
    <w:rsid w:val="00D27CBF"/>
    <w:rsid w:val="00D30301"/>
    <w:rsid w:val="00D30E7D"/>
    <w:rsid w:val="00D3119D"/>
    <w:rsid w:val="00D31336"/>
    <w:rsid w:val="00D31F3E"/>
    <w:rsid w:val="00D32472"/>
    <w:rsid w:val="00D32F34"/>
    <w:rsid w:val="00D332D7"/>
    <w:rsid w:val="00D334A5"/>
    <w:rsid w:val="00D33586"/>
    <w:rsid w:val="00D33A61"/>
    <w:rsid w:val="00D34574"/>
    <w:rsid w:val="00D345BB"/>
    <w:rsid w:val="00D34708"/>
    <w:rsid w:val="00D3644B"/>
    <w:rsid w:val="00D40044"/>
    <w:rsid w:val="00D40474"/>
    <w:rsid w:val="00D40B07"/>
    <w:rsid w:val="00D410AB"/>
    <w:rsid w:val="00D4125E"/>
    <w:rsid w:val="00D415EB"/>
    <w:rsid w:val="00D41731"/>
    <w:rsid w:val="00D41A20"/>
    <w:rsid w:val="00D421F8"/>
    <w:rsid w:val="00D43290"/>
    <w:rsid w:val="00D43A99"/>
    <w:rsid w:val="00D444E4"/>
    <w:rsid w:val="00D449D0"/>
    <w:rsid w:val="00D44D38"/>
    <w:rsid w:val="00D44FFE"/>
    <w:rsid w:val="00D45836"/>
    <w:rsid w:val="00D45967"/>
    <w:rsid w:val="00D45CF0"/>
    <w:rsid w:val="00D45FAF"/>
    <w:rsid w:val="00D45FD8"/>
    <w:rsid w:val="00D4658E"/>
    <w:rsid w:val="00D47000"/>
    <w:rsid w:val="00D47192"/>
    <w:rsid w:val="00D47A12"/>
    <w:rsid w:val="00D47D33"/>
    <w:rsid w:val="00D501F9"/>
    <w:rsid w:val="00D50442"/>
    <w:rsid w:val="00D506C3"/>
    <w:rsid w:val="00D50AB3"/>
    <w:rsid w:val="00D50BFF"/>
    <w:rsid w:val="00D51AB1"/>
    <w:rsid w:val="00D51DA7"/>
    <w:rsid w:val="00D526C0"/>
    <w:rsid w:val="00D52867"/>
    <w:rsid w:val="00D530F5"/>
    <w:rsid w:val="00D543C2"/>
    <w:rsid w:val="00D544A5"/>
    <w:rsid w:val="00D55A58"/>
    <w:rsid w:val="00D55D87"/>
    <w:rsid w:val="00D56103"/>
    <w:rsid w:val="00D5626E"/>
    <w:rsid w:val="00D56882"/>
    <w:rsid w:val="00D5695E"/>
    <w:rsid w:val="00D56A2B"/>
    <w:rsid w:val="00D573E5"/>
    <w:rsid w:val="00D57CD4"/>
    <w:rsid w:val="00D57F2E"/>
    <w:rsid w:val="00D603D3"/>
    <w:rsid w:val="00D60B77"/>
    <w:rsid w:val="00D60F3E"/>
    <w:rsid w:val="00D612C0"/>
    <w:rsid w:val="00D63428"/>
    <w:rsid w:val="00D6468D"/>
    <w:rsid w:val="00D64A13"/>
    <w:rsid w:val="00D64B64"/>
    <w:rsid w:val="00D64BA1"/>
    <w:rsid w:val="00D65480"/>
    <w:rsid w:val="00D65605"/>
    <w:rsid w:val="00D65D2B"/>
    <w:rsid w:val="00D662B1"/>
    <w:rsid w:val="00D662BE"/>
    <w:rsid w:val="00D66B1C"/>
    <w:rsid w:val="00D66D89"/>
    <w:rsid w:val="00D67218"/>
    <w:rsid w:val="00D70038"/>
    <w:rsid w:val="00D709BE"/>
    <w:rsid w:val="00D70D4D"/>
    <w:rsid w:val="00D714BC"/>
    <w:rsid w:val="00D71751"/>
    <w:rsid w:val="00D7259C"/>
    <w:rsid w:val="00D725D6"/>
    <w:rsid w:val="00D72E10"/>
    <w:rsid w:val="00D73082"/>
    <w:rsid w:val="00D73E59"/>
    <w:rsid w:val="00D73FBD"/>
    <w:rsid w:val="00D74508"/>
    <w:rsid w:val="00D74752"/>
    <w:rsid w:val="00D7491E"/>
    <w:rsid w:val="00D74B0D"/>
    <w:rsid w:val="00D74BE2"/>
    <w:rsid w:val="00D74C76"/>
    <w:rsid w:val="00D74C86"/>
    <w:rsid w:val="00D74CCC"/>
    <w:rsid w:val="00D75026"/>
    <w:rsid w:val="00D7524B"/>
    <w:rsid w:val="00D75450"/>
    <w:rsid w:val="00D75878"/>
    <w:rsid w:val="00D75D43"/>
    <w:rsid w:val="00D75FC6"/>
    <w:rsid w:val="00D769F5"/>
    <w:rsid w:val="00D76C68"/>
    <w:rsid w:val="00D76D96"/>
    <w:rsid w:val="00D76DA1"/>
    <w:rsid w:val="00D77116"/>
    <w:rsid w:val="00D77EED"/>
    <w:rsid w:val="00D81206"/>
    <w:rsid w:val="00D82052"/>
    <w:rsid w:val="00D831EE"/>
    <w:rsid w:val="00D83459"/>
    <w:rsid w:val="00D838F8"/>
    <w:rsid w:val="00D84896"/>
    <w:rsid w:val="00D84BEE"/>
    <w:rsid w:val="00D84CDA"/>
    <w:rsid w:val="00D84E20"/>
    <w:rsid w:val="00D850E6"/>
    <w:rsid w:val="00D8532A"/>
    <w:rsid w:val="00D85507"/>
    <w:rsid w:val="00D86BF3"/>
    <w:rsid w:val="00D86FFC"/>
    <w:rsid w:val="00D87DA9"/>
    <w:rsid w:val="00D87EBE"/>
    <w:rsid w:val="00D90392"/>
    <w:rsid w:val="00D906E9"/>
    <w:rsid w:val="00D9070D"/>
    <w:rsid w:val="00D907CE"/>
    <w:rsid w:val="00D90E1B"/>
    <w:rsid w:val="00D91619"/>
    <w:rsid w:val="00D91976"/>
    <w:rsid w:val="00D91DEC"/>
    <w:rsid w:val="00D91E42"/>
    <w:rsid w:val="00D9223E"/>
    <w:rsid w:val="00D923EE"/>
    <w:rsid w:val="00D92598"/>
    <w:rsid w:val="00D925C1"/>
    <w:rsid w:val="00D93219"/>
    <w:rsid w:val="00D93A84"/>
    <w:rsid w:val="00D93B17"/>
    <w:rsid w:val="00D93C29"/>
    <w:rsid w:val="00D94025"/>
    <w:rsid w:val="00D94215"/>
    <w:rsid w:val="00D94C0F"/>
    <w:rsid w:val="00D97214"/>
    <w:rsid w:val="00D97EEC"/>
    <w:rsid w:val="00DA11BB"/>
    <w:rsid w:val="00DA2395"/>
    <w:rsid w:val="00DA2936"/>
    <w:rsid w:val="00DA29A4"/>
    <w:rsid w:val="00DA2E46"/>
    <w:rsid w:val="00DA331F"/>
    <w:rsid w:val="00DA3C5F"/>
    <w:rsid w:val="00DA4699"/>
    <w:rsid w:val="00DA4C8A"/>
    <w:rsid w:val="00DA65D5"/>
    <w:rsid w:val="00DA7699"/>
    <w:rsid w:val="00DA789C"/>
    <w:rsid w:val="00DB0B9A"/>
    <w:rsid w:val="00DB156A"/>
    <w:rsid w:val="00DB1630"/>
    <w:rsid w:val="00DB19A9"/>
    <w:rsid w:val="00DB1E46"/>
    <w:rsid w:val="00DB2A81"/>
    <w:rsid w:val="00DB358C"/>
    <w:rsid w:val="00DB39FD"/>
    <w:rsid w:val="00DB3C7B"/>
    <w:rsid w:val="00DB3D0E"/>
    <w:rsid w:val="00DB3EC1"/>
    <w:rsid w:val="00DB4230"/>
    <w:rsid w:val="00DB4D0B"/>
    <w:rsid w:val="00DB576E"/>
    <w:rsid w:val="00DB6730"/>
    <w:rsid w:val="00DB6BE2"/>
    <w:rsid w:val="00DB75DB"/>
    <w:rsid w:val="00DB7E60"/>
    <w:rsid w:val="00DB7EF2"/>
    <w:rsid w:val="00DC0778"/>
    <w:rsid w:val="00DC0F42"/>
    <w:rsid w:val="00DC1BC1"/>
    <w:rsid w:val="00DC32E3"/>
    <w:rsid w:val="00DC33E2"/>
    <w:rsid w:val="00DC38A7"/>
    <w:rsid w:val="00DC4F8E"/>
    <w:rsid w:val="00DC5953"/>
    <w:rsid w:val="00DC5D5C"/>
    <w:rsid w:val="00DC66B2"/>
    <w:rsid w:val="00DC760E"/>
    <w:rsid w:val="00DD0069"/>
    <w:rsid w:val="00DD010D"/>
    <w:rsid w:val="00DD0593"/>
    <w:rsid w:val="00DD0B06"/>
    <w:rsid w:val="00DD0F54"/>
    <w:rsid w:val="00DD0F7C"/>
    <w:rsid w:val="00DD10C9"/>
    <w:rsid w:val="00DD146F"/>
    <w:rsid w:val="00DD1F19"/>
    <w:rsid w:val="00DD2854"/>
    <w:rsid w:val="00DD2C69"/>
    <w:rsid w:val="00DD31CB"/>
    <w:rsid w:val="00DD40E6"/>
    <w:rsid w:val="00DD4108"/>
    <w:rsid w:val="00DD6062"/>
    <w:rsid w:val="00DD6252"/>
    <w:rsid w:val="00DD6EB8"/>
    <w:rsid w:val="00DD7F0E"/>
    <w:rsid w:val="00DE062D"/>
    <w:rsid w:val="00DE0707"/>
    <w:rsid w:val="00DE1D49"/>
    <w:rsid w:val="00DE1DEC"/>
    <w:rsid w:val="00DE1EDA"/>
    <w:rsid w:val="00DE26DE"/>
    <w:rsid w:val="00DE2959"/>
    <w:rsid w:val="00DE298A"/>
    <w:rsid w:val="00DE3A8E"/>
    <w:rsid w:val="00DE4809"/>
    <w:rsid w:val="00DE4E29"/>
    <w:rsid w:val="00DE507C"/>
    <w:rsid w:val="00DE5B09"/>
    <w:rsid w:val="00DE5C3B"/>
    <w:rsid w:val="00DE6285"/>
    <w:rsid w:val="00DE6B1C"/>
    <w:rsid w:val="00DE6F6A"/>
    <w:rsid w:val="00DE7033"/>
    <w:rsid w:val="00DE7246"/>
    <w:rsid w:val="00DE7913"/>
    <w:rsid w:val="00DE7D3E"/>
    <w:rsid w:val="00DF061B"/>
    <w:rsid w:val="00DF079C"/>
    <w:rsid w:val="00DF0E28"/>
    <w:rsid w:val="00DF1DE7"/>
    <w:rsid w:val="00DF2124"/>
    <w:rsid w:val="00DF2B34"/>
    <w:rsid w:val="00DF2CF5"/>
    <w:rsid w:val="00DF300C"/>
    <w:rsid w:val="00DF3251"/>
    <w:rsid w:val="00DF32BE"/>
    <w:rsid w:val="00DF35BB"/>
    <w:rsid w:val="00DF361D"/>
    <w:rsid w:val="00DF370A"/>
    <w:rsid w:val="00DF4266"/>
    <w:rsid w:val="00DF4B13"/>
    <w:rsid w:val="00DF4B15"/>
    <w:rsid w:val="00DF5382"/>
    <w:rsid w:val="00DF5EB0"/>
    <w:rsid w:val="00DF5F4B"/>
    <w:rsid w:val="00DF6A2B"/>
    <w:rsid w:val="00DF7561"/>
    <w:rsid w:val="00DF7C34"/>
    <w:rsid w:val="00E00108"/>
    <w:rsid w:val="00E00239"/>
    <w:rsid w:val="00E004BB"/>
    <w:rsid w:val="00E00540"/>
    <w:rsid w:val="00E00A9F"/>
    <w:rsid w:val="00E00E9C"/>
    <w:rsid w:val="00E01313"/>
    <w:rsid w:val="00E02699"/>
    <w:rsid w:val="00E0279F"/>
    <w:rsid w:val="00E028ED"/>
    <w:rsid w:val="00E0373C"/>
    <w:rsid w:val="00E039F2"/>
    <w:rsid w:val="00E03E03"/>
    <w:rsid w:val="00E04BE3"/>
    <w:rsid w:val="00E04E15"/>
    <w:rsid w:val="00E051C5"/>
    <w:rsid w:val="00E05226"/>
    <w:rsid w:val="00E055B8"/>
    <w:rsid w:val="00E05E0C"/>
    <w:rsid w:val="00E06A95"/>
    <w:rsid w:val="00E06CA5"/>
    <w:rsid w:val="00E0732E"/>
    <w:rsid w:val="00E07730"/>
    <w:rsid w:val="00E077FC"/>
    <w:rsid w:val="00E07E41"/>
    <w:rsid w:val="00E1057E"/>
    <w:rsid w:val="00E1099E"/>
    <w:rsid w:val="00E10E02"/>
    <w:rsid w:val="00E1158F"/>
    <w:rsid w:val="00E117F6"/>
    <w:rsid w:val="00E11979"/>
    <w:rsid w:val="00E11B66"/>
    <w:rsid w:val="00E11F2F"/>
    <w:rsid w:val="00E12096"/>
    <w:rsid w:val="00E12CCC"/>
    <w:rsid w:val="00E13353"/>
    <w:rsid w:val="00E1394D"/>
    <w:rsid w:val="00E1549D"/>
    <w:rsid w:val="00E15DA0"/>
    <w:rsid w:val="00E15FE0"/>
    <w:rsid w:val="00E16021"/>
    <w:rsid w:val="00E166AA"/>
    <w:rsid w:val="00E16AB0"/>
    <w:rsid w:val="00E16D25"/>
    <w:rsid w:val="00E16DDC"/>
    <w:rsid w:val="00E1712F"/>
    <w:rsid w:val="00E1751F"/>
    <w:rsid w:val="00E17613"/>
    <w:rsid w:val="00E20080"/>
    <w:rsid w:val="00E20769"/>
    <w:rsid w:val="00E20B3B"/>
    <w:rsid w:val="00E20B88"/>
    <w:rsid w:val="00E2117E"/>
    <w:rsid w:val="00E2138D"/>
    <w:rsid w:val="00E21D57"/>
    <w:rsid w:val="00E21ED6"/>
    <w:rsid w:val="00E2249B"/>
    <w:rsid w:val="00E22BC1"/>
    <w:rsid w:val="00E22DE4"/>
    <w:rsid w:val="00E22EE4"/>
    <w:rsid w:val="00E2364A"/>
    <w:rsid w:val="00E23AD4"/>
    <w:rsid w:val="00E23FA9"/>
    <w:rsid w:val="00E24329"/>
    <w:rsid w:val="00E25007"/>
    <w:rsid w:val="00E25288"/>
    <w:rsid w:val="00E25FB3"/>
    <w:rsid w:val="00E2631B"/>
    <w:rsid w:val="00E26872"/>
    <w:rsid w:val="00E30701"/>
    <w:rsid w:val="00E310C9"/>
    <w:rsid w:val="00E31309"/>
    <w:rsid w:val="00E31633"/>
    <w:rsid w:val="00E31855"/>
    <w:rsid w:val="00E320C3"/>
    <w:rsid w:val="00E32321"/>
    <w:rsid w:val="00E32824"/>
    <w:rsid w:val="00E32EB2"/>
    <w:rsid w:val="00E33000"/>
    <w:rsid w:val="00E331B8"/>
    <w:rsid w:val="00E3386F"/>
    <w:rsid w:val="00E33F87"/>
    <w:rsid w:val="00E34162"/>
    <w:rsid w:val="00E3434E"/>
    <w:rsid w:val="00E3449D"/>
    <w:rsid w:val="00E345A1"/>
    <w:rsid w:val="00E3483B"/>
    <w:rsid w:val="00E34C82"/>
    <w:rsid w:val="00E34E4D"/>
    <w:rsid w:val="00E35652"/>
    <w:rsid w:val="00E35B2D"/>
    <w:rsid w:val="00E364B0"/>
    <w:rsid w:val="00E366D6"/>
    <w:rsid w:val="00E37380"/>
    <w:rsid w:val="00E3775B"/>
    <w:rsid w:val="00E37E7C"/>
    <w:rsid w:val="00E40195"/>
    <w:rsid w:val="00E406F3"/>
    <w:rsid w:val="00E40A5E"/>
    <w:rsid w:val="00E4125A"/>
    <w:rsid w:val="00E416DA"/>
    <w:rsid w:val="00E41B78"/>
    <w:rsid w:val="00E41CF8"/>
    <w:rsid w:val="00E41F86"/>
    <w:rsid w:val="00E424E4"/>
    <w:rsid w:val="00E42DC2"/>
    <w:rsid w:val="00E431D8"/>
    <w:rsid w:val="00E44634"/>
    <w:rsid w:val="00E44DE4"/>
    <w:rsid w:val="00E44EAF"/>
    <w:rsid w:val="00E44EB8"/>
    <w:rsid w:val="00E45146"/>
    <w:rsid w:val="00E4566F"/>
    <w:rsid w:val="00E461F3"/>
    <w:rsid w:val="00E462AA"/>
    <w:rsid w:val="00E463B6"/>
    <w:rsid w:val="00E47DA2"/>
    <w:rsid w:val="00E50584"/>
    <w:rsid w:val="00E510DD"/>
    <w:rsid w:val="00E51779"/>
    <w:rsid w:val="00E5264A"/>
    <w:rsid w:val="00E52717"/>
    <w:rsid w:val="00E529F7"/>
    <w:rsid w:val="00E52A6A"/>
    <w:rsid w:val="00E52F8C"/>
    <w:rsid w:val="00E5332B"/>
    <w:rsid w:val="00E53777"/>
    <w:rsid w:val="00E53792"/>
    <w:rsid w:val="00E53905"/>
    <w:rsid w:val="00E53B19"/>
    <w:rsid w:val="00E53E94"/>
    <w:rsid w:val="00E54C68"/>
    <w:rsid w:val="00E54F68"/>
    <w:rsid w:val="00E55464"/>
    <w:rsid w:val="00E55C9A"/>
    <w:rsid w:val="00E56967"/>
    <w:rsid w:val="00E57141"/>
    <w:rsid w:val="00E57183"/>
    <w:rsid w:val="00E5759F"/>
    <w:rsid w:val="00E575BA"/>
    <w:rsid w:val="00E60326"/>
    <w:rsid w:val="00E608CD"/>
    <w:rsid w:val="00E60C74"/>
    <w:rsid w:val="00E6114E"/>
    <w:rsid w:val="00E61187"/>
    <w:rsid w:val="00E612CA"/>
    <w:rsid w:val="00E61608"/>
    <w:rsid w:val="00E62797"/>
    <w:rsid w:val="00E62798"/>
    <w:rsid w:val="00E62A3A"/>
    <w:rsid w:val="00E62ADE"/>
    <w:rsid w:val="00E62E17"/>
    <w:rsid w:val="00E63CE8"/>
    <w:rsid w:val="00E64710"/>
    <w:rsid w:val="00E654DE"/>
    <w:rsid w:val="00E65B37"/>
    <w:rsid w:val="00E65C50"/>
    <w:rsid w:val="00E6610F"/>
    <w:rsid w:val="00E66D82"/>
    <w:rsid w:val="00E66E3A"/>
    <w:rsid w:val="00E67549"/>
    <w:rsid w:val="00E679D8"/>
    <w:rsid w:val="00E67BA3"/>
    <w:rsid w:val="00E70B56"/>
    <w:rsid w:val="00E70FBB"/>
    <w:rsid w:val="00E7123F"/>
    <w:rsid w:val="00E71649"/>
    <w:rsid w:val="00E71A32"/>
    <w:rsid w:val="00E71E79"/>
    <w:rsid w:val="00E720FA"/>
    <w:rsid w:val="00E7242C"/>
    <w:rsid w:val="00E73027"/>
    <w:rsid w:val="00E73416"/>
    <w:rsid w:val="00E7362B"/>
    <w:rsid w:val="00E739A0"/>
    <w:rsid w:val="00E73B82"/>
    <w:rsid w:val="00E74069"/>
    <w:rsid w:val="00E7434C"/>
    <w:rsid w:val="00E74373"/>
    <w:rsid w:val="00E75059"/>
    <w:rsid w:val="00E75608"/>
    <w:rsid w:val="00E75CD3"/>
    <w:rsid w:val="00E76236"/>
    <w:rsid w:val="00E76308"/>
    <w:rsid w:val="00E76529"/>
    <w:rsid w:val="00E77664"/>
    <w:rsid w:val="00E77C91"/>
    <w:rsid w:val="00E77F25"/>
    <w:rsid w:val="00E803BD"/>
    <w:rsid w:val="00E8076B"/>
    <w:rsid w:val="00E80E2C"/>
    <w:rsid w:val="00E815C7"/>
    <w:rsid w:val="00E81601"/>
    <w:rsid w:val="00E81D8D"/>
    <w:rsid w:val="00E81F1C"/>
    <w:rsid w:val="00E82158"/>
    <w:rsid w:val="00E8220E"/>
    <w:rsid w:val="00E82C47"/>
    <w:rsid w:val="00E8306B"/>
    <w:rsid w:val="00E83B96"/>
    <w:rsid w:val="00E84162"/>
    <w:rsid w:val="00E84253"/>
    <w:rsid w:val="00E84440"/>
    <w:rsid w:val="00E86282"/>
    <w:rsid w:val="00E87434"/>
    <w:rsid w:val="00E87EF4"/>
    <w:rsid w:val="00E87FCC"/>
    <w:rsid w:val="00E900EF"/>
    <w:rsid w:val="00E903E5"/>
    <w:rsid w:val="00E906BB"/>
    <w:rsid w:val="00E9093F"/>
    <w:rsid w:val="00E90B13"/>
    <w:rsid w:val="00E91208"/>
    <w:rsid w:val="00E91C44"/>
    <w:rsid w:val="00E91CAE"/>
    <w:rsid w:val="00E91D9F"/>
    <w:rsid w:val="00E91EC6"/>
    <w:rsid w:val="00E91EE5"/>
    <w:rsid w:val="00E92457"/>
    <w:rsid w:val="00E93849"/>
    <w:rsid w:val="00E94A7E"/>
    <w:rsid w:val="00E94D3C"/>
    <w:rsid w:val="00E9532F"/>
    <w:rsid w:val="00E97810"/>
    <w:rsid w:val="00E97A44"/>
    <w:rsid w:val="00EA08BC"/>
    <w:rsid w:val="00EA0F7E"/>
    <w:rsid w:val="00EA156E"/>
    <w:rsid w:val="00EA2092"/>
    <w:rsid w:val="00EA2396"/>
    <w:rsid w:val="00EA2E73"/>
    <w:rsid w:val="00EA2F52"/>
    <w:rsid w:val="00EA3B6F"/>
    <w:rsid w:val="00EA458F"/>
    <w:rsid w:val="00EA6681"/>
    <w:rsid w:val="00EA7EB2"/>
    <w:rsid w:val="00EB059C"/>
    <w:rsid w:val="00EB0DC4"/>
    <w:rsid w:val="00EB0FA0"/>
    <w:rsid w:val="00EB0FCB"/>
    <w:rsid w:val="00EB1758"/>
    <w:rsid w:val="00EB21E4"/>
    <w:rsid w:val="00EB23A3"/>
    <w:rsid w:val="00EB28D8"/>
    <w:rsid w:val="00EB2CF6"/>
    <w:rsid w:val="00EB2DA4"/>
    <w:rsid w:val="00EB302C"/>
    <w:rsid w:val="00EB3315"/>
    <w:rsid w:val="00EB3F0E"/>
    <w:rsid w:val="00EB57D3"/>
    <w:rsid w:val="00EB5D27"/>
    <w:rsid w:val="00EB7032"/>
    <w:rsid w:val="00EB7231"/>
    <w:rsid w:val="00EB7252"/>
    <w:rsid w:val="00EB778A"/>
    <w:rsid w:val="00EB79F6"/>
    <w:rsid w:val="00EC0225"/>
    <w:rsid w:val="00EC08C2"/>
    <w:rsid w:val="00EC08EC"/>
    <w:rsid w:val="00EC0A7E"/>
    <w:rsid w:val="00EC105B"/>
    <w:rsid w:val="00EC168E"/>
    <w:rsid w:val="00EC18B8"/>
    <w:rsid w:val="00EC1BEE"/>
    <w:rsid w:val="00EC29B0"/>
    <w:rsid w:val="00EC2BFB"/>
    <w:rsid w:val="00EC320C"/>
    <w:rsid w:val="00EC3731"/>
    <w:rsid w:val="00EC37E4"/>
    <w:rsid w:val="00EC3B80"/>
    <w:rsid w:val="00EC429C"/>
    <w:rsid w:val="00EC43A8"/>
    <w:rsid w:val="00EC4621"/>
    <w:rsid w:val="00EC49FA"/>
    <w:rsid w:val="00EC6187"/>
    <w:rsid w:val="00EC688B"/>
    <w:rsid w:val="00EC7113"/>
    <w:rsid w:val="00EC7127"/>
    <w:rsid w:val="00EC71C1"/>
    <w:rsid w:val="00EC7E59"/>
    <w:rsid w:val="00ED0254"/>
    <w:rsid w:val="00ED0508"/>
    <w:rsid w:val="00ED0D23"/>
    <w:rsid w:val="00ED1692"/>
    <w:rsid w:val="00ED1710"/>
    <w:rsid w:val="00ED1872"/>
    <w:rsid w:val="00ED1CC6"/>
    <w:rsid w:val="00ED2A94"/>
    <w:rsid w:val="00ED2C41"/>
    <w:rsid w:val="00ED2DD6"/>
    <w:rsid w:val="00ED2E9B"/>
    <w:rsid w:val="00ED308B"/>
    <w:rsid w:val="00ED3344"/>
    <w:rsid w:val="00ED339D"/>
    <w:rsid w:val="00ED3564"/>
    <w:rsid w:val="00ED3B88"/>
    <w:rsid w:val="00ED3F4F"/>
    <w:rsid w:val="00ED44CB"/>
    <w:rsid w:val="00ED4D6D"/>
    <w:rsid w:val="00ED58FB"/>
    <w:rsid w:val="00ED5DA7"/>
    <w:rsid w:val="00ED5E49"/>
    <w:rsid w:val="00ED6293"/>
    <w:rsid w:val="00ED7780"/>
    <w:rsid w:val="00ED7A39"/>
    <w:rsid w:val="00EE0B1C"/>
    <w:rsid w:val="00EE0FF0"/>
    <w:rsid w:val="00EE1C8B"/>
    <w:rsid w:val="00EE1D83"/>
    <w:rsid w:val="00EE1F0F"/>
    <w:rsid w:val="00EE29C3"/>
    <w:rsid w:val="00EE3E3D"/>
    <w:rsid w:val="00EE4E9B"/>
    <w:rsid w:val="00EE5152"/>
    <w:rsid w:val="00EE5342"/>
    <w:rsid w:val="00EE5EFC"/>
    <w:rsid w:val="00EE63F2"/>
    <w:rsid w:val="00EE7563"/>
    <w:rsid w:val="00EE77F2"/>
    <w:rsid w:val="00EE7A6A"/>
    <w:rsid w:val="00EE7AF5"/>
    <w:rsid w:val="00EF00B6"/>
    <w:rsid w:val="00EF0CCF"/>
    <w:rsid w:val="00EF168E"/>
    <w:rsid w:val="00EF174E"/>
    <w:rsid w:val="00EF2D80"/>
    <w:rsid w:val="00EF2E64"/>
    <w:rsid w:val="00EF308F"/>
    <w:rsid w:val="00EF34CC"/>
    <w:rsid w:val="00EF3D96"/>
    <w:rsid w:val="00EF4135"/>
    <w:rsid w:val="00EF5107"/>
    <w:rsid w:val="00EF5337"/>
    <w:rsid w:val="00EF5FA1"/>
    <w:rsid w:val="00EF67D0"/>
    <w:rsid w:val="00EF735F"/>
    <w:rsid w:val="00EF7631"/>
    <w:rsid w:val="00F001FF"/>
    <w:rsid w:val="00F00C12"/>
    <w:rsid w:val="00F0104A"/>
    <w:rsid w:val="00F0169B"/>
    <w:rsid w:val="00F01969"/>
    <w:rsid w:val="00F01C79"/>
    <w:rsid w:val="00F02A24"/>
    <w:rsid w:val="00F033EC"/>
    <w:rsid w:val="00F0469F"/>
    <w:rsid w:val="00F04D94"/>
    <w:rsid w:val="00F05252"/>
    <w:rsid w:val="00F059DC"/>
    <w:rsid w:val="00F05C7A"/>
    <w:rsid w:val="00F0611E"/>
    <w:rsid w:val="00F06DAA"/>
    <w:rsid w:val="00F078DE"/>
    <w:rsid w:val="00F07D32"/>
    <w:rsid w:val="00F10165"/>
    <w:rsid w:val="00F10F20"/>
    <w:rsid w:val="00F116BA"/>
    <w:rsid w:val="00F1175D"/>
    <w:rsid w:val="00F122C8"/>
    <w:rsid w:val="00F124E7"/>
    <w:rsid w:val="00F1259F"/>
    <w:rsid w:val="00F136E7"/>
    <w:rsid w:val="00F1406A"/>
    <w:rsid w:val="00F14208"/>
    <w:rsid w:val="00F1464B"/>
    <w:rsid w:val="00F1466A"/>
    <w:rsid w:val="00F15497"/>
    <w:rsid w:val="00F162ED"/>
    <w:rsid w:val="00F171F7"/>
    <w:rsid w:val="00F17BD0"/>
    <w:rsid w:val="00F20000"/>
    <w:rsid w:val="00F21630"/>
    <w:rsid w:val="00F218E0"/>
    <w:rsid w:val="00F21F17"/>
    <w:rsid w:val="00F22721"/>
    <w:rsid w:val="00F229F9"/>
    <w:rsid w:val="00F2339F"/>
    <w:rsid w:val="00F23DCF"/>
    <w:rsid w:val="00F24201"/>
    <w:rsid w:val="00F24252"/>
    <w:rsid w:val="00F25AD6"/>
    <w:rsid w:val="00F2611F"/>
    <w:rsid w:val="00F26969"/>
    <w:rsid w:val="00F27A75"/>
    <w:rsid w:val="00F30066"/>
    <w:rsid w:val="00F3018E"/>
    <w:rsid w:val="00F30256"/>
    <w:rsid w:val="00F30AFA"/>
    <w:rsid w:val="00F30C99"/>
    <w:rsid w:val="00F31269"/>
    <w:rsid w:val="00F31613"/>
    <w:rsid w:val="00F3187A"/>
    <w:rsid w:val="00F3224C"/>
    <w:rsid w:val="00F325DE"/>
    <w:rsid w:val="00F333D4"/>
    <w:rsid w:val="00F33720"/>
    <w:rsid w:val="00F33EFD"/>
    <w:rsid w:val="00F33FF9"/>
    <w:rsid w:val="00F34742"/>
    <w:rsid w:val="00F34A51"/>
    <w:rsid w:val="00F34FDE"/>
    <w:rsid w:val="00F35043"/>
    <w:rsid w:val="00F350E4"/>
    <w:rsid w:val="00F353F9"/>
    <w:rsid w:val="00F35454"/>
    <w:rsid w:val="00F35AE1"/>
    <w:rsid w:val="00F3648A"/>
    <w:rsid w:val="00F37749"/>
    <w:rsid w:val="00F37A9D"/>
    <w:rsid w:val="00F400A2"/>
    <w:rsid w:val="00F4035C"/>
    <w:rsid w:val="00F404C8"/>
    <w:rsid w:val="00F40555"/>
    <w:rsid w:val="00F41154"/>
    <w:rsid w:val="00F4141F"/>
    <w:rsid w:val="00F41F18"/>
    <w:rsid w:val="00F42D4B"/>
    <w:rsid w:val="00F4343B"/>
    <w:rsid w:val="00F435EF"/>
    <w:rsid w:val="00F43F1B"/>
    <w:rsid w:val="00F440EF"/>
    <w:rsid w:val="00F44740"/>
    <w:rsid w:val="00F46960"/>
    <w:rsid w:val="00F46DDE"/>
    <w:rsid w:val="00F46E0E"/>
    <w:rsid w:val="00F4718A"/>
    <w:rsid w:val="00F477F4"/>
    <w:rsid w:val="00F479F4"/>
    <w:rsid w:val="00F50371"/>
    <w:rsid w:val="00F50977"/>
    <w:rsid w:val="00F50B53"/>
    <w:rsid w:val="00F50ED7"/>
    <w:rsid w:val="00F51104"/>
    <w:rsid w:val="00F5121A"/>
    <w:rsid w:val="00F521C4"/>
    <w:rsid w:val="00F52B7F"/>
    <w:rsid w:val="00F52CE6"/>
    <w:rsid w:val="00F533F8"/>
    <w:rsid w:val="00F53AE8"/>
    <w:rsid w:val="00F540B4"/>
    <w:rsid w:val="00F54173"/>
    <w:rsid w:val="00F545CF"/>
    <w:rsid w:val="00F54B01"/>
    <w:rsid w:val="00F5546F"/>
    <w:rsid w:val="00F556F5"/>
    <w:rsid w:val="00F55C91"/>
    <w:rsid w:val="00F56261"/>
    <w:rsid w:val="00F56666"/>
    <w:rsid w:val="00F56958"/>
    <w:rsid w:val="00F5776C"/>
    <w:rsid w:val="00F60419"/>
    <w:rsid w:val="00F60F92"/>
    <w:rsid w:val="00F61121"/>
    <w:rsid w:val="00F612F3"/>
    <w:rsid w:val="00F62127"/>
    <w:rsid w:val="00F62936"/>
    <w:rsid w:val="00F650E8"/>
    <w:rsid w:val="00F654FD"/>
    <w:rsid w:val="00F658E7"/>
    <w:rsid w:val="00F65AE9"/>
    <w:rsid w:val="00F66762"/>
    <w:rsid w:val="00F66787"/>
    <w:rsid w:val="00F66A34"/>
    <w:rsid w:val="00F6786C"/>
    <w:rsid w:val="00F67E43"/>
    <w:rsid w:val="00F7009E"/>
    <w:rsid w:val="00F70546"/>
    <w:rsid w:val="00F7090D"/>
    <w:rsid w:val="00F7127D"/>
    <w:rsid w:val="00F71486"/>
    <w:rsid w:val="00F71C60"/>
    <w:rsid w:val="00F72781"/>
    <w:rsid w:val="00F72D0A"/>
    <w:rsid w:val="00F741FC"/>
    <w:rsid w:val="00F74A7D"/>
    <w:rsid w:val="00F752F5"/>
    <w:rsid w:val="00F76B07"/>
    <w:rsid w:val="00F777AA"/>
    <w:rsid w:val="00F77BF4"/>
    <w:rsid w:val="00F77E30"/>
    <w:rsid w:val="00F81481"/>
    <w:rsid w:val="00F816D9"/>
    <w:rsid w:val="00F817EB"/>
    <w:rsid w:val="00F81F42"/>
    <w:rsid w:val="00F8280D"/>
    <w:rsid w:val="00F82A8A"/>
    <w:rsid w:val="00F82F08"/>
    <w:rsid w:val="00F83B2C"/>
    <w:rsid w:val="00F83BC5"/>
    <w:rsid w:val="00F84367"/>
    <w:rsid w:val="00F84503"/>
    <w:rsid w:val="00F849C1"/>
    <w:rsid w:val="00F85108"/>
    <w:rsid w:val="00F876B4"/>
    <w:rsid w:val="00F87B85"/>
    <w:rsid w:val="00F913C3"/>
    <w:rsid w:val="00F916D6"/>
    <w:rsid w:val="00F9182E"/>
    <w:rsid w:val="00F9190F"/>
    <w:rsid w:val="00F91CF3"/>
    <w:rsid w:val="00F91D4A"/>
    <w:rsid w:val="00F927AE"/>
    <w:rsid w:val="00F9381B"/>
    <w:rsid w:val="00F93E80"/>
    <w:rsid w:val="00F9468A"/>
    <w:rsid w:val="00F9477A"/>
    <w:rsid w:val="00F94787"/>
    <w:rsid w:val="00F948B0"/>
    <w:rsid w:val="00F949EC"/>
    <w:rsid w:val="00F94B6E"/>
    <w:rsid w:val="00F95076"/>
    <w:rsid w:val="00F958EE"/>
    <w:rsid w:val="00F95C77"/>
    <w:rsid w:val="00F96001"/>
    <w:rsid w:val="00F96261"/>
    <w:rsid w:val="00F96D53"/>
    <w:rsid w:val="00F97A11"/>
    <w:rsid w:val="00F97ED0"/>
    <w:rsid w:val="00FA0625"/>
    <w:rsid w:val="00FA0794"/>
    <w:rsid w:val="00FA0947"/>
    <w:rsid w:val="00FA155C"/>
    <w:rsid w:val="00FA2452"/>
    <w:rsid w:val="00FA253D"/>
    <w:rsid w:val="00FA39BE"/>
    <w:rsid w:val="00FA4327"/>
    <w:rsid w:val="00FA4478"/>
    <w:rsid w:val="00FA4E43"/>
    <w:rsid w:val="00FA5629"/>
    <w:rsid w:val="00FA7976"/>
    <w:rsid w:val="00FA7CBA"/>
    <w:rsid w:val="00FB0653"/>
    <w:rsid w:val="00FB06F7"/>
    <w:rsid w:val="00FB0818"/>
    <w:rsid w:val="00FB09BE"/>
    <w:rsid w:val="00FB0BAA"/>
    <w:rsid w:val="00FB0DAC"/>
    <w:rsid w:val="00FB0E08"/>
    <w:rsid w:val="00FB13D0"/>
    <w:rsid w:val="00FB1A46"/>
    <w:rsid w:val="00FB2041"/>
    <w:rsid w:val="00FB226C"/>
    <w:rsid w:val="00FB297F"/>
    <w:rsid w:val="00FB2D53"/>
    <w:rsid w:val="00FB2DE6"/>
    <w:rsid w:val="00FB4581"/>
    <w:rsid w:val="00FB4C89"/>
    <w:rsid w:val="00FB4D7D"/>
    <w:rsid w:val="00FB53D3"/>
    <w:rsid w:val="00FB58FF"/>
    <w:rsid w:val="00FB5B19"/>
    <w:rsid w:val="00FB6A13"/>
    <w:rsid w:val="00FB6A48"/>
    <w:rsid w:val="00FB6B47"/>
    <w:rsid w:val="00FB6B77"/>
    <w:rsid w:val="00FB6BEA"/>
    <w:rsid w:val="00FB6C6A"/>
    <w:rsid w:val="00FB6D9C"/>
    <w:rsid w:val="00FB7BDE"/>
    <w:rsid w:val="00FC04D0"/>
    <w:rsid w:val="00FC0BED"/>
    <w:rsid w:val="00FC0EE3"/>
    <w:rsid w:val="00FC100E"/>
    <w:rsid w:val="00FC11B7"/>
    <w:rsid w:val="00FC2058"/>
    <w:rsid w:val="00FC207C"/>
    <w:rsid w:val="00FC2DC1"/>
    <w:rsid w:val="00FC2E83"/>
    <w:rsid w:val="00FC2EFE"/>
    <w:rsid w:val="00FC3415"/>
    <w:rsid w:val="00FC4B2E"/>
    <w:rsid w:val="00FC51A1"/>
    <w:rsid w:val="00FC5AE9"/>
    <w:rsid w:val="00FC6A1A"/>
    <w:rsid w:val="00FC7821"/>
    <w:rsid w:val="00FC78E9"/>
    <w:rsid w:val="00FD00B9"/>
    <w:rsid w:val="00FD0300"/>
    <w:rsid w:val="00FD093C"/>
    <w:rsid w:val="00FD0FFD"/>
    <w:rsid w:val="00FD1511"/>
    <w:rsid w:val="00FD16BE"/>
    <w:rsid w:val="00FD2288"/>
    <w:rsid w:val="00FD2FBE"/>
    <w:rsid w:val="00FD31AD"/>
    <w:rsid w:val="00FD3DC4"/>
    <w:rsid w:val="00FD4339"/>
    <w:rsid w:val="00FD484F"/>
    <w:rsid w:val="00FD4C55"/>
    <w:rsid w:val="00FD4D4E"/>
    <w:rsid w:val="00FD51AB"/>
    <w:rsid w:val="00FD5402"/>
    <w:rsid w:val="00FD5B06"/>
    <w:rsid w:val="00FD5B6E"/>
    <w:rsid w:val="00FD6549"/>
    <w:rsid w:val="00FE026B"/>
    <w:rsid w:val="00FE0449"/>
    <w:rsid w:val="00FE0C2D"/>
    <w:rsid w:val="00FE20AE"/>
    <w:rsid w:val="00FE258F"/>
    <w:rsid w:val="00FE28BD"/>
    <w:rsid w:val="00FE3421"/>
    <w:rsid w:val="00FE3E87"/>
    <w:rsid w:val="00FE4289"/>
    <w:rsid w:val="00FE4493"/>
    <w:rsid w:val="00FE4690"/>
    <w:rsid w:val="00FE5847"/>
    <w:rsid w:val="00FE59DF"/>
    <w:rsid w:val="00FE62C4"/>
    <w:rsid w:val="00FE72DA"/>
    <w:rsid w:val="00FE7850"/>
    <w:rsid w:val="00FE79D3"/>
    <w:rsid w:val="00FE7B13"/>
    <w:rsid w:val="00FF06FF"/>
    <w:rsid w:val="00FF0EDE"/>
    <w:rsid w:val="00FF1086"/>
    <w:rsid w:val="00FF1A01"/>
    <w:rsid w:val="00FF1ED4"/>
    <w:rsid w:val="00FF1FD7"/>
    <w:rsid w:val="00FF20C6"/>
    <w:rsid w:val="00FF2CBF"/>
    <w:rsid w:val="00FF31E2"/>
    <w:rsid w:val="00FF48BC"/>
    <w:rsid w:val="00FF57A6"/>
    <w:rsid w:val="00FF5971"/>
    <w:rsid w:val="00FF5E40"/>
    <w:rsid w:val="00FF610E"/>
    <w:rsid w:val="00FF6393"/>
    <w:rsid w:val="00FF64D4"/>
    <w:rsid w:val="00FF6697"/>
    <w:rsid w:val="00FF6931"/>
    <w:rsid w:val="00FF69F1"/>
    <w:rsid w:val="00FF7E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E8B116D"/>
  <w15:chartTrackingRefBased/>
  <w15:docId w15:val="{514ECD7B-F6C2-48DA-8DC6-6CCE9E78AB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5112B1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5112B1"/>
    <w:rPr>
      <w:sz w:val="18"/>
      <w:szCs w:val="18"/>
    </w:rPr>
  </w:style>
  <w:style w:type="character" w:customStyle="1" w:styleId="fontstyle01">
    <w:name w:val="fontstyle01"/>
    <w:basedOn w:val="a0"/>
    <w:rsid w:val="00101619"/>
    <w:rPr>
      <w:rFonts w:ascii="Helvetica" w:hAnsi="Helvetica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F51104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51104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51104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51104"/>
    <w:rPr>
      <w:rFonts w:ascii="DengXian" w:eastAsia="DengXian" w:hAnsi="DengXian"/>
      <w:noProof/>
      <w:sz w:val="20"/>
    </w:rPr>
  </w:style>
  <w:style w:type="paragraph" w:styleId="a5">
    <w:name w:val="header"/>
    <w:basedOn w:val="a"/>
    <w:link w:val="a6"/>
    <w:uiPriority w:val="99"/>
    <w:unhideWhenUsed/>
    <w:rsid w:val="009D52A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9D52AF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9D52A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9D52AF"/>
    <w:rPr>
      <w:sz w:val="18"/>
      <w:szCs w:val="18"/>
    </w:rPr>
  </w:style>
  <w:style w:type="paragraph" w:styleId="a9">
    <w:name w:val="Revision"/>
    <w:hidden/>
    <w:uiPriority w:val="99"/>
    <w:semiHidden/>
    <w:rsid w:val="00612D32"/>
  </w:style>
  <w:style w:type="character" w:styleId="aa">
    <w:name w:val="annotation reference"/>
    <w:basedOn w:val="a0"/>
    <w:uiPriority w:val="99"/>
    <w:semiHidden/>
    <w:unhideWhenUsed/>
    <w:rsid w:val="005574F5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5574F5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5574F5"/>
  </w:style>
  <w:style w:type="paragraph" w:styleId="ad">
    <w:name w:val="annotation subject"/>
    <w:basedOn w:val="ab"/>
    <w:next w:val="ab"/>
    <w:link w:val="ae"/>
    <w:uiPriority w:val="99"/>
    <w:semiHidden/>
    <w:unhideWhenUsed/>
    <w:rsid w:val="005574F5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5574F5"/>
    <w:rPr>
      <w:b/>
      <w:bCs/>
    </w:rPr>
  </w:style>
  <w:style w:type="character" w:customStyle="1" w:styleId="skip">
    <w:name w:val="skip"/>
    <w:basedOn w:val="a0"/>
    <w:rsid w:val="00194E4B"/>
  </w:style>
  <w:style w:type="character" w:styleId="af">
    <w:name w:val="Hyperlink"/>
    <w:basedOn w:val="a0"/>
    <w:uiPriority w:val="99"/>
    <w:semiHidden/>
    <w:unhideWhenUsed/>
    <w:rsid w:val="00194E4B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27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67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89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6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913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87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022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89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AC9687-53F3-4E37-ADA3-0F26E9FA55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701</TotalTime>
  <Pages>15</Pages>
  <Words>15107</Words>
  <Characters>86111</Characters>
  <Application>Microsoft Office Word</Application>
  <DocSecurity>0</DocSecurity>
  <Lines>717</Lines>
  <Paragraphs>202</Paragraphs>
  <ScaleCrop>false</ScaleCrop>
  <Company/>
  <LinksUpToDate>false</LinksUpToDate>
  <CharactersWithSpaces>101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i feng</dc:creator>
  <cp:keywords/>
  <dc:description/>
  <cp:lastModifiedBy>shui feng</cp:lastModifiedBy>
  <cp:revision>5194</cp:revision>
  <dcterms:created xsi:type="dcterms:W3CDTF">2020-06-27T18:14:00Z</dcterms:created>
  <dcterms:modified xsi:type="dcterms:W3CDTF">2021-10-02T22:56:00Z</dcterms:modified>
</cp:coreProperties>
</file>